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 xml:space="preserve">Biker: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321E903D" w:rsidR="001C4EA4" w:rsidRPr="00EF3680" w:rsidRDefault="00B26D3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1/09/2024</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F3F7A01"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 a la pr</w:t>
      </w:r>
      <w:r w:rsidR="002259F5">
        <w:rPr>
          <w:lang w:eastAsia="en-US"/>
        </w:rPr>
        <w:t>á</w:t>
      </w:r>
      <w:r>
        <w:rPr>
          <w:lang w:eastAsia="en-US"/>
        </w:rPr>
        <w:t>ctica el ciclo de vida completo de los datos</w:t>
      </w:r>
      <w:r w:rsidR="00A04B95">
        <w:rPr>
          <w:lang w:eastAsia="en-US"/>
        </w:rPr>
        <w:t xml:space="preserve">. Dicho proceso se inicia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APIs)</w:t>
      </w:r>
      <w:r w:rsidR="002259F5">
        <w:rPr>
          <w:lang w:eastAsia="en-US"/>
        </w:rPr>
        <w:t xml:space="preserve">. </w:t>
      </w:r>
      <w:r>
        <w:rPr>
          <w:lang w:eastAsia="en-US"/>
        </w:rPr>
        <w:t xml:space="preserve"> </w:t>
      </w:r>
      <w:r w:rsidR="00D122BB">
        <w:rPr>
          <w:lang w:eastAsia="en-US"/>
        </w:rPr>
        <w:t>Con los datos recogidos, se lleva a cabo l</w:t>
      </w:r>
      <w:r w:rsidR="002259F5">
        <w:rPr>
          <w:lang w:eastAsia="en-US"/>
        </w:rPr>
        <w:t>a</w:t>
      </w:r>
      <w:r w:rsidR="00A04B95">
        <w:rPr>
          <w:lang w:eastAsia="en-US"/>
        </w:rPr>
        <w:t xml:space="preserve"> etapa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n técnicas de IA</w:t>
      </w:r>
      <w:r w:rsidR="00D122BB">
        <w:rPr>
          <w:lang w:eastAsia="en-US"/>
        </w:rPr>
        <w:t xml:space="preserve"> como regresiones o redes neuronales, las cuales s</w:t>
      </w:r>
      <w:r w:rsidR="00CB0F4A">
        <w:rPr>
          <w:lang w:eastAsia="en-US"/>
        </w:rPr>
        <w:t xml:space="preserve">on </w:t>
      </w:r>
      <w:r>
        <w:rPr>
          <w:lang w:eastAsia="en-US"/>
        </w:rPr>
        <w:t>necesarias para la obtención de información</w:t>
      </w:r>
      <w:r w:rsidR="00A04B95">
        <w:rPr>
          <w:lang w:eastAsia="en-US"/>
        </w:rPr>
        <w:t xml:space="preserve"> relevante para el usuario final. Finalmente, se culmina</w:t>
      </w:r>
      <w:r w:rsidR="00D122BB">
        <w:rPr>
          <w:lang w:eastAsia="en-US"/>
        </w:rPr>
        <w:t xml:space="preserve">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7ACFB710" w:rsidR="00F67C10" w:rsidRPr="00601F11" w:rsidRDefault="00F67C10" w:rsidP="00194057">
      <w:pPr>
        <w:rPr>
          <w:lang w:val="en-GB"/>
        </w:rPr>
      </w:pPr>
      <w:r w:rsidRPr="00601F11">
        <w:rPr>
          <w:lang w:val="en-GB"/>
        </w:rPr>
        <w:t xml:space="preserve">In this project, the full data lifecycle </w:t>
      </w:r>
      <w:r w:rsidR="00CB0F4A">
        <w:rPr>
          <w:lang w:val="en-GB"/>
        </w:rPr>
        <w:t>is</w:t>
      </w:r>
      <w:r w:rsidRPr="00601F11">
        <w:rPr>
          <w:lang w:val="en-GB"/>
        </w:rPr>
        <w:t xml:space="preserve"> implemented. This process begin</w:t>
      </w:r>
      <w:r w:rsidR="00CB0F4A">
        <w:rPr>
          <w:lang w:val="en-GB"/>
        </w:rPr>
        <w:t>s</w:t>
      </w:r>
      <w:r w:rsidRPr="00601F11">
        <w:rPr>
          <w:lang w:val="en-GB"/>
        </w:rPr>
        <w:t xml:space="preserve"> with the collection of data through application programming interfaces (APIs). Once data is collected, the cleaning and processing stage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t>
      </w:r>
      <w:r w:rsidR="00CB0F4A">
        <w:rPr>
          <w:lang w:val="en-GB"/>
        </w:rPr>
        <w:t>are</w:t>
      </w:r>
      <w:r w:rsidRPr="00601F11">
        <w:rPr>
          <w:lang w:val="en-GB"/>
        </w:rPr>
        <w:t xml:space="preserve"> applied, which </w:t>
      </w:r>
      <w:r w:rsidR="00CB0F4A">
        <w:rPr>
          <w:lang w:val="en-GB"/>
        </w:rPr>
        <w:t>are</w:t>
      </w:r>
      <w:r w:rsidRPr="00601F11">
        <w:rPr>
          <w:lang w:val="en-GB"/>
        </w:rPr>
        <w:t xml:space="preserv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t>
      </w:r>
      <w:r w:rsidR="00601F11" w:rsidRPr="00601F11">
        <w:rPr>
          <w:lang w:val="en-GB"/>
        </w:rPr>
        <w:t>end</w:t>
      </w:r>
      <w:r w:rsidR="00CB0F4A">
        <w:rPr>
          <w:lang w:val="en-GB"/>
        </w:rPr>
        <w:t>s</w:t>
      </w:r>
      <w:r w:rsidR="00601F11" w:rsidRPr="00601F11">
        <w:rPr>
          <w:lang w:val="en-GB"/>
        </w:rPr>
        <w:t xml:space="preserve">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2333D90B" w14:textId="5BC3A03C" w:rsidR="004166EA"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76796627" w:history="1">
        <w:r w:rsidR="004166EA" w:rsidRPr="00EB6FC1">
          <w:rPr>
            <w:rStyle w:val="Hipervnculo"/>
            <w:noProof/>
          </w:rPr>
          <w:t>1.</w:t>
        </w:r>
        <w:r w:rsidR="004166EA">
          <w:rPr>
            <w:rFonts w:eastAsiaTheme="minorEastAsia" w:cstheme="minorBidi"/>
            <w:noProof/>
            <w:kern w:val="2"/>
            <w14:ligatures w14:val="standardContextual"/>
          </w:rPr>
          <w:tab/>
        </w:r>
        <w:r w:rsidR="004166EA" w:rsidRPr="00EB6FC1">
          <w:rPr>
            <w:rStyle w:val="Hipervnculo"/>
            <w:noProof/>
          </w:rPr>
          <w:t>Introducción</w:t>
        </w:r>
        <w:r w:rsidR="004166EA">
          <w:rPr>
            <w:noProof/>
            <w:webHidden/>
          </w:rPr>
          <w:tab/>
        </w:r>
        <w:r w:rsidR="004166EA">
          <w:rPr>
            <w:noProof/>
            <w:webHidden/>
          </w:rPr>
          <w:fldChar w:fldCharType="begin"/>
        </w:r>
        <w:r w:rsidR="004166EA">
          <w:rPr>
            <w:noProof/>
            <w:webHidden/>
          </w:rPr>
          <w:instrText xml:space="preserve"> PAGEREF _Toc176796627 \h </w:instrText>
        </w:r>
        <w:r w:rsidR="004166EA">
          <w:rPr>
            <w:noProof/>
            <w:webHidden/>
          </w:rPr>
        </w:r>
        <w:r w:rsidR="004166EA">
          <w:rPr>
            <w:noProof/>
            <w:webHidden/>
          </w:rPr>
          <w:fldChar w:fldCharType="separate"/>
        </w:r>
        <w:r w:rsidR="00863476">
          <w:rPr>
            <w:noProof/>
            <w:webHidden/>
          </w:rPr>
          <w:t>1</w:t>
        </w:r>
        <w:r w:rsidR="004166EA">
          <w:rPr>
            <w:noProof/>
            <w:webHidden/>
          </w:rPr>
          <w:fldChar w:fldCharType="end"/>
        </w:r>
      </w:hyperlink>
    </w:p>
    <w:p w14:paraId="171A4973" w14:textId="7FA8BE82"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28" w:history="1">
        <w:r w:rsidRPr="00EB6FC1">
          <w:rPr>
            <w:rStyle w:val="Hipervnculo"/>
            <w:noProof/>
          </w:rPr>
          <w:t>1.1.</w:t>
        </w:r>
        <w:r>
          <w:rPr>
            <w:rFonts w:eastAsiaTheme="minorEastAsia" w:cstheme="minorBidi"/>
            <w:noProof/>
            <w:kern w:val="2"/>
            <w14:ligatures w14:val="standardContextual"/>
          </w:rPr>
          <w:tab/>
        </w:r>
        <w:r w:rsidRPr="00EB6FC1">
          <w:rPr>
            <w:rStyle w:val="Hipervnculo"/>
            <w:noProof/>
          </w:rPr>
          <w:t>Motivación</w:t>
        </w:r>
        <w:r>
          <w:rPr>
            <w:noProof/>
            <w:webHidden/>
          </w:rPr>
          <w:tab/>
        </w:r>
        <w:r>
          <w:rPr>
            <w:noProof/>
            <w:webHidden/>
          </w:rPr>
          <w:fldChar w:fldCharType="begin"/>
        </w:r>
        <w:r>
          <w:rPr>
            <w:noProof/>
            <w:webHidden/>
          </w:rPr>
          <w:instrText xml:space="preserve"> PAGEREF _Toc176796628 \h </w:instrText>
        </w:r>
        <w:r>
          <w:rPr>
            <w:noProof/>
            <w:webHidden/>
          </w:rPr>
        </w:r>
        <w:r>
          <w:rPr>
            <w:noProof/>
            <w:webHidden/>
          </w:rPr>
          <w:fldChar w:fldCharType="separate"/>
        </w:r>
        <w:r w:rsidR="00863476">
          <w:rPr>
            <w:noProof/>
            <w:webHidden/>
          </w:rPr>
          <w:t>2</w:t>
        </w:r>
        <w:r>
          <w:rPr>
            <w:noProof/>
            <w:webHidden/>
          </w:rPr>
          <w:fldChar w:fldCharType="end"/>
        </w:r>
      </w:hyperlink>
    </w:p>
    <w:p w14:paraId="66807B12" w14:textId="5771076B"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29" w:history="1">
        <w:r w:rsidRPr="00EB6FC1">
          <w:rPr>
            <w:rStyle w:val="Hipervnculo"/>
            <w:noProof/>
          </w:rPr>
          <w:t>1.2.</w:t>
        </w:r>
        <w:r>
          <w:rPr>
            <w:rFonts w:eastAsiaTheme="minorEastAsia" w:cstheme="minorBidi"/>
            <w:noProof/>
            <w:kern w:val="2"/>
            <w14:ligatures w14:val="standardContextual"/>
          </w:rPr>
          <w:tab/>
        </w:r>
        <w:r w:rsidRPr="00EB6FC1">
          <w:rPr>
            <w:rStyle w:val="Hipervnculo"/>
            <w:noProof/>
          </w:rPr>
          <w:t>Planteamiento del trabajo</w:t>
        </w:r>
        <w:r>
          <w:rPr>
            <w:noProof/>
            <w:webHidden/>
          </w:rPr>
          <w:tab/>
        </w:r>
        <w:r>
          <w:rPr>
            <w:noProof/>
            <w:webHidden/>
          </w:rPr>
          <w:fldChar w:fldCharType="begin"/>
        </w:r>
        <w:r>
          <w:rPr>
            <w:noProof/>
            <w:webHidden/>
          </w:rPr>
          <w:instrText xml:space="preserve"> PAGEREF _Toc176796629 \h </w:instrText>
        </w:r>
        <w:r>
          <w:rPr>
            <w:noProof/>
            <w:webHidden/>
          </w:rPr>
        </w:r>
        <w:r>
          <w:rPr>
            <w:noProof/>
            <w:webHidden/>
          </w:rPr>
          <w:fldChar w:fldCharType="separate"/>
        </w:r>
        <w:r w:rsidR="00863476">
          <w:rPr>
            <w:noProof/>
            <w:webHidden/>
          </w:rPr>
          <w:t>3</w:t>
        </w:r>
        <w:r>
          <w:rPr>
            <w:noProof/>
            <w:webHidden/>
          </w:rPr>
          <w:fldChar w:fldCharType="end"/>
        </w:r>
      </w:hyperlink>
    </w:p>
    <w:p w14:paraId="69FE4784" w14:textId="11358FA1"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30" w:history="1">
        <w:r w:rsidRPr="00EB6FC1">
          <w:rPr>
            <w:rStyle w:val="Hipervnculo"/>
            <w:noProof/>
          </w:rPr>
          <w:t>1.3.</w:t>
        </w:r>
        <w:r>
          <w:rPr>
            <w:rFonts w:eastAsiaTheme="minorEastAsia" w:cstheme="minorBidi"/>
            <w:noProof/>
            <w:kern w:val="2"/>
            <w14:ligatures w14:val="standardContextual"/>
          </w:rPr>
          <w:tab/>
        </w:r>
        <w:r w:rsidRPr="00EB6FC1">
          <w:rPr>
            <w:rStyle w:val="Hipervnculo"/>
            <w:noProof/>
          </w:rPr>
          <w:t>Estructura del trabajo</w:t>
        </w:r>
        <w:r>
          <w:rPr>
            <w:noProof/>
            <w:webHidden/>
          </w:rPr>
          <w:tab/>
        </w:r>
        <w:r>
          <w:rPr>
            <w:noProof/>
            <w:webHidden/>
          </w:rPr>
          <w:fldChar w:fldCharType="begin"/>
        </w:r>
        <w:r>
          <w:rPr>
            <w:noProof/>
            <w:webHidden/>
          </w:rPr>
          <w:instrText xml:space="preserve"> PAGEREF _Toc176796630 \h </w:instrText>
        </w:r>
        <w:r>
          <w:rPr>
            <w:noProof/>
            <w:webHidden/>
          </w:rPr>
        </w:r>
        <w:r>
          <w:rPr>
            <w:noProof/>
            <w:webHidden/>
          </w:rPr>
          <w:fldChar w:fldCharType="separate"/>
        </w:r>
        <w:r w:rsidR="00863476">
          <w:rPr>
            <w:noProof/>
            <w:webHidden/>
          </w:rPr>
          <w:t>4</w:t>
        </w:r>
        <w:r>
          <w:rPr>
            <w:noProof/>
            <w:webHidden/>
          </w:rPr>
          <w:fldChar w:fldCharType="end"/>
        </w:r>
      </w:hyperlink>
    </w:p>
    <w:p w14:paraId="5B0A74F5" w14:textId="2DA461FB"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31" w:history="1">
        <w:r w:rsidRPr="00EB6FC1">
          <w:rPr>
            <w:rStyle w:val="Hipervnculo"/>
            <w:noProof/>
          </w:rPr>
          <w:t>2.</w:t>
        </w:r>
        <w:r>
          <w:rPr>
            <w:rFonts w:eastAsiaTheme="minorEastAsia" w:cstheme="minorBidi"/>
            <w:noProof/>
            <w:kern w:val="2"/>
            <w14:ligatures w14:val="standardContextual"/>
          </w:rPr>
          <w:tab/>
        </w:r>
        <w:r w:rsidRPr="00EB6FC1">
          <w:rPr>
            <w:rStyle w:val="Hipervnculo"/>
            <w:noProof/>
          </w:rPr>
          <w:t>Contexto y estado del arte</w:t>
        </w:r>
        <w:r>
          <w:rPr>
            <w:noProof/>
            <w:webHidden/>
          </w:rPr>
          <w:tab/>
        </w:r>
        <w:r>
          <w:rPr>
            <w:noProof/>
            <w:webHidden/>
          </w:rPr>
          <w:fldChar w:fldCharType="begin"/>
        </w:r>
        <w:r>
          <w:rPr>
            <w:noProof/>
            <w:webHidden/>
          </w:rPr>
          <w:instrText xml:space="preserve"> PAGEREF _Toc176796631 \h </w:instrText>
        </w:r>
        <w:r>
          <w:rPr>
            <w:noProof/>
            <w:webHidden/>
          </w:rPr>
        </w:r>
        <w:r>
          <w:rPr>
            <w:noProof/>
            <w:webHidden/>
          </w:rPr>
          <w:fldChar w:fldCharType="separate"/>
        </w:r>
        <w:r w:rsidR="00863476">
          <w:rPr>
            <w:noProof/>
            <w:webHidden/>
          </w:rPr>
          <w:t>7</w:t>
        </w:r>
        <w:r>
          <w:rPr>
            <w:noProof/>
            <w:webHidden/>
          </w:rPr>
          <w:fldChar w:fldCharType="end"/>
        </w:r>
      </w:hyperlink>
    </w:p>
    <w:p w14:paraId="3B35CB52" w14:textId="099D88A9"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32" w:history="1">
        <w:r w:rsidRPr="00EB6FC1">
          <w:rPr>
            <w:rStyle w:val="Hipervnculo"/>
            <w:noProof/>
          </w:rPr>
          <w:t>2.1.</w:t>
        </w:r>
        <w:r>
          <w:rPr>
            <w:rFonts w:eastAsiaTheme="minorEastAsia" w:cstheme="minorBidi"/>
            <w:noProof/>
            <w:kern w:val="2"/>
            <w14:ligatures w14:val="standardContextual"/>
          </w:rPr>
          <w:tab/>
        </w:r>
        <w:r w:rsidRPr="00EB6FC1">
          <w:rPr>
            <w:rStyle w:val="Hipervnculo"/>
            <w:noProof/>
          </w:rPr>
          <w:t>Contexto del problema</w:t>
        </w:r>
        <w:r>
          <w:rPr>
            <w:noProof/>
            <w:webHidden/>
          </w:rPr>
          <w:tab/>
        </w:r>
        <w:r>
          <w:rPr>
            <w:noProof/>
            <w:webHidden/>
          </w:rPr>
          <w:fldChar w:fldCharType="begin"/>
        </w:r>
        <w:r>
          <w:rPr>
            <w:noProof/>
            <w:webHidden/>
          </w:rPr>
          <w:instrText xml:space="preserve"> PAGEREF _Toc176796632 \h </w:instrText>
        </w:r>
        <w:r>
          <w:rPr>
            <w:noProof/>
            <w:webHidden/>
          </w:rPr>
        </w:r>
        <w:r>
          <w:rPr>
            <w:noProof/>
            <w:webHidden/>
          </w:rPr>
          <w:fldChar w:fldCharType="separate"/>
        </w:r>
        <w:r w:rsidR="00863476">
          <w:rPr>
            <w:noProof/>
            <w:webHidden/>
          </w:rPr>
          <w:t>7</w:t>
        </w:r>
        <w:r>
          <w:rPr>
            <w:noProof/>
            <w:webHidden/>
          </w:rPr>
          <w:fldChar w:fldCharType="end"/>
        </w:r>
      </w:hyperlink>
    </w:p>
    <w:p w14:paraId="19C5ED58" w14:textId="6CCF6BA4"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33" w:history="1">
        <w:r w:rsidRPr="00EB6FC1">
          <w:rPr>
            <w:rStyle w:val="Hipervnculo"/>
            <w:noProof/>
          </w:rPr>
          <w:t>2.2.</w:t>
        </w:r>
        <w:r>
          <w:rPr>
            <w:rFonts w:eastAsiaTheme="minorEastAsia" w:cstheme="minorBidi"/>
            <w:noProof/>
            <w:kern w:val="2"/>
            <w14:ligatures w14:val="standardContextual"/>
          </w:rPr>
          <w:tab/>
        </w:r>
        <w:r w:rsidRPr="00EB6FC1">
          <w:rPr>
            <w:rStyle w:val="Hipervnculo"/>
            <w:noProof/>
          </w:rPr>
          <w:t>Estado del arte de herramientas similares existentes</w:t>
        </w:r>
        <w:r>
          <w:rPr>
            <w:noProof/>
            <w:webHidden/>
          </w:rPr>
          <w:tab/>
        </w:r>
        <w:r>
          <w:rPr>
            <w:noProof/>
            <w:webHidden/>
          </w:rPr>
          <w:fldChar w:fldCharType="begin"/>
        </w:r>
        <w:r>
          <w:rPr>
            <w:noProof/>
            <w:webHidden/>
          </w:rPr>
          <w:instrText xml:space="preserve"> PAGEREF _Toc176796633 \h </w:instrText>
        </w:r>
        <w:r>
          <w:rPr>
            <w:noProof/>
            <w:webHidden/>
          </w:rPr>
        </w:r>
        <w:r>
          <w:rPr>
            <w:noProof/>
            <w:webHidden/>
          </w:rPr>
          <w:fldChar w:fldCharType="separate"/>
        </w:r>
        <w:r w:rsidR="00863476">
          <w:rPr>
            <w:noProof/>
            <w:webHidden/>
          </w:rPr>
          <w:t>8</w:t>
        </w:r>
        <w:r>
          <w:rPr>
            <w:noProof/>
            <w:webHidden/>
          </w:rPr>
          <w:fldChar w:fldCharType="end"/>
        </w:r>
      </w:hyperlink>
    </w:p>
    <w:p w14:paraId="592F19AA" w14:textId="6FE506C4"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34" w:history="1">
        <w:r w:rsidRPr="00EB6FC1">
          <w:rPr>
            <w:rStyle w:val="Hipervnculo"/>
            <w:noProof/>
          </w:rPr>
          <w:t>2.2.1.</w:t>
        </w:r>
        <w:r>
          <w:rPr>
            <w:rFonts w:eastAsiaTheme="minorEastAsia" w:cstheme="minorBidi"/>
            <w:noProof/>
            <w:kern w:val="2"/>
            <w14:ligatures w14:val="standardContextual"/>
          </w:rPr>
          <w:tab/>
        </w:r>
        <w:r w:rsidRPr="00EB6FC1">
          <w:rPr>
            <w:rStyle w:val="Hipervnculo"/>
            <w:noProof/>
          </w:rPr>
          <w:t>MeteoRuta</w:t>
        </w:r>
        <w:r>
          <w:rPr>
            <w:noProof/>
            <w:webHidden/>
          </w:rPr>
          <w:tab/>
        </w:r>
        <w:r>
          <w:rPr>
            <w:noProof/>
            <w:webHidden/>
          </w:rPr>
          <w:fldChar w:fldCharType="begin"/>
        </w:r>
        <w:r>
          <w:rPr>
            <w:noProof/>
            <w:webHidden/>
          </w:rPr>
          <w:instrText xml:space="preserve"> PAGEREF _Toc176796634 \h </w:instrText>
        </w:r>
        <w:r>
          <w:rPr>
            <w:noProof/>
            <w:webHidden/>
          </w:rPr>
        </w:r>
        <w:r>
          <w:rPr>
            <w:noProof/>
            <w:webHidden/>
          </w:rPr>
          <w:fldChar w:fldCharType="separate"/>
        </w:r>
        <w:r w:rsidR="00863476">
          <w:rPr>
            <w:noProof/>
            <w:webHidden/>
          </w:rPr>
          <w:t>8</w:t>
        </w:r>
        <w:r>
          <w:rPr>
            <w:noProof/>
            <w:webHidden/>
          </w:rPr>
          <w:fldChar w:fldCharType="end"/>
        </w:r>
      </w:hyperlink>
    </w:p>
    <w:p w14:paraId="7EF880A5" w14:textId="2A8D868D"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35" w:history="1">
        <w:r w:rsidRPr="00EB6FC1">
          <w:rPr>
            <w:rStyle w:val="Hipervnculo"/>
            <w:noProof/>
          </w:rPr>
          <w:t>2.2.2.</w:t>
        </w:r>
        <w:r>
          <w:rPr>
            <w:rFonts w:eastAsiaTheme="minorEastAsia" w:cstheme="minorBidi"/>
            <w:noProof/>
            <w:kern w:val="2"/>
            <w14:ligatures w14:val="standardContextual"/>
          </w:rPr>
          <w:tab/>
        </w:r>
        <w:r w:rsidRPr="00EB6FC1">
          <w:rPr>
            <w:rStyle w:val="Hipervnculo"/>
            <w:noProof/>
          </w:rPr>
          <w:t>Comobity</w:t>
        </w:r>
        <w:r>
          <w:rPr>
            <w:noProof/>
            <w:webHidden/>
          </w:rPr>
          <w:tab/>
        </w:r>
        <w:r>
          <w:rPr>
            <w:noProof/>
            <w:webHidden/>
          </w:rPr>
          <w:fldChar w:fldCharType="begin"/>
        </w:r>
        <w:r>
          <w:rPr>
            <w:noProof/>
            <w:webHidden/>
          </w:rPr>
          <w:instrText xml:space="preserve"> PAGEREF _Toc176796635 \h </w:instrText>
        </w:r>
        <w:r>
          <w:rPr>
            <w:noProof/>
            <w:webHidden/>
          </w:rPr>
        </w:r>
        <w:r>
          <w:rPr>
            <w:noProof/>
            <w:webHidden/>
          </w:rPr>
          <w:fldChar w:fldCharType="separate"/>
        </w:r>
        <w:r w:rsidR="00863476">
          <w:rPr>
            <w:noProof/>
            <w:webHidden/>
          </w:rPr>
          <w:t>9</w:t>
        </w:r>
        <w:r>
          <w:rPr>
            <w:noProof/>
            <w:webHidden/>
          </w:rPr>
          <w:fldChar w:fldCharType="end"/>
        </w:r>
      </w:hyperlink>
    </w:p>
    <w:p w14:paraId="1E6C3DBE" w14:textId="5F488CE8"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36" w:history="1">
        <w:r w:rsidRPr="00EB6FC1">
          <w:rPr>
            <w:rStyle w:val="Hipervnculo"/>
            <w:noProof/>
          </w:rPr>
          <w:t>2.2.3.</w:t>
        </w:r>
        <w:r>
          <w:rPr>
            <w:rFonts w:eastAsiaTheme="minorEastAsia" w:cstheme="minorBidi"/>
            <w:noProof/>
            <w:kern w:val="2"/>
            <w14:ligatures w14:val="standardContextual"/>
          </w:rPr>
          <w:tab/>
        </w:r>
        <w:r w:rsidRPr="00EB6FC1">
          <w:rPr>
            <w:rStyle w:val="Hipervnculo"/>
            <w:noProof/>
          </w:rPr>
          <w:t>TuTiempo.net</w:t>
        </w:r>
        <w:r>
          <w:rPr>
            <w:noProof/>
            <w:webHidden/>
          </w:rPr>
          <w:tab/>
        </w:r>
        <w:r>
          <w:rPr>
            <w:noProof/>
            <w:webHidden/>
          </w:rPr>
          <w:fldChar w:fldCharType="begin"/>
        </w:r>
        <w:r>
          <w:rPr>
            <w:noProof/>
            <w:webHidden/>
          </w:rPr>
          <w:instrText xml:space="preserve"> PAGEREF _Toc176796636 \h </w:instrText>
        </w:r>
        <w:r>
          <w:rPr>
            <w:noProof/>
            <w:webHidden/>
          </w:rPr>
        </w:r>
        <w:r>
          <w:rPr>
            <w:noProof/>
            <w:webHidden/>
          </w:rPr>
          <w:fldChar w:fldCharType="separate"/>
        </w:r>
        <w:r w:rsidR="00863476">
          <w:rPr>
            <w:noProof/>
            <w:webHidden/>
          </w:rPr>
          <w:t>10</w:t>
        </w:r>
        <w:r>
          <w:rPr>
            <w:noProof/>
            <w:webHidden/>
          </w:rPr>
          <w:fldChar w:fldCharType="end"/>
        </w:r>
      </w:hyperlink>
    </w:p>
    <w:p w14:paraId="398968FB" w14:textId="63C43F29"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37" w:history="1">
        <w:r w:rsidRPr="00EB6FC1">
          <w:rPr>
            <w:rStyle w:val="Hipervnculo"/>
            <w:noProof/>
          </w:rPr>
          <w:t>2.2.4.</w:t>
        </w:r>
        <w:r>
          <w:rPr>
            <w:rFonts w:eastAsiaTheme="minorEastAsia" w:cstheme="minorBidi"/>
            <w:noProof/>
            <w:kern w:val="2"/>
            <w14:ligatures w14:val="standardContextual"/>
          </w:rPr>
          <w:tab/>
        </w:r>
        <w:r w:rsidRPr="00EB6FC1">
          <w:rPr>
            <w:rStyle w:val="Hipervnculo"/>
            <w:noProof/>
          </w:rPr>
          <w:t>Flare</w:t>
        </w:r>
        <w:r>
          <w:rPr>
            <w:noProof/>
            <w:webHidden/>
          </w:rPr>
          <w:tab/>
        </w:r>
        <w:r>
          <w:rPr>
            <w:noProof/>
            <w:webHidden/>
          </w:rPr>
          <w:fldChar w:fldCharType="begin"/>
        </w:r>
        <w:r>
          <w:rPr>
            <w:noProof/>
            <w:webHidden/>
          </w:rPr>
          <w:instrText xml:space="preserve"> PAGEREF _Toc176796637 \h </w:instrText>
        </w:r>
        <w:r>
          <w:rPr>
            <w:noProof/>
            <w:webHidden/>
          </w:rPr>
        </w:r>
        <w:r>
          <w:rPr>
            <w:noProof/>
            <w:webHidden/>
          </w:rPr>
          <w:fldChar w:fldCharType="separate"/>
        </w:r>
        <w:r w:rsidR="00863476">
          <w:rPr>
            <w:noProof/>
            <w:webHidden/>
          </w:rPr>
          <w:t>11</w:t>
        </w:r>
        <w:r>
          <w:rPr>
            <w:noProof/>
            <w:webHidden/>
          </w:rPr>
          <w:fldChar w:fldCharType="end"/>
        </w:r>
      </w:hyperlink>
    </w:p>
    <w:p w14:paraId="678D3F8C" w14:textId="7D0AE791"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38" w:history="1">
        <w:r w:rsidRPr="00EB6FC1">
          <w:rPr>
            <w:rStyle w:val="Hipervnculo"/>
            <w:noProof/>
          </w:rPr>
          <w:t>2.3.</w:t>
        </w:r>
        <w:r>
          <w:rPr>
            <w:rFonts w:eastAsiaTheme="minorEastAsia" w:cstheme="minorBidi"/>
            <w:noProof/>
            <w:kern w:val="2"/>
            <w14:ligatures w14:val="standardContextual"/>
          </w:rPr>
          <w:tab/>
        </w:r>
        <w:r w:rsidRPr="00EB6FC1">
          <w:rPr>
            <w:rStyle w:val="Hipervnculo"/>
            <w:noProof/>
          </w:rPr>
          <w:t>Estado del arte de las tecnologías a utilizar</w:t>
        </w:r>
        <w:r>
          <w:rPr>
            <w:noProof/>
            <w:webHidden/>
          </w:rPr>
          <w:tab/>
        </w:r>
        <w:r>
          <w:rPr>
            <w:noProof/>
            <w:webHidden/>
          </w:rPr>
          <w:fldChar w:fldCharType="begin"/>
        </w:r>
        <w:r>
          <w:rPr>
            <w:noProof/>
            <w:webHidden/>
          </w:rPr>
          <w:instrText xml:space="preserve"> PAGEREF _Toc176796638 \h </w:instrText>
        </w:r>
        <w:r>
          <w:rPr>
            <w:noProof/>
            <w:webHidden/>
          </w:rPr>
        </w:r>
        <w:r>
          <w:rPr>
            <w:noProof/>
            <w:webHidden/>
          </w:rPr>
          <w:fldChar w:fldCharType="separate"/>
        </w:r>
        <w:r w:rsidR="00863476">
          <w:rPr>
            <w:noProof/>
            <w:webHidden/>
          </w:rPr>
          <w:t>12</w:t>
        </w:r>
        <w:r>
          <w:rPr>
            <w:noProof/>
            <w:webHidden/>
          </w:rPr>
          <w:fldChar w:fldCharType="end"/>
        </w:r>
      </w:hyperlink>
    </w:p>
    <w:p w14:paraId="30CBB9F3" w14:textId="30CA82C3"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39" w:history="1">
        <w:r w:rsidRPr="00EB6FC1">
          <w:rPr>
            <w:rStyle w:val="Hipervnculo"/>
            <w:noProof/>
          </w:rPr>
          <w:t>2.3.1.</w:t>
        </w:r>
        <w:r>
          <w:rPr>
            <w:rFonts w:eastAsiaTheme="minorEastAsia" w:cstheme="minorBidi"/>
            <w:noProof/>
            <w:kern w:val="2"/>
            <w14:ligatures w14:val="standardContextual"/>
          </w:rPr>
          <w:tab/>
        </w:r>
        <w:r w:rsidRPr="00EB6FC1">
          <w:rPr>
            <w:rStyle w:val="Hipervnculo"/>
            <w:noProof/>
          </w:rPr>
          <w:t>Recogida de datos</w:t>
        </w:r>
        <w:r>
          <w:rPr>
            <w:noProof/>
            <w:webHidden/>
          </w:rPr>
          <w:tab/>
        </w:r>
        <w:r>
          <w:rPr>
            <w:noProof/>
            <w:webHidden/>
          </w:rPr>
          <w:fldChar w:fldCharType="begin"/>
        </w:r>
        <w:r>
          <w:rPr>
            <w:noProof/>
            <w:webHidden/>
          </w:rPr>
          <w:instrText xml:space="preserve"> PAGEREF _Toc176796639 \h </w:instrText>
        </w:r>
        <w:r>
          <w:rPr>
            <w:noProof/>
            <w:webHidden/>
          </w:rPr>
        </w:r>
        <w:r>
          <w:rPr>
            <w:noProof/>
            <w:webHidden/>
          </w:rPr>
          <w:fldChar w:fldCharType="separate"/>
        </w:r>
        <w:r w:rsidR="00863476">
          <w:rPr>
            <w:noProof/>
            <w:webHidden/>
          </w:rPr>
          <w:t>12</w:t>
        </w:r>
        <w:r>
          <w:rPr>
            <w:noProof/>
            <w:webHidden/>
          </w:rPr>
          <w:fldChar w:fldCharType="end"/>
        </w:r>
      </w:hyperlink>
    </w:p>
    <w:p w14:paraId="12A95BD3" w14:textId="07579DE9"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40" w:history="1">
        <w:r w:rsidRPr="00EB6FC1">
          <w:rPr>
            <w:rStyle w:val="Hipervnculo"/>
            <w:noProof/>
          </w:rPr>
          <w:t>2.3.2.</w:t>
        </w:r>
        <w:r>
          <w:rPr>
            <w:rFonts w:eastAsiaTheme="minorEastAsia" w:cstheme="minorBidi"/>
            <w:noProof/>
            <w:kern w:val="2"/>
            <w14:ligatures w14:val="standardContextual"/>
          </w:rPr>
          <w:tab/>
        </w:r>
        <w:r w:rsidRPr="00EB6FC1">
          <w:rPr>
            <w:rStyle w:val="Hipervnculo"/>
            <w:noProof/>
          </w:rPr>
          <w:t>Limpieza y procesamiento de datos</w:t>
        </w:r>
        <w:r>
          <w:rPr>
            <w:noProof/>
            <w:webHidden/>
          </w:rPr>
          <w:tab/>
        </w:r>
        <w:r>
          <w:rPr>
            <w:noProof/>
            <w:webHidden/>
          </w:rPr>
          <w:fldChar w:fldCharType="begin"/>
        </w:r>
        <w:r>
          <w:rPr>
            <w:noProof/>
            <w:webHidden/>
          </w:rPr>
          <w:instrText xml:space="preserve"> PAGEREF _Toc176796640 \h </w:instrText>
        </w:r>
        <w:r>
          <w:rPr>
            <w:noProof/>
            <w:webHidden/>
          </w:rPr>
        </w:r>
        <w:r>
          <w:rPr>
            <w:noProof/>
            <w:webHidden/>
          </w:rPr>
          <w:fldChar w:fldCharType="separate"/>
        </w:r>
        <w:r w:rsidR="00863476">
          <w:rPr>
            <w:noProof/>
            <w:webHidden/>
          </w:rPr>
          <w:t>14</w:t>
        </w:r>
        <w:r>
          <w:rPr>
            <w:noProof/>
            <w:webHidden/>
          </w:rPr>
          <w:fldChar w:fldCharType="end"/>
        </w:r>
      </w:hyperlink>
    </w:p>
    <w:p w14:paraId="06345824" w14:textId="257EDFAA"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41" w:history="1">
        <w:r w:rsidRPr="00EB6FC1">
          <w:rPr>
            <w:rStyle w:val="Hipervnculo"/>
            <w:noProof/>
          </w:rPr>
          <w:t>2.3.3.</w:t>
        </w:r>
        <w:r>
          <w:rPr>
            <w:rFonts w:eastAsiaTheme="minorEastAsia" w:cstheme="minorBidi"/>
            <w:noProof/>
            <w:kern w:val="2"/>
            <w14:ligatures w14:val="standardContextual"/>
          </w:rPr>
          <w:tab/>
        </w:r>
        <w:r w:rsidRPr="00EB6FC1">
          <w:rPr>
            <w:rStyle w:val="Hipervnculo"/>
            <w:noProof/>
          </w:rPr>
          <w:t>Almacenamiento de datos</w:t>
        </w:r>
        <w:r>
          <w:rPr>
            <w:noProof/>
            <w:webHidden/>
          </w:rPr>
          <w:tab/>
        </w:r>
        <w:r>
          <w:rPr>
            <w:noProof/>
            <w:webHidden/>
          </w:rPr>
          <w:fldChar w:fldCharType="begin"/>
        </w:r>
        <w:r>
          <w:rPr>
            <w:noProof/>
            <w:webHidden/>
          </w:rPr>
          <w:instrText xml:space="preserve"> PAGEREF _Toc176796641 \h </w:instrText>
        </w:r>
        <w:r>
          <w:rPr>
            <w:noProof/>
            <w:webHidden/>
          </w:rPr>
        </w:r>
        <w:r>
          <w:rPr>
            <w:noProof/>
            <w:webHidden/>
          </w:rPr>
          <w:fldChar w:fldCharType="separate"/>
        </w:r>
        <w:r w:rsidR="00863476">
          <w:rPr>
            <w:noProof/>
            <w:webHidden/>
          </w:rPr>
          <w:t>15</w:t>
        </w:r>
        <w:r>
          <w:rPr>
            <w:noProof/>
            <w:webHidden/>
          </w:rPr>
          <w:fldChar w:fldCharType="end"/>
        </w:r>
      </w:hyperlink>
    </w:p>
    <w:p w14:paraId="2126102E" w14:textId="21E1BCF1"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42" w:history="1">
        <w:r w:rsidRPr="00EB6FC1">
          <w:rPr>
            <w:rStyle w:val="Hipervnculo"/>
            <w:noProof/>
          </w:rPr>
          <w:t>2.3.4.</w:t>
        </w:r>
        <w:r>
          <w:rPr>
            <w:rFonts w:eastAsiaTheme="minorEastAsia" w:cstheme="minorBidi"/>
            <w:noProof/>
            <w:kern w:val="2"/>
            <w14:ligatures w14:val="standardContextual"/>
          </w:rPr>
          <w:tab/>
        </w:r>
        <w:r w:rsidRPr="00EB6FC1">
          <w:rPr>
            <w:rStyle w:val="Hipervnculo"/>
            <w:noProof/>
          </w:rPr>
          <w:t>Análisis de datos</w:t>
        </w:r>
        <w:r>
          <w:rPr>
            <w:noProof/>
            <w:webHidden/>
          </w:rPr>
          <w:tab/>
        </w:r>
        <w:r>
          <w:rPr>
            <w:noProof/>
            <w:webHidden/>
          </w:rPr>
          <w:fldChar w:fldCharType="begin"/>
        </w:r>
        <w:r>
          <w:rPr>
            <w:noProof/>
            <w:webHidden/>
          </w:rPr>
          <w:instrText xml:space="preserve"> PAGEREF _Toc176796642 \h </w:instrText>
        </w:r>
        <w:r>
          <w:rPr>
            <w:noProof/>
            <w:webHidden/>
          </w:rPr>
        </w:r>
        <w:r>
          <w:rPr>
            <w:noProof/>
            <w:webHidden/>
          </w:rPr>
          <w:fldChar w:fldCharType="separate"/>
        </w:r>
        <w:r w:rsidR="00863476">
          <w:rPr>
            <w:noProof/>
            <w:webHidden/>
          </w:rPr>
          <w:t>16</w:t>
        </w:r>
        <w:r>
          <w:rPr>
            <w:noProof/>
            <w:webHidden/>
          </w:rPr>
          <w:fldChar w:fldCharType="end"/>
        </w:r>
      </w:hyperlink>
    </w:p>
    <w:p w14:paraId="4C4789E7" w14:textId="429BB2E9"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43" w:history="1">
        <w:r w:rsidRPr="00EB6FC1">
          <w:rPr>
            <w:rStyle w:val="Hipervnculo"/>
            <w:noProof/>
          </w:rPr>
          <w:t>2.3.5.</w:t>
        </w:r>
        <w:r>
          <w:rPr>
            <w:rFonts w:eastAsiaTheme="minorEastAsia" w:cstheme="minorBidi"/>
            <w:noProof/>
            <w:kern w:val="2"/>
            <w14:ligatures w14:val="standardContextual"/>
          </w:rPr>
          <w:tab/>
        </w:r>
        <w:r w:rsidRPr="00EB6FC1">
          <w:rPr>
            <w:rStyle w:val="Hipervnculo"/>
            <w:noProof/>
          </w:rPr>
          <w:t>Visualización de datos</w:t>
        </w:r>
        <w:r>
          <w:rPr>
            <w:noProof/>
            <w:webHidden/>
          </w:rPr>
          <w:tab/>
        </w:r>
        <w:r>
          <w:rPr>
            <w:noProof/>
            <w:webHidden/>
          </w:rPr>
          <w:fldChar w:fldCharType="begin"/>
        </w:r>
        <w:r>
          <w:rPr>
            <w:noProof/>
            <w:webHidden/>
          </w:rPr>
          <w:instrText xml:space="preserve"> PAGEREF _Toc176796643 \h </w:instrText>
        </w:r>
        <w:r>
          <w:rPr>
            <w:noProof/>
            <w:webHidden/>
          </w:rPr>
        </w:r>
        <w:r>
          <w:rPr>
            <w:noProof/>
            <w:webHidden/>
          </w:rPr>
          <w:fldChar w:fldCharType="separate"/>
        </w:r>
        <w:r w:rsidR="00863476">
          <w:rPr>
            <w:noProof/>
            <w:webHidden/>
          </w:rPr>
          <w:t>19</w:t>
        </w:r>
        <w:r>
          <w:rPr>
            <w:noProof/>
            <w:webHidden/>
          </w:rPr>
          <w:fldChar w:fldCharType="end"/>
        </w:r>
      </w:hyperlink>
    </w:p>
    <w:p w14:paraId="6F8250E9" w14:textId="1FF25472"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44" w:history="1">
        <w:r w:rsidRPr="00EB6FC1">
          <w:rPr>
            <w:rStyle w:val="Hipervnculo"/>
            <w:noProof/>
          </w:rPr>
          <w:t>2.4.</w:t>
        </w:r>
        <w:r>
          <w:rPr>
            <w:rFonts w:eastAsiaTheme="minorEastAsia" w:cstheme="minorBidi"/>
            <w:noProof/>
            <w:kern w:val="2"/>
            <w14:ligatures w14:val="standardContextual"/>
          </w:rPr>
          <w:tab/>
        </w:r>
        <w:r w:rsidRPr="00EB6FC1">
          <w:rPr>
            <w:rStyle w:val="Hipervnculo"/>
            <w:noProof/>
          </w:rPr>
          <w:t>Conclusiones</w:t>
        </w:r>
        <w:r>
          <w:rPr>
            <w:noProof/>
            <w:webHidden/>
          </w:rPr>
          <w:tab/>
        </w:r>
        <w:r>
          <w:rPr>
            <w:noProof/>
            <w:webHidden/>
          </w:rPr>
          <w:fldChar w:fldCharType="begin"/>
        </w:r>
        <w:r>
          <w:rPr>
            <w:noProof/>
            <w:webHidden/>
          </w:rPr>
          <w:instrText xml:space="preserve"> PAGEREF _Toc176796644 \h </w:instrText>
        </w:r>
        <w:r>
          <w:rPr>
            <w:noProof/>
            <w:webHidden/>
          </w:rPr>
        </w:r>
        <w:r>
          <w:rPr>
            <w:noProof/>
            <w:webHidden/>
          </w:rPr>
          <w:fldChar w:fldCharType="separate"/>
        </w:r>
        <w:r w:rsidR="00863476">
          <w:rPr>
            <w:noProof/>
            <w:webHidden/>
          </w:rPr>
          <w:t>23</w:t>
        </w:r>
        <w:r>
          <w:rPr>
            <w:noProof/>
            <w:webHidden/>
          </w:rPr>
          <w:fldChar w:fldCharType="end"/>
        </w:r>
      </w:hyperlink>
    </w:p>
    <w:p w14:paraId="7566ED5B" w14:textId="0A9F5101"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45" w:history="1">
        <w:r w:rsidRPr="00EB6FC1">
          <w:rPr>
            <w:rStyle w:val="Hipervnculo"/>
            <w:noProof/>
          </w:rPr>
          <w:t>3.</w:t>
        </w:r>
        <w:r>
          <w:rPr>
            <w:rFonts w:eastAsiaTheme="minorEastAsia" w:cstheme="minorBidi"/>
            <w:noProof/>
            <w:kern w:val="2"/>
            <w14:ligatures w14:val="standardContextual"/>
          </w:rPr>
          <w:tab/>
        </w:r>
        <w:r w:rsidRPr="00EB6FC1">
          <w:rPr>
            <w:rStyle w:val="Hipervnculo"/>
            <w:noProof/>
          </w:rPr>
          <w:t>Objetivos concretos y alcance</w:t>
        </w:r>
        <w:r>
          <w:rPr>
            <w:noProof/>
            <w:webHidden/>
          </w:rPr>
          <w:tab/>
        </w:r>
        <w:r>
          <w:rPr>
            <w:noProof/>
            <w:webHidden/>
          </w:rPr>
          <w:fldChar w:fldCharType="begin"/>
        </w:r>
        <w:r>
          <w:rPr>
            <w:noProof/>
            <w:webHidden/>
          </w:rPr>
          <w:instrText xml:space="preserve"> PAGEREF _Toc176796645 \h </w:instrText>
        </w:r>
        <w:r>
          <w:rPr>
            <w:noProof/>
            <w:webHidden/>
          </w:rPr>
        </w:r>
        <w:r>
          <w:rPr>
            <w:noProof/>
            <w:webHidden/>
          </w:rPr>
          <w:fldChar w:fldCharType="separate"/>
        </w:r>
        <w:r w:rsidR="00863476">
          <w:rPr>
            <w:noProof/>
            <w:webHidden/>
          </w:rPr>
          <w:t>25</w:t>
        </w:r>
        <w:r>
          <w:rPr>
            <w:noProof/>
            <w:webHidden/>
          </w:rPr>
          <w:fldChar w:fldCharType="end"/>
        </w:r>
      </w:hyperlink>
    </w:p>
    <w:p w14:paraId="08ACBFDC" w14:textId="3A8D07D0"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46" w:history="1">
        <w:r w:rsidRPr="00EB6FC1">
          <w:rPr>
            <w:rStyle w:val="Hipervnculo"/>
            <w:noProof/>
          </w:rPr>
          <w:t>3.1.</w:t>
        </w:r>
        <w:r>
          <w:rPr>
            <w:rFonts w:eastAsiaTheme="minorEastAsia" w:cstheme="minorBidi"/>
            <w:noProof/>
            <w:kern w:val="2"/>
            <w14:ligatures w14:val="standardContextual"/>
          </w:rPr>
          <w:tab/>
        </w:r>
        <w:r w:rsidRPr="00EB6FC1">
          <w:rPr>
            <w:rStyle w:val="Hipervnculo"/>
            <w:noProof/>
          </w:rPr>
          <w:t>Objetivo general</w:t>
        </w:r>
        <w:r>
          <w:rPr>
            <w:noProof/>
            <w:webHidden/>
          </w:rPr>
          <w:tab/>
        </w:r>
        <w:r>
          <w:rPr>
            <w:noProof/>
            <w:webHidden/>
          </w:rPr>
          <w:fldChar w:fldCharType="begin"/>
        </w:r>
        <w:r>
          <w:rPr>
            <w:noProof/>
            <w:webHidden/>
          </w:rPr>
          <w:instrText xml:space="preserve"> PAGEREF _Toc176796646 \h </w:instrText>
        </w:r>
        <w:r>
          <w:rPr>
            <w:noProof/>
            <w:webHidden/>
          </w:rPr>
        </w:r>
        <w:r>
          <w:rPr>
            <w:noProof/>
            <w:webHidden/>
          </w:rPr>
          <w:fldChar w:fldCharType="separate"/>
        </w:r>
        <w:r w:rsidR="00863476">
          <w:rPr>
            <w:noProof/>
            <w:webHidden/>
          </w:rPr>
          <w:t>25</w:t>
        </w:r>
        <w:r>
          <w:rPr>
            <w:noProof/>
            <w:webHidden/>
          </w:rPr>
          <w:fldChar w:fldCharType="end"/>
        </w:r>
      </w:hyperlink>
    </w:p>
    <w:p w14:paraId="664921E1" w14:textId="5483BCA8"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47" w:history="1">
        <w:r w:rsidRPr="00EB6FC1">
          <w:rPr>
            <w:rStyle w:val="Hipervnculo"/>
            <w:noProof/>
          </w:rPr>
          <w:t>3.2.</w:t>
        </w:r>
        <w:r>
          <w:rPr>
            <w:rFonts w:eastAsiaTheme="minorEastAsia" w:cstheme="minorBidi"/>
            <w:noProof/>
            <w:kern w:val="2"/>
            <w14:ligatures w14:val="standardContextual"/>
          </w:rPr>
          <w:tab/>
        </w:r>
        <w:r w:rsidRPr="00EB6FC1">
          <w:rPr>
            <w:rStyle w:val="Hipervnculo"/>
            <w:noProof/>
          </w:rPr>
          <w:t>Objetivos específicos</w:t>
        </w:r>
        <w:r>
          <w:rPr>
            <w:noProof/>
            <w:webHidden/>
          </w:rPr>
          <w:tab/>
        </w:r>
        <w:r>
          <w:rPr>
            <w:noProof/>
            <w:webHidden/>
          </w:rPr>
          <w:fldChar w:fldCharType="begin"/>
        </w:r>
        <w:r>
          <w:rPr>
            <w:noProof/>
            <w:webHidden/>
          </w:rPr>
          <w:instrText xml:space="preserve"> PAGEREF _Toc176796647 \h </w:instrText>
        </w:r>
        <w:r>
          <w:rPr>
            <w:noProof/>
            <w:webHidden/>
          </w:rPr>
        </w:r>
        <w:r>
          <w:rPr>
            <w:noProof/>
            <w:webHidden/>
          </w:rPr>
          <w:fldChar w:fldCharType="separate"/>
        </w:r>
        <w:r w:rsidR="00863476">
          <w:rPr>
            <w:noProof/>
            <w:webHidden/>
          </w:rPr>
          <w:t>25</w:t>
        </w:r>
        <w:r>
          <w:rPr>
            <w:noProof/>
            <w:webHidden/>
          </w:rPr>
          <w:fldChar w:fldCharType="end"/>
        </w:r>
      </w:hyperlink>
    </w:p>
    <w:p w14:paraId="1EA58F1B" w14:textId="7E3405A5"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48" w:history="1">
        <w:r w:rsidRPr="00EB6FC1">
          <w:rPr>
            <w:rStyle w:val="Hipervnculo"/>
            <w:noProof/>
          </w:rPr>
          <w:t>3.3.</w:t>
        </w:r>
        <w:r>
          <w:rPr>
            <w:rFonts w:eastAsiaTheme="minorEastAsia" w:cstheme="minorBidi"/>
            <w:noProof/>
            <w:kern w:val="2"/>
            <w14:ligatures w14:val="standardContextual"/>
          </w:rPr>
          <w:tab/>
        </w:r>
        <w:r w:rsidRPr="00EB6FC1">
          <w:rPr>
            <w:rStyle w:val="Hipervnculo"/>
            <w:noProof/>
          </w:rPr>
          <w:t>Alcance</w:t>
        </w:r>
        <w:r>
          <w:rPr>
            <w:noProof/>
            <w:webHidden/>
          </w:rPr>
          <w:tab/>
        </w:r>
        <w:r>
          <w:rPr>
            <w:noProof/>
            <w:webHidden/>
          </w:rPr>
          <w:fldChar w:fldCharType="begin"/>
        </w:r>
        <w:r>
          <w:rPr>
            <w:noProof/>
            <w:webHidden/>
          </w:rPr>
          <w:instrText xml:space="preserve"> PAGEREF _Toc176796648 \h </w:instrText>
        </w:r>
        <w:r>
          <w:rPr>
            <w:noProof/>
            <w:webHidden/>
          </w:rPr>
        </w:r>
        <w:r>
          <w:rPr>
            <w:noProof/>
            <w:webHidden/>
          </w:rPr>
          <w:fldChar w:fldCharType="separate"/>
        </w:r>
        <w:r w:rsidR="00863476">
          <w:rPr>
            <w:noProof/>
            <w:webHidden/>
          </w:rPr>
          <w:t>26</w:t>
        </w:r>
        <w:r>
          <w:rPr>
            <w:noProof/>
            <w:webHidden/>
          </w:rPr>
          <w:fldChar w:fldCharType="end"/>
        </w:r>
      </w:hyperlink>
    </w:p>
    <w:p w14:paraId="506FB488" w14:textId="4BA993A7"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49" w:history="1">
        <w:r w:rsidRPr="00EB6FC1">
          <w:rPr>
            <w:rStyle w:val="Hipervnculo"/>
            <w:noProof/>
          </w:rPr>
          <w:t>4.</w:t>
        </w:r>
        <w:r>
          <w:rPr>
            <w:rFonts w:eastAsiaTheme="minorEastAsia" w:cstheme="minorBidi"/>
            <w:noProof/>
            <w:kern w:val="2"/>
            <w14:ligatures w14:val="standardContextual"/>
          </w:rPr>
          <w:tab/>
        </w:r>
        <w:r w:rsidRPr="00EB6FC1">
          <w:rPr>
            <w:rStyle w:val="Hipervnculo"/>
            <w:noProof/>
          </w:rPr>
          <w:t>Metodología de trabajo y arquitectura</w:t>
        </w:r>
        <w:r>
          <w:rPr>
            <w:noProof/>
            <w:webHidden/>
          </w:rPr>
          <w:tab/>
        </w:r>
        <w:r>
          <w:rPr>
            <w:noProof/>
            <w:webHidden/>
          </w:rPr>
          <w:fldChar w:fldCharType="begin"/>
        </w:r>
        <w:r>
          <w:rPr>
            <w:noProof/>
            <w:webHidden/>
          </w:rPr>
          <w:instrText xml:space="preserve"> PAGEREF _Toc176796649 \h </w:instrText>
        </w:r>
        <w:r>
          <w:rPr>
            <w:noProof/>
            <w:webHidden/>
          </w:rPr>
        </w:r>
        <w:r>
          <w:rPr>
            <w:noProof/>
            <w:webHidden/>
          </w:rPr>
          <w:fldChar w:fldCharType="separate"/>
        </w:r>
        <w:r w:rsidR="00863476">
          <w:rPr>
            <w:noProof/>
            <w:webHidden/>
          </w:rPr>
          <w:t>28</w:t>
        </w:r>
        <w:r>
          <w:rPr>
            <w:noProof/>
            <w:webHidden/>
          </w:rPr>
          <w:fldChar w:fldCharType="end"/>
        </w:r>
      </w:hyperlink>
    </w:p>
    <w:p w14:paraId="686DA84F" w14:textId="5E43F298"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0" w:history="1">
        <w:r w:rsidRPr="00EB6FC1">
          <w:rPr>
            <w:rStyle w:val="Hipervnculo"/>
            <w:noProof/>
          </w:rPr>
          <w:t>4.1.</w:t>
        </w:r>
        <w:r>
          <w:rPr>
            <w:rFonts w:eastAsiaTheme="minorEastAsia" w:cstheme="minorBidi"/>
            <w:noProof/>
            <w:kern w:val="2"/>
            <w14:ligatures w14:val="standardContextual"/>
          </w:rPr>
          <w:tab/>
        </w:r>
        <w:r w:rsidRPr="00EB6FC1">
          <w:rPr>
            <w:rStyle w:val="Hipervnculo"/>
            <w:noProof/>
          </w:rPr>
          <w:t>Metodología de trabajo</w:t>
        </w:r>
        <w:r>
          <w:rPr>
            <w:noProof/>
            <w:webHidden/>
          </w:rPr>
          <w:tab/>
        </w:r>
        <w:r>
          <w:rPr>
            <w:noProof/>
            <w:webHidden/>
          </w:rPr>
          <w:fldChar w:fldCharType="begin"/>
        </w:r>
        <w:r>
          <w:rPr>
            <w:noProof/>
            <w:webHidden/>
          </w:rPr>
          <w:instrText xml:space="preserve"> PAGEREF _Toc176796650 \h </w:instrText>
        </w:r>
        <w:r>
          <w:rPr>
            <w:noProof/>
            <w:webHidden/>
          </w:rPr>
        </w:r>
        <w:r>
          <w:rPr>
            <w:noProof/>
            <w:webHidden/>
          </w:rPr>
          <w:fldChar w:fldCharType="separate"/>
        </w:r>
        <w:r w:rsidR="00863476">
          <w:rPr>
            <w:noProof/>
            <w:webHidden/>
          </w:rPr>
          <w:t>28</w:t>
        </w:r>
        <w:r>
          <w:rPr>
            <w:noProof/>
            <w:webHidden/>
          </w:rPr>
          <w:fldChar w:fldCharType="end"/>
        </w:r>
      </w:hyperlink>
    </w:p>
    <w:p w14:paraId="51DED5E9" w14:textId="7F450973"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1" w:history="1">
        <w:r w:rsidRPr="00EB6FC1">
          <w:rPr>
            <w:rStyle w:val="Hipervnculo"/>
            <w:noProof/>
          </w:rPr>
          <w:t>4.2.</w:t>
        </w:r>
        <w:r>
          <w:rPr>
            <w:rFonts w:eastAsiaTheme="minorEastAsia" w:cstheme="minorBidi"/>
            <w:noProof/>
            <w:kern w:val="2"/>
            <w14:ligatures w14:val="standardContextual"/>
          </w:rPr>
          <w:tab/>
        </w:r>
        <w:r w:rsidRPr="00EB6FC1">
          <w:rPr>
            <w:rStyle w:val="Hipervnculo"/>
            <w:noProof/>
          </w:rPr>
          <w:t>Arquitectura</w:t>
        </w:r>
        <w:r>
          <w:rPr>
            <w:noProof/>
            <w:webHidden/>
          </w:rPr>
          <w:tab/>
        </w:r>
        <w:r>
          <w:rPr>
            <w:noProof/>
            <w:webHidden/>
          </w:rPr>
          <w:fldChar w:fldCharType="begin"/>
        </w:r>
        <w:r>
          <w:rPr>
            <w:noProof/>
            <w:webHidden/>
          </w:rPr>
          <w:instrText xml:space="preserve"> PAGEREF _Toc176796651 \h </w:instrText>
        </w:r>
        <w:r>
          <w:rPr>
            <w:noProof/>
            <w:webHidden/>
          </w:rPr>
        </w:r>
        <w:r>
          <w:rPr>
            <w:noProof/>
            <w:webHidden/>
          </w:rPr>
          <w:fldChar w:fldCharType="separate"/>
        </w:r>
        <w:r w:rsidR="00863476">
          <w:rPr>
            <w:noProof/>
            <w:webHidden/>
          </w:rPr>
          <w:t>29</w:t>
        </w:r>
        <w:r>
          <w:rPr>
            <w:noProof/>
            <w:webHidden/>
          </w:rPr>
          <w:fldChar w:fldCharType="end"/>
        </w:r>
      </w:hyperlink>
    </w:p>
    <w:p w14:paraId="6CC1251B" w14:textId="0D0B3778"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52" w:history="1">
        <w:r w:rsidRPr="00EB6FC1">
          <w:rPr>
            <w:rStyle w:val="Hipervnculo"/>
            <w:noProof/>
          </w:rPr>
          <w:t>5.</w:t>
        </w:r>
        <w:r>
          <w:rPr>
            <w:rFonts w:eastAsiaTheme="minorEastAsia" w:cstheme="minorBidi"/>
            <w:noProof/>
            <w:kern w:val="2"/>
            <w14:ligatures w14:val="standardContextual"/>
          </w:rPr>
          <w:tab/>
        </w:r>
        <w:r w:rsidRPr="00EB6FC1">
          <w:rPr>
            <w:rStyle w:val="Hipervnculo"/>
            <w:noProof/>
          </w:rPr>
          <w:t>Marco normativo</w:t>
        </w:r>
        <w:r>
          <w:rPr>
            <w:noProof/>
            <w:webHidden/>
          </w:rPr>
          <w:tab/>
        </w:r>
        <w:r>
          <w:rPr>
            <w:noProof/>
            <w:webHidden/>
          </w:rPr>
          <w:fldChar w:fldCharType="begin"/>
        </w:r>
        <w:r>
          <w:rPr>
            <w:noProof/>
            <w:webHidden/>
          </w:rPr>
          <w:instrText xml:space="preserve"> PAGEREF _Toc176796652 \h </w:instrText>
        </w:r>
        <w:r>
          <w:rPr>
            <w:noProof/>
            <w:webHidden/>
          </w:rPr>
        </w:r>
        <w:r>
          <w:rPr>
            <w:noProof/>
            <w:webHidden/>
          </w:rPr>
          <w:fldChar w:fldCharType="separate"/>
        </w:r>
        <w:r w:rsidR="00863476">
          <w:rPr>
            <w:noProof/>
            <w:webHidden/>
          </w:rPr>
          <w:t>31</w:t>
        </w:r>
        <w:r>
          <w:rPr>
            <w:noProof/>
            <w:webHidden/>
          </w:rPr>
          <w:fldChar w:fldCharType="end"/>
        </w:r>
      </w:hyperlink>
    </w:p>
    <w:p w14:paraId="48B9785D" w14:textId="13169503"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53" w:history="1">
        <w:r w:rsidRPr="00EB6FC1">
          <w:rPr>
            <w:rStyle w:val="Hipervnculo"/>
            <w:noProof/>
          </w:rPr>
          <w:t>6.</w:t>
        </w:r>
        <w:r>
          <w:rPr>
            <w:rFonts w:eastAsiaTheme="minorEastAsia" w:cstheme="minorBidi"/>
            <w:noProof/>
            <w:kern w:val="2"/>
            <w14:ligatures w14:val="standardContextual"/>
          </w:rPr>
          <w:tab/>
        </w:r>
        <w:r w:rsidRPr="00EB6FC1">
          <w:rPr>
            <w:rStyle w:val="Hipervnculo"/>
            <w:noProof/>
          </w:rPr>
          <w:t>Desarrollo específico de la contribución</w:t>
        </w:r>
        <w:r>
          <w:rPr>
            <w:noProof/>
            <w:webHidden/>
          </w:rPr>
          <w:tab/>
        </w:r>
        <w:r>
          <w:rPr>
            <w:noProof/>
            <w:webHidden/>
          </w:rPr>
          <w:fldChar w:fldCharType="begin"/>
        </w:r>
        <w:r>
          <w:rPr>
            <w:noProof/>
            <w:webHidden/>
          </w:rPr>
          <w:instrText xml:space="preserve"> PAGEREF _Toc176796653 \h </w:instrText>
        </w:r>
        <w:r>
          <w:rPr>
            <w:noProof/>
            <w:webHidden/>
          </w:rPr>
        </w:r>
        <w:r>
          <w:rPr>
            <w:noProof/>
            <w:webHidden/>
          </w:rPr>
          <w:fldChar w:fldCharType="separate"/>
        </w:r>
        <w:r w:rsidR="00863476">
          <w:rPr>
            <w:noProof/>
            <w:webHidden/>
          </w:rPr>
          <w:t>32</w:t>
        </w:r>
        <w:r>
          <w:rPr>
            <w:noProof/>
            <w:webHidden/>
          </w:rPr>
          <w:fldChar w:fldCharType="end"/>
        </w:r>
      </w:hyperlink>
    </w:p>
    <w:p w14:paraId="0E4B75DC" w14:textId="3A515FEC"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4" w:history="1">
        <w:r w:rsidRPr="00EB6FC1">
          <w:rPr>
            <w:rStyle w:val="Hipervnculo"/>
            <w:noProof/>
          </w:rPr>
          <w:t>6.1.</w:t>
        </w:r>
        <w:r>
          <w:rPr>
            <w:rFonts w:eastAsiaTheme="minorEastAsia" w:cstheme="minorBidi"/>
            <w:noProof/>
            <w:kern w:val="2"/>
            <w14:ligatures w14:val="standardContextual"/>
          </w:rPr>
          <w:tab/>
        </w:r>
        <w:r w:rsidRPr="00EB6FC1">
          <w:rPr>
            <w:rStyle w:val="Hipervnculo"/>
            <w:noProof/>
          </w:rPr>
          <w:t>Recolección de los datos</w:t>
        </w:r>
        <w:r>
          <w:rPr>
            <w:noProof/>
            <w:webHidden/>
          </w:rPr>
          <w:tab/>
        </w:r>
        <w:r>
          <w:rPr>
            <w:noProof/>
            <w:webHidden/>
          </w:rPr>
          <w:fldChar w:fldCharType="begin"/>
        </w:r>
        <w:r>
          <w:rPr>
            <w:noProof/>
            <w:webHidden/>
          </w:rPr>
          <w:instrText xml:space="preserve"> PAGEREF _Toc176796654 \h </w:instrText>
        </w:r>
        <w:r>
          <w:rPr>
            <w:noProof/>
            <w:webHidden/>
          </w:rPr>
        </w:r>
        <w:r>
          <w:rPr>
            <w:noProof/>
            <w:webHidden/>
          </w:rPr>
          <w:fldChar w:fldCharType="separate"/>
        </w:r>
        <w:r w:rsidR="00863476">
          <w:rPr>
            <w:noProof/>
            <w:webHidden/>
          </w:rPr>
          <w:t>33</w:t>
        </w:r>
        <w:r>
          <w:rPr>
            <w:noProof/>
            <w:webHidden/>
          </w:rPr>
          <w:fldChar w:fldCharType="end"/>
        </w:r>
      </w:hyperlink>
    </w:p>
    <w:p w14:paraId="7FF525E0" w14:textId="62EB5EA8"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5" w:history="1">
        <w:r w:rsidRPr="00EB6FC1">
          <w:rPr>
            <w:rStyle w:val="Hipervnculo"/>
            <w:noProof/>
          </w:rPr>
          <w:t>6.2.</w:t>
        </w:r>
        <w:r>
          <w:rPr>
            <w:rFonts w:eastAsiaTheme="minorEastAsia" w:cstheme="minorBidi"/>
            <w:noProof/>
            <w:kern w:val="2"/>
            <w14:ligatures w14:val="standardContextual"/>
          </w:rPr>
          <w:tab/>
        </w:r>
        <w:r w:rsidRPr="00EB6FC1">
          <w:rPr>
            <w:rStyle w:val="Hipervnculo"/>
            <w:noProof/>
          </w:rPr>
          <w:t>Limpieza y procesamiento de datos</w:t>
        </w:r>
        <w:r>
          <w:rPr>
            <w:noProof/>
            <w:webHidden/>
          </w:rPr>
          <w:tab/>
        </w:r>
        <w:r>
          <w:rPr>
            <w:noProof/>
            <w:webHidden/>
          </w:rPr>
          <w:fldChar w:fldCharType="begin"/>
        </w:r>
        <w:r>
          <w:rPr>
            <w:noProof/>
            <w:webHidden/>
          </w:rPr>
          <w:instrText xml:space="preserve"> PAGEREF _Toc176796655 \h </w:instrText>
        </w:r>
        <w:r>
          <w:rPr>
            <w:noProof/>
            <w:webHidden/>
          </w:rPr>
        </w:r>
        <w:r>
          <w:rPr>
            <w:noProof/>
            <w:webHidden/>
          </w:rPr>
          <w:fldChar w:fldCharType="separate"/>
        </w:r>
        <w:r w:rsidR="00863476">
          <w:rPr>
            <w:noProof/>
            <w:webHidden/>
          </w:rPr>
          <w:t>36</w:t>
        </w:r>
        <w:r>
          <w:rPr>
            <w:noProof/>
            <w:webHidden/>
          </w:rPr>
          <w:fldChar w:fldCharType="end"/>
        </w:r>
      </w:hyperlink>
    </w:p>
    <w:p w14:paraId="7ABB01FA" w14:textId="31F7CBF0"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56" w:history="1">
        <w:r w:rsidRPr="00EB6FC1">
          <w:rPr>
            <w:rStyle w:val="Hipervnculo"/>
            <w:noProof/>
          </w:rPr>
          <w:t>6.2.1.</w:t>
        </w:r>
        <w:r>
          <w:rPr>
            <w:rFonts w:eastAsiaTheme="minorEastAsia" w:cstheme="minorBidi"/>
            <w:noProof/>
            <w:kern w:val="2"/>
            <w14:ligatures w14:val="standardContextual"/>
          </w:rPr>
          <w:tab/>
        </w:r>
        <w:r w:rsidRPr="00EB6FC1">
          <w:rPr>
            <w:rStyle w:val="Hipervnculo"/>
            <w:noProof/>
          </w:rPr>
          <w:t>Datos ligados al tráfico</w:t>
        </w:r>
        <w:r>
          <w:rPr>
            <w:noProof/>
            <w:webHidden/>
          </w:rPr>
          <w:tab/>
        </w:r>
        <w:r>
          <w:rPr>
            <w:noProof/>
            <w:webHidden/>
          </w:rPr>
          <w:fldChar w:fldCharType="begin"/>
        </w:r>
        <w:r>
          <w:rPr>
            <w:noProof/>
            <w:webHidden/>
          </w:rPr>
          <w:instrText xml:space="preserve"> PAGEREF _Toc176796656 \h </w:instrText>
        </w:r>
        <w:r>
          <w:rPr>
            <w:noProof/>
            <w:webHidden/>
          </w:rPr>
        </w:r>
        <w:r>
          <w:rPr>
            <w:noProof/>
            <w:webHidden/>
          </w:rPr>
          <w:fldChar w:fldCharType="separate"/>
        </w:r>
        <w:r w:rsidR="00863476">
          <w:rPr>
            <w:noProof/>
            <w:webHidden/>
          </w:rPr>
          <w:t>37</w:t>
        </w:r>
        <w:r>
          <w:rPr>
            <w:noProof/>
            <w:webHidden/>
          </w:rPr>
          <w:fldChar w:fldCharType="end"/>
        </w:r>
      </w:hyperlink>
    </w:p>
    <w:p w14:paraId="7347BA8B" w14:textId="5B34BA1D"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57" w:history="1">
        <w:r w:rsidRPr="00EB6FC1">
          <w:rPr>
            <w:rStyle w:val="Hipervnculo"/>
            <w:noProof/>
          </w:rPr>
          <w:t>6.2.2.</w:t>
        </w:r>
        <w:r>
          <w:rPr>
            <w:rFonts w:eastAsiaTheme="minorEastAsia" w:cstheme="minorBidi"/>
            <w:noProof/>
            <w:kern w:val="2"/>
            <w14:ligatures w14:val="standardContextual"/>
          </w:rPr>
          <w:tab/>
        </w:r>
        <w:r w:rsidRPr="00EB6FC1">
          <w:rPr>
            <w:rStyle w:val="Hipervnculo"/>
            <w:noProof/>
          </w:rPr>
          <w:t>Datos ligados a la meteorología</w:t>
        </w:r>
        <w:r>
          <w:rPr>
            <w:noProof/>
            <w:webHidden/>
          </w:rPr>
          <w:tab/>
        </w:r>
        <w:r>
          <w:rPr>
            <w:noProof/>
            <w:webHidden/>
          </w:rPr>
          <w:fldChar w:fldCharType="begin"/>
        </w:r>
        <w:r>
          <w:rPr>
            <w:noProof/>
            <w:webHidden/>
          </w:rPr>
          <w:instrText xml:space="preserve"> PAGEREF _Toc176796657 \h </w:instrText>
        </w:r>
        <w:r>
          <w:rPr>
            <w:noProof/>
            <w:webHidden/>
          </w:rPr>
        </w:r>
        <w:r>
          <w:rPr>
            <w:noProof/>
            <w:webHidden/>
          </w:rPr>
          <w:fldChar w:fldCharType="separate"/>
        </w:r>
        <w:r w:rsidR="00863476">
          <w:rPr>
            <w:noProof/>
            <w:webHidden/>
          </w:rPr>
          <w:t>40</w:t>
        </w:r>
        <w:r>
          <w:rPr>
            <w:noProof/>
            <w:webHidden/>
          </w:rPr>
          <w:fldChar w:fldCharType="end"/>
        </w:r>
      </w:hyperlink>
    </w:p>
    <w:p w14:paraId="21CC67E6" w14:textId="4CC0B115"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8" w:history="1">
        <w:r w:rsidRPr="00EB6FC1">
          <w:rPr>
            <w:rStyle w:val="Hipervnculo"/>
            <w:noProof/>
          </w:rPr>
          <w:t>6.3.</w:t>
        </w:r>
        <w:r>
          <w:rPr>
            <w:rFonts w:eastAsiaTheme="minorEastAsia" w:cstheme="minorBidi"/>
            <w:noProof/>
            <w:kern w:val="2"/>
            <w14:ligatures w14:val="standardContextual"/>
          </w:rPr>
          <w:tab/>
        </w:r>
        <w:r w:rsidRPr="00EB6FC1">
          <w:rPr>
            <w:rStyle w:val="Hipervnculo"/>
            <w:noProof/>
          </w:rPr>
          <w:t>Almacenamiento de datos</w:t>
        </w:r>
        <w:r>
          <w:rPr>
            <w:noProof/>
            <w:webHidden/>
          </w:rPr>
          <w:tab/>
        </w:r>
        <w:r>
          <w:rPr>
            <w:noProof/>
            <w:webHidden/>
          </w:rPr>
          <w:fldChar w:fldCharType="begin"/>
        </w:r>
        <w:r>
          <w:rPr>
            <w:noProof/>
            <w:webHidden/>
          </w:rPr>
          <w:instrText xml:space="preserve"> PAGEREF _Toc176796658 \h </w:instrText>
        </w:r>
        <w:r>
          <w:rPr>
            <w:noProof/>
            <w:webHidden/>
          </w:rPr>
        </w:r>
        <w:r>
          <w:rPr>
            <w:noProof/>
            <w:webHidden/>
          </w:rPr>
          <w:fldChar w:fldCharType="separate"/>
        </w:r>
        <w:r w:rsidR="00863476">
          <w:rPr>
            <w:noProof/>
            <w:webHidden/>
          </w:rPr>
          <w:t>45</w:t>
        </w:r>
        <w:r>
          <w:rPr>
            <w:noProof/>
            <w:webHidden/>
          </w:rPr>
          <w:fldChar w:fldCharType="end"/>
        </w:r>
      </w:hyperlink>
    </w:p>
    <w:p w14:paraId="39BAB0B5" w14:textId="65336417"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59" w:history="1">
        <w:r w:rsidRPr="00EB6FC1">
          <w:rPr>
            <w:rStyle w:val="Hipervnculo"/>
            <w:noProof/>
          </w:rPr>
          <w:t>6.4.</w:t>
        </w:r>
        <w:r>
          <w:rPr>
            <w:rFonts w:eastAsiaTheme="minorEastAsia" w:cstheme="minorBidi"/>
            <w:noProof/>
            <w:kern w:val="2"/>
            <w14:ligatures w14:val="standardContextual"/>
          </w:rPr>
          <w:tab/>
        </w:r>
        <w:r w:rsidRPr="00EB6FC1">
          <w:rPr>
            <w:rStyle w:val="Hipervnculo"/>
            <w:noProof/>
          </w:rPr>
          <w:t>Análisis de datos</w:t>
        </w:r>
        <w:r>
          <w:rPr>
            <w:noProof/>
            <w:webHidden/>
          </w:rPr>
          <w:tab/>
        </w:r>
        <w:r>
          <w:rPr>
            <w:noProof/>
            <w:webHidden/>
          </w:rPr>
          <w:fldChar w:fldCharType="begin"/>
        </w:r>
        <w:r>
          <w:rPr>
            <w:noProof/>
            <w:webHidden/>
          </w:rPr>
          <w:instrText xml:space="preserve"> PAGEREF _Toc176796659 \h </w:instrText>
        </w:r>
        <w:r>
          <w:rPr>
            <w:noProof/>
            <w:webHidden/>
          </w:rPr>
        </w:r>
        <w:r>
          <w:rPr>
            <w:noProof/>
            <w:webHidden/>
          </w:rPr>
          <w:fldChar w:fldCharType="separate"/>
        </w:r>
        <w:r w:rsidR="00863476">
          <w:rPr>
            <w:noProof/>
            <w:webHidden/>
          </w:rPr>
          <w:t>46</w:t>
        </w:r>
        <w:r>
          <w:rPr>
            <w:noProof/>
            <w:webHidden/>
          </w:rPr>
          <w:fldChar w:fldCharType="end"/>
        </w:r>
      </w:hyperlink>
    </w:p>
    <w:p w14:paraId="4A19D48A" w14:textId="616F020E"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0" w:history="1">
        <w:r w:rsidRPr="00EB6FC1">
          <w:rPr>
            <w:rStyle w:val="Hipervnculo"/>
            <w:noProof/>
          </w:rPr>
          <w:t>6.4.1.</w:t>
        </w:r>
        <w:r>
          <w:rPr>
            <w:rFonts w:eastAsiaTheme="minorEastAsia" w:cstheme="minorBidi"/>
            <w:noProof/>
            <w:kern w:val="2"/>
            <w14:ligatures w14:val="standardContextual"/>
          </w:rPr>
          <w:tab/>
        </w:r>
        <w:r w:rsidRPr="00EB6FC1">
          <w:rPr>
            <w:rStyle w:val="Hipervnculo"/>
            <w:noProof/>
          </w:rPr>
          <w:t>Análisis exploratorio de datos (EDA)</w:t>
        </w:r>
        <w:r>
          <w:rPr>
            <w:noProof/>
            <w:webHidden/>
          </w:rPr>
          <w:tab/>
        </w:r>
        <w:r>
          <w:rPr>
            <w:noProof/>
            <w:webHidden/>
          </w:rPr>
          <w:fldChar w:fldCharType="begin"/>
        </w:r>
        <w:r>
          <w:rPr>
            <w:noProof/>
            <w:webHidden/>
          </w:rPr>
          <w:instrText xml:space="preserve"> PAGEREF _Toc176796660 \h </w:instrText>
        </w:r>
        <w:r>
          <w:rPr>
            <w:noProof/>
            <w:webHidden/>
          </w:rPr>
        </w:r>
        <w:r>
          <w:rPr>
            <w:noProof/>
            <w:webHidden/>
          </w:rPr>
          <w:fldChar w:fldCharType="separate"/>
        </w:r>
        <w:r w:rsidR="00863476">
          <w:rPr>
            <w:noProof/>
            <w:webHidden/>
          </w:rPr>
          <w:t>47</w:t>
        </w:r>
        <w:r>
          <w:rPr>
            <w:noProof/>
            <w:webHidden/>
          </w:rPr>
          <w:fldChar w:fldCharType="end"/>
        </w:r>
      </w:hyperlink>
    </w:p>
    <w:p w14:paraId="5BFB823B" w14:textId="19F3545C"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1" w:history="1">
        <w:r w:rsidRPr="00EB6FC1">
          <w:rPr>
            <w:rStyle w:val="Hipervnculo"/>
            <w:noProof/>
          </w:rPr>
          <w:t>6.4.2.</w:t>
        </w:r>
        <w:r>
          <w:rPr>
            <w:rFonts w:eastAsiaTheme="minorEastAsia" w:cstheme="minorBidi"/>
            <w:noProof/>
            <w:kern w:val="2"/>
            <w14:ligatures w14:val="standardContextual"/>
          </w:rPr>
          <w:tab/>
        </w:r>
        <w:r w:rsidRPr="00EB6FC1">
          <w:rPr>
            <w:rStyle w:val="Hipervnculo"/>
            <w:noProof/>
          </w:rPr>
          <w:t>Análisis de los subconjuntos de datos</w:t>
        </w:r>
        <w:r>
          <w:rPr>
            <w:noProof/>
            <w:webHidden/>
          </w:rPr>
          <w:tab/>
        </w:r>
        <w:r>
          <w:rPr>
            <w:noProof/>
            <w:webHidden/>
          </w:rPr>
          <w:fldChar w:fldCharType="begin"/>
        </w:r>
        <w:r>
          <w:rPr>
            <w:noProof/>
            <w:webHidden/>
          </w:rPr>
          <w:instrText xml:space="preserve"> PAGEREF _Toc176796661 \h </w:instrText>
        </w:r>
        <w:r>
          <w:rPr>
            <w:noProof/>
            <w:webHidden/>
          </w:rPr>
        </w:r>
        <w:r>
          <w:rPr>
            <w:noProof/>
            <w:webHidden/>
          </w:rPr>
          <w:fldChar w:fldCharType="separate"/>
        </w:r>
        <w:r w:rsidR="00863476">
          <w:rPr>
            <w:noProof/>
            <w:webHidden/>
          </w:rPr>
          <w:t>48</w:t>
        </w:r>
        <w:r>
          <w:rPr>
            <w:noProof/>
            <w:webHidden/>
          </w:rPr>
          <w:fldChar w:fldCharType="end"/>
        </w:r>
      </w:hyperlink>
    </w:p>
    <w:p w14:paraId="5ABFF1F1" w14:textId="14163FEB"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2" w:history="1">
        <w:r w:rsidRPr="00EB6FC1">
          <w:rPr>
            <w:rStyle w:val="Hipervnculo"/>
            <w:noProof/>
          </w:rPr>
          <w:t>6.4.3.</w:t>
        </w:r>
        <w:r>
          <w:rPr>
            <w:rFonts w:eastAsiaTheme="minorEastAsia" w:cstheme="minorBidi"/>
            <w:noProof/>
            <w:kern w:val="2"/>
            <w14:ligatures w14:val="standardContextual"/>
          </w:rPr>
          <w:tab/>
        </w:r>
        <w:r w:rsidRPr="00EB6FC1">
          <w:rPr>
            <w:rStyle w:val="Hipervnculo"/>
            <w:noProof/>
          </w:rPr>
          <w:t>Exportar resultados del análisis</w:t>
        </w:r>
        <w:r>
          <w:rPr>
            <w:noProof/>
            <w:webHidden/>
          </w:rPr>
          <w:tab/>
        </w:r>
        <w:r>
          <w:rPr>
            <w:noProof/>
            <w:webHidden/>
          </w:rPr>
          <w:fldChar w:fldCharType="begin"/>
        </w:r>
        <w:r>
          <w:rPr>
            <w:noProof/>
            <w:webHidden/>
          </w:rPr>
          <w:instrText xml:space="preserve"> PAGEREF _Toc176796662 \h </w:instrText>
        </w:r>
        <w:r>
          <w:rPr>
            <w:noProof/>
            <w:webHidden/>
          </w:rPr>
        </w:r>
        <w:r>
          <w:rPr>
            <w:noProof/>
            <w:webHidden/>
          </w:rPr>
          <w:fldChar w:fldCharType="separate"/>
        </w:r>
        <w:r w:rsidR="00863476">
          <w:rPr>
            <w:noProof/>
            <w:webHidden/>
          </w:rPr>
          <w:t>54</w:t>
        </w:r>
        <w:r>
          <w:rPr>
            <w:noProof/>
            <w:webHidden/>
          </w:rPr>
          <w:fldChar w:fldCharType="end"/>
        </w:r>
      </w:hyperlink>
    </w:p>
    <w:p w14:paraId="10B18298" w14:textId="4CC17EB1"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63" w:history="1">
        <w:r w:rsidRPr="00EB6FC1">
          <w:rPr>
            <w:rStyle w:val="Hipervnculo"/>
            <w:noProof/>
          </w:rPr>
          <w:t>6.5.</w:t>
        </w:r>
        <w:r>
          <w:rPr>
            <w:rFonts w:eastAsiaTheme="minorEastAsia" w:cstheme="minorBidi"/>
            <w:noProof/>
            <w:kern w:val="2"/>
            <w14:ligatures w14:val="standardContextual"/>
          </w:rPr>
          <w:tab/>
        </w:r>
        <w:r w:rsidRPr="00EB6FC1">
          <w:rPr>
            <w:rStyle w:val="Hipervnculo"/>
            <w:noProof/>
          </w:rPr>
          <w:t>Visualización de datos</w:t>
        </w:r>
        <w:r>
          <w:rPr>
            <w:noProof/>
            <w:webHidden/>
          </w:rPr>
          <w:tab/>
        </w:r>
        <w:r>
          <w:rPr>
            <w:noProof/>
            <w:webHidden/>
          </w:rPr>
          <w:fldChar w:fldCharType="begin"/>
        </w:r>
        <w:r>
          <w:rPr>
            <w:noProof/>
            <w:webHidden/>
          </w:rPr>
          <w:instrText xml:space="preserve"> PAGEREF _Toc176796663 \h </w:instrText>
        </w:r>
        <w:r>
          <w:rPr>
            <w:noProof/>
            <w:webHidden/>
          </w:rPr>
        </w:r>
        <w:r>
          <w:rPr>
            <w:noProof/>
            <w:webHidden/>
          </w:rPr>
          <w:fldChar w:fldCharType="separate"/>
        </w:r>
        <w:r w:rsidR="00863476">
          <w:rPr>
            <w:noProof/>
            <w:webHidden/>
          </w:rPr>
          <w:t>55</w:t>
        </w:r>
        <w:r>
          <w:rPr>
            <w:noProof/>
            <w:webHidden/>
          </w:rPr>
          <w:fldChar w:fldCharType="end"/>
        </w:r>
      </w:hyperlink>
    </w:p>
    <w:p w14:paraId="04EBC51C" w14:textId="70B48332"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4" w:history="1">
        <w:r w:rsidRPr="00EB6FC1">
          <w:rPr>
            <w:rStyle w:val="Hipervnculo"/>
            <w:noProof/>
          </w:rPr>
          <w:t>6.5.1.</w:t>
        </w:r>
        <w:r>
          <w:rPr>
            <w:rFonts w:eastAsiaTheme="minorEastAsia" w:cstheme="minorBidi"/>
            <w:noProof/>
            <w:kern w:val="2"/>
            <w14:ligatures w14:val="standardContextual"/>
          </w:rPr>
          <w:tab/>
        </w:r>
        <w:r w:rsidRPr="00EB6FC1">
          <w:rPr>
            <w:rStyle w:val="Hipervnculo"/>
            <w:noProof/>
          </w:rPr>
          <w:t>Análisis meteorológico</w:t>
        </w:r>
        <w:r>
          <w:rPr>
            <w:noProof/>
            <w:webHidden/>
          </w:rPr>
          <w:tab/>
        </w:r>
        <w:r>
          <w:rPr>
            <w:noProof/>
            <w:webHidden/>
          </w:rPr>
          <w:fldChar w:fldCharType="begin"/>
        </w:r>
        <w:r>
          <w:rPr>
            <w:noProof/>
            <w:webHidden/>
          </w:rPr>
          <w:instrText xml:space="preserve"> PAGEREF _Toc176796664 \h </w:instrText>
        </w:r>
        <w:r>
          <w:rPr>
            <w:noProof/>
            <w:webHidden/>
          </w:rPr>
        </w:r>
        <w:r>
          <w:rPr>
            <w:noProof/>
            <w:webHidden/>
          </w:rPr>
          <w:fldChar w:fldCharType="separate"/>
        </w:r>
        <w:r w:rsidR="00863476">
          <w:rPr>
            <w:noProof/>
            <w:webHidden/>
          </w:rPr>
          <w:t>55</w:t>
        </w:r>
        <w:r>
          <w:rPr>
            <w:noProof/>
            <w:webHidden/>
          </w:rPr>
          <w:fldChar w:fldCharType="end"/>
        </w:r>
      </w:hyperlink>
    </w:p>
    <w:p w14:paraId="63F56603" w14:textId="79F7DCCF"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5" w:history="1">
        <w:r w:rsidRPr="00EB6FC1">
          <w:rPr>
            <w:rStyle w:val="Hipervnculo"/>
            <w:noProof/>
          </w:rPr>
          <w:t>6.5.2.</w:t>
        </w:r>
        <w:r>
          <w:rPr>
            <w:rFonts w:eastAsiaTheme="minorEastAsia" w:cstheme="minorBidi"/>
            <w:noProof/>
            <w:kern w:val="2"/>
            <w14:ligatures w14:val="standardContextual"/>
          </w:rPr>
          <w:tab/>
        </w:r>
        <w:r w:rsidRPr="00EB6FC1">
          <w:rPr>
            <w:rStyle w:val="Hipervnculo"/>
            <w:noProof/>
          </w:rPr>
          <w:t>Análisis de la calidad del aire</w:t>
        </w:r>
        <w:r>
          <w:rPr>
            <w:noProof/>
            <w:webHidden/>
          </w:rPr>
          <w:tab/>
        </w:r>
        <w:r>
          <w:rPr>
            <w:noProof/>
            <w:webHidden/>
          </w:rPr>
          <w:fldChar w:fldCharType="begin"/>
        </w:r>
        <w:r>
          <w:rPr>
            <w:noProof/>
            <w:webHidden/>
          </w:rPr>
          <w:instrText xml:space="preserve"> PAGEREF _Toc176796665 \h </w:instrText>
        </w:r>
        <w:r>
          <w:rPr>
            <w:noProof/>
            <w:webHidden/>
          </w:rPr>
        </w:r>
        <w:r>
          <w:rPr>
            <w:noProof/>
            <w:webHidden/>
          </w:rPr>
          <w:fldChar w:fldCharType="separate"/>
        </w:r>
        <w:r w:rsidR="00863476">
          <w:rPr>
            <w:noProof/>
            <w:webHidden/>
          </w:rPr>
          <w:t>56</w:t>
        </w:r>
        <w:r>
          <w:rPr>
            <w:noProof/>
            <w:webHidden/>
          </w:rPr>
          <w:fldChar w:fldCharType="end"/>
        </w:r>
      </w:hyperlink>
    </w:p>
    <w:p w14:paraId="58576CB0" w14:textId="66394119"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6" w:history="1">
        <w:r w:rsidRPr="00EB6FC1">
          <w:rPr>
            <w:rStyle w:val="Hipervnculo"/>
            <w:noProof/>
          </w:rPr>
          <w:t>6.5.3.</w:t>
        </w:r>
        <w:r>
          <w:rPr>
            <w:rFonts w:eastAsiaTheme="minorEastAsia" w:cstheme="minorBidi"/>
            <w:noProof/>
            <w:kern w:val="2"/>
            <w14:ligatures w14:val="standardContextual"/>
          </w:rPr>
          <w:tab/>
        </w:r>
        <w:r w:rsidRPr="00EB6FC1">
          <w:rPr>
            <w:rStyle w:val="Hipervnculo"/>
            <w:noProof/>
          </w:rPr>
          <w:t>Análisis de los flujos de tráfico</w:t>
        </w:r>
        <w:r>
          <w:rPr>
            <w:noProof/>
            <w:webHidden/>
          </w:rPr>
          <w:tab/>
        </w:r>
        <w:r>
          <w:rPr>
            <w:noProof/>
            <w:webHidden/>
          </w:rPr>
          <w:fldChar w:fldCharType="begin"/>
        </w:r>
        <w:r>
          <w:rPr>
            <w:noProof/>
            <w:webHidden/>
          </w:rPr>
          <w:instrText xml:space="preserve"> PAGEREF _Toc176796666 \h </w:instrText>
        </w:r>
        <w:r>
          <w:rPr>
            <w:noProof/>
            <w:webHidden/>
          </w:rPr>
        </w:r>
        <w:r>
          <w:rPr>
            <w:noProof/>
            <w:webHidden/>
          </w:rPr>
          <w:fldChar w:fldCharType="separate"/>
        </w:r>
        <w:r w:rsidR="00863476">
          <w:rPr>
            <w:noProof/>
            <w:webHidden/>
          </w:rPr>
          <w:t>57</w:t>
        </w:r>
        <w:r>
          <w:rPr>
            <w:noProof/>
            <w:webHidden/>
          </w:rPr>
          <w:fldChar w:fldCharType="end"/>
        </w:r>
      </w:hyperlink>
    </w:p>
    <w:p w14:paraId="2CF16F7C" w14:textId="72335CCD"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67" w:history="1">
        <w:r w:rsidRPr="00EB6FC1">
          <w:rPr>
            <w:rStyle w:val="Hipervnculo"/>
            <w:noProof/>
          </w:rPr>
          <w:t>6.5.4.</w:t>
        </w:r>
        <w:r>
          <w:rPr>
            <w:rFonts w:eastAsiaTheme="minorEastAsia" w:cstheme="minorBidi"/>
            <w:noProof/>
            <w:kern w:val="2"/>
            <w14:ligatures w14:val="standardContextual"/>
          </w:rPr>
          <w:tab/>
        </w:r>
        <w:r w:rsidRPr="00EB6FC1">
          <w:rPr>
            <w:rStyle w:val="Hipervnculo"/>
            <w:noProof/>
          </w:rPr>
          <w:t>Análisis de incidencias</w:t>
        </w:r>
        <w:r>
          <w:rPr>
            <w:noProof/>
            <w:webHidden/>
          </w:rPr>
          <w:tab/>
        </w:r>
        <w:r>
          <w:rPr>
            <w:noProof/>
            <w:webHidden/>
          </w:rPr>
          <w:fldChar w:fldCharType="begin"/>
        </w:r>
        <w:r>
          <w:rPr>
            <w:noProof/>
            <w:webHidden/>
          </w:rPr>
          <w:instrText xml:space="preserve"> PAGEREF _Toc176796667 \h </w:instrText>
        </w:r>
        <w:r>
          <w:rPr>
            <w:noProof/>
            <w:webHidden/>
          </w:rPr>
        </w:r>
        <w:r>
          <w:rPr>
            <w:noProof/>
            <w:webHidden/>
          </w:rPr>
          <w:fldChar w:fldCharType="separate"/>
        </w:r>
        <w:r w:rsidR="00863476">
          <w:rPr>
            <w:noProof/>
            <w:webHidden/>
          </w:rPr>
          <w:t>58</w:t>
        </w:r>
        <w:r>
          <w:rPr>
            <w:noProof/>
            <w:webHidden/>
          </w:rPr>
          <w:fldChar w:fldCharType="end"/>
        </w:r>
      </w:hyperlink>
    </w:p>
    <w:p w14:paraId="454EAFD4" w14:textId="3152AA1D"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68" w:history="1">
        <w:r w:rsidRPr="00EB6FC1">
          <w:rPr>
            <w:rStyle w:val="Hipervnculo"/>
            <w:noProof/>
          </w:rPr>
          <w:t>7.</w:t>
        </w:r>
        <w:r>
          <w:rPr>
            <w:rFonts w:eastAsiaTheme="minorEastAsia" w:cstheme="minorBidi"/>
            <w:noProof/>
            <w:kern w:val="2"/>
            <w14:ligatures w14:val="standardContextual"/>
          </w:rPr>
          <w:tab/>
        </w:r>
        <w:r w:rsidRPr="00EB6FC1">
          <w:rPr>
            <w:rStyle w:val="Hipervnculo"/>
            <w:noProof/>
          </w:rPr>
          <w:t>Código fuente y datos analizados</w:t>
        </w:r>
        <w:r>
          <w:rPr>
            <w:noProof/>
            <w:webHidden/>
          </w:rPr>
          <w:tab/>
        </w:r>
        <w:r>
          <w:rPr>
            <w:noProof/>
            <w:webHidden/>
          </w:rPr>
          <w:fldChar w:fldCharType="begin"/>
        </w:r>
        <w:r>
          <w:rPr>
            <w:noProof/>
            <w:webHidden/>
          </w:rPr>
          <w:instrText xml:space="preserve"> PAGEREF _Toc176796668 \h </w:instrText>
        </w:r>
        <w:r>
          <w:rPr>
            <w:noProof/>
            <w:webHidden/>
          </w:rPr>
        </w:r>
        <w:r>
          <w:rPr>
            <w:noProof/>
            <w:webHidden/>
          </w:rPr>
          <w:fldChar w:fldCharType="separate"/>
        </w:r>
        <w:r w:rsidR="00863476">
          <w:rPr>
            <w:noProof/>
            <w:webHidden/>
          </w:rPr>
          <w:t>60</w:t>
        </w:r>
        <w:r>
          <w:rPr>
            <w:noProof/>
            <w:webHidden/>
          </w:rPr>
          <w:fldChar w:fldCharType="end"/>
        </w:r>
      </w:hyperlink>
    </w:p>
    <w:p w14:paraId="76BC324D" w14:textId="15387829"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69" w:history="1">
        <w:r w:rsidRPr="00EB6FC1">
          <w:rPr>
            <w:rStyle w:val="Hipervnculo"/>
            <w:noProof/>
          </w:rPr>
          <w:t>7.1.</w:t>
        </w:r>
        <w:r>
          <w:rPr>
            <w:rFonts w:eastAsiaTheme="minorEastAsia" w:cstheme="minorBidi"/>
            <w:noProof/>
            <w:kern w:val="2"/>
            <w14:ligatures w14:val="standardContextual"/>
          </w:rPr>
          <w:tab/>
        </w:r>
        <w:r w:rsidRPr="00EB6FC1">
          <w:rPr>
            <w:rStyle w:val="Hipervnculo"/>
            <w:noProof/>
          </w:rPr>
          <w:t>Repositorio</w:t>
        </w:r>
        <w:r>
          <w:rPr>
            <w:noProof/>
            <w:webHidden/>
          </w:rPr>
          <w:tab/>
        </w:r>
        <w:r>
          <w:rPr>
            <w:noProof/>
            <w:webHidden/>
          </w:rPr>
          <w:fldChar w:fldCharType="begin"/>
        </w:r>
        <w:r>
          <w:rPr>
            <w:noProof/>
            <w:webHidden/>
          </w:rPr>
          <w:instrText xml:space="preserve"> PAGEREF _Toc176796669 \h </w:instrText>
        </w:r>
        <w:r>
          <w:rPr>
            <w:noProof/>
            <w:webHidden/>
          </w:rPr>
        </w:r>
        <w:r>
          <w:rPr>
            <w:noProof/>
            <w:webHidden/>
          </w:rPr>
          <w:fldChar w:fldCharType="separate"/>
        </w:r>
        <w:r w:rsidR="00863476">
          <w:rPr>
            <w:noProof/>
            <w:webHidden/>
          </w:rPr>
          <w:t>60</w:t>
        </w:r>
        <w:r>
          <w:rPr>
            <w:noProof/>
            <w:webHidden/>
          </w:rPr>
          <w:fldChar w:fldCharType="end"/>
        </w:r>
      </w:hyperlink>
    </w:p>
    <w:p w14:paraId="2CE2AF75" w14:textId="22C5F216"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70" w:history="1">
        <w:r w:rsidRPr="00EB6FC1">
          <w:rPr>
            <w:rStyle w:val="Hipervnculo"/>
            <w:noProof/>
          </w:rPr>
          <w:t>7.2.</w:t>
        </w:r>
        <w:r>
          <w:rPr>
            <w:rFonts w:eastAsiaTheme="minorEastAsia" w:cstheme="minorBidi"/>
            <w:noProof/>
            <w:kern w:val="2"/>
            <w14:ligatures w14:val="standardContextual"/>
          </w:rPr>
          <w:tab/>
        </w:r>
        <w:r w:rsidRPr="00EB6FC1">
          <w:rPr>
            <w:rStyle w:val="Hipervnculo"/>
            <w:noProof/>
          </w:rPr>
          <w:t>Código fuente</w:t>
        </w:r>
        <w:r>
          <w:rPr>
            <w:noProof/>
            <w:webHidden/>
          </w:rPr>
          <w:tab/>
        </w:r>
        <w:r>
          <w:rPr>
            <w:noProof/>
            <w:webHidden/>
          </w:rPr>
          <w:fldChar w:fldCharType="begin"/>
        </w:r>
        <w:r>
          <w:rPr>
            <w:noProof/>
            <w:webHidden/>
          </w:rPr>
          <w:instrText xml:space="preserve"> PAGEREF _Toc176796670 \h </w:instrText>
        </w:r>
        <w:r>
          <w:rPr>
            <w:noProof/>
            <w:webHidden/>
          </w:rPr>
        </w:r>
        <w:r>
          <w:rPr>
            <w:noProof/>
            <w:webHidden/>
          </w:rPr>
          <w:fldChar w:fldCharType="separate"/>
        </w:r>
        <w:r w:rsidR="00863476">
          <w:rPr>
            <w:noProof/>
            <w:webHidden/>
          </w:rPr>
          <w:t>60</w:t>
        </w:r>
        <w:r>
          <w:rPr>
            <w:noProof/>
            <w:webHidden/>
          </w:rPr>
          <w:fldChar w:fldCharType="end"/>
        </w:r>
      </w:hyperlink>
    </w:p>
    <w:p w14:paraId="0F71DC2C" w14:textId="50EB7A99"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1" w:history="1">
        <w:r w:rsidRPr="00EB6FC1">
          <w:rPr>
            <w:rStyle w:val="Hipervnculo"/>
            <w:noProof/>
          </w:rPr>
          <w:t>7.2.1.</w:t>
        </w:r>
        <w:r>
          <w:rPr>
            <w:rFonts w:eastAsiaTheme="minorEastAsia" w:cstheme="minorBidi"/>
            <w:noProof/>
            <w:kern w:val="2"/>
            <w14:ligatures w14:val="standardContextual"/>
          </w:rPr>
          <w:tab/>
        </w:r>
        <w:r w:rsidRPr="00EB6FC1">
          <w:rPr>
            <w:rStyle w:val="Hipervnculo"/>
            <w:noProof/>
          </w:rPr>
          <w:t>main.py</w:t>
        </w:r>
        <w:r>
          <w:rPr>
            <w:noProof/>
            <w:webHidden/>
          </w:rPr>
          <w:tab/>
        </w:r>
        <w:r>
          <w:rPr>
            <w:noProof/>
            <w:webHidden/>
          </w:rPr>
          <w:fldChar w:fldCharType="begin"/>
        </w:r>
        <w:r>
          <w:rPr>
            <w:noProof/>
            <w:webHidden/>
          </w:rPr>
          <w:instrText xml:space="preserve"> PAGEREF _Toc176796671 \h </w:instrText>
        </w:r>
        <w:r>
          <w:rPr>
            <w:noProof/>
            <w:webHidden/>
          </w:rPr>
        </w:r>
        <w:r>
          <w:rPr>
            <w:noProof/>
            <w:webHidden/>
          </w:rPr>
          <w:fldChar w:fldCharType="separate"/>
        </w:r>
        <w:r w:rsidR="00863476">
          <w:rPr>
            <w:noProof/>
            <w:webHidden/>
          </w:rPr>
          <w:t>61</w:t>
        </w:r>
        <w:r>
          <w:rPr>
            <w:noProof/>
            <w:webHidden/>
          </w:rPr>
          <w:fldChar w:fldCharType="end"/>
        </w:r>
      </w:hyperlink>
    </w:p>
    <w:p w14:paraId="1E182E19" w14:textId="3080E00D"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2" w:history="1">
        <w:r w:rsidRPr="00EB6FC1">
          <w:rPr>
            <w:rStyle w:val="Hipervnculo"/>
            <w:noProof/>
          </w:rPr>
          <w:t>7.2.2.</w:t>
        </w:r>
        <w:r>
          <w:rPr>
            <w:rFonts w:eastAsiaTheme="minorEastAsia" w:cstheme="minorBidi"/>
            <w:noProof/>
            <w:kern w:val="2"/>
            <w14:ligatures w14:val="standardContextual"/>
          </w:rPr>
          <w:tab/>
        </w:r>
        <w:r w:rsidRPr="00EB6FC1">
          <w:rPr>
            <w:rStyle w:val="Hipervnculo"/>
            <w:noProof/>
          </w:rPr>
          <w:t>Archivos generales</w:t>
        </w:r>
        <w:r>
          <w:rPr>
            <w:noProof/>
            <w:webHidden/>
          </w:rPr>
          <w:tab/>
        </w:r>
        <w:r>
          <w:rPr>
            <w:noProof/>
            <w:webHidden/>
          </w:rPr>
          <w:fldChar w:fldCharType="begin"/>
        </w:r>
        <w:r>
          <w:rPr>
            <w:noProof/>
            <w:webHidden/>
          </w:rPr>
          <w:instrText xml:space="preserve"> PAGEREF _Toc176796672 \h </w:instrText>
        </w:r>
        <w:r>
          <w:rPr>
            <w:noProof/>
            <w:webHidden/>
          </w:rPr>
        </w:r>
        <w:r>
          <w:rPr>
            <w:noProof/>
            <w:webHidden/>
          </w:rPr>
          <w:fldChar w:fldCharType="separate"/>
        </w:r>
        <w:r w:rsidR="00863476">
          <w:rPr>
            <w:noProof/>
            <w:webHidden/>
          </w:rPr>
          <w:t>67</w:t>
        </w:r>
        <w:r>
          <w:rPr>
            <w:noProof/>
            <w:webHidden/>
          </w:rPr>
          <w:fldChar w:fldCharType="end"/>
        </w:r>
      </w:hyperlink>
    </w:p>
    <w:p w14:paraId="20AD2BB5" w14:textId="7B68ECD8"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3" w:history="1">
        <w:r w:rsidRPr="00EB6FC1">
          <w:rPr>
            <w:rStyle w:val="Hipervnculo"/>
            <w:noProof/>
          </w:rPr>
          <w:t>7.2.3.</w:t>
        </w:r>
        <w:r>
          <w:rPr>
            <w:rFonts w:eastAsiaTheme="minorEastAsia" w:cstheme="minorBidi"/>
            <w:noProof/>
            <w:kern w:val="2"/>
            <w14:ligatures w14:val="standardContextual"/>
          </w:rPr>
          <w:tab/>
        </w:r>
        <w:r w:rsidRPr="00EB6FC1">
          <w:rPr>
            <w:rStyle w:val="Hipervnculo"/>
            <w:noProof/>
          </w:rPr>
          <w:t>analisis.py</w:t>
        </w:r>
        <w:r>
          <w:rPr>
            <w:noProof/>
            <w:webHidden/>
          </w:rPr>
          <w:tab/>
        </w:r>
        <w:r>
          <w:rPr>
            <w:noProof/>
            <w:webHidden/>
          </w:rPr>
          <w:fldChar w:fldCharType="begin"/>
        </w:r>
        <w:r>
          <w:rPr>
            <w:noProof/>
            <w:webHidden/>
          </w:rPr>
          <w:instrText xml:space="preserve"> PAGEREF _Toc176796673 \h </w:instrText>
        </w:r>
        <w:r>
          <w:rPr>
            <w:noProof/>
            <w:webHidden/>
          </w:rPr>
        </w:r>
        <w:r>
          <w:rPr>
            <w:noProof/>
            <w:webHidden/>
          </w:rPr>
          <w:fldChar w:fldCharType="separate"/>
        </w:r>
        <w:r w:rsidR="00863476">
          <w:rPr>
            <w:noProof/>
            <w:webHidden/>
          </w:rPr>
          <w:t>67</w:t>
        </w:r>
        <w:r>
          <w:rPr>
            <w:noProof/>
            <w:webHidden/>
          </w:rPr>
          <w:fldChar w:fldCharType="end"/>
        </w:r>
      </w:hyperlink>
    </w:p>
    <w:p w14:paraId="2E728231" w14:textId="26444975"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74" w:history="1">
        <w:r w:rsidRPr="00EB6FC1">
          <w:rPr>
            <w:rStyle w:val="Hipervnculo"/>
            <w:noProof/>
          </w:rPr>
          <w:t>7.3.</w:t>
        </w:r>
        <w:r>
          <w:rPr>
            <w:rFonts w:eastAsiaTheme="minorEastAsia" w:cstheme="minorBidi"/>
            <w:noProof/>
            <w:kern w:val="2"/>
            <w14:ligatures w14:val="standardContextual"/>
          </w:rPr>
          <w:tab/>
        </w:r>
        <w:r w:rsidRPr="00EB6FC1">
          <w:rPr>
            <w:rStyle w:val="Hipervnculo"/>
            <w:noProof/>
          </w:rPr>
          <w:t>Datos Analizados</w:t>
        </w:r>
        <w:r>
          <w:rPr>
            <w:noProof/>
            <w:webHidden/>
          </w:rPr>
          <w:tab/>
        </w:r>
        <w:r>
          <w:rPr>
            <w:noProof/>
            <w:webHidden/>
          </w:rPr>
          <w:fldChar w:fldCharType="begin"/>
        </w:r>
        <w:r>
          <w:rPr>
            <w:noProof/>
            <w:webHidden/>
          </w:rPr>
          <w:instrText xml:space="preserve"> PAGEREF _Toc176796674 \h </w:instrText>
        </w:r>
        <w:r>
          <w:rPr>
            <w:noProof/>
            <w:webHidden/>
          </w:rPr>
        </w:r>
        <w:r>
          <w:rPr>
            <w:noProof/>
            <w:webHidden/>
          </w:rPr>
          <w:fldChar w:fldCharType="separate"/>
        </w:r>
        <w:r w:rsidR="00863476">
          <w:rPr>
            <w:noProof/>
            <w:webHidden/>
          </w:rPr>
          <w:t>73</w:t>
        </w:r>
        <w:r>
          <w:rPr>
            <w:noProof/>
            <w:webHidden/>
          </w:rPr>
          <w:fldChar w:fldCharType="end"/>
        </w:r>
      </w:hyperlink>
    </w:p>
    <w:p w14:paraId="79F9578E" w14:textId="61778311"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75" w:history="1">
        <w:r w:rsidRPr="00EB6FC1">
          <w:rPr>
            <w:rStyle w:val="Hipervnculo"/>
            <w:noProof/>
          </w:rPr>
          <w:t>8.</w:t>
        </w:r>
        <w:r>
          <w:rPr>
            <w:rFonts w:eastAsiaTheme="minorEastAsia" w:cstheme="minorBidi"/>
            <w:noProof/>
            <w:kern w:val="2"/>
            <w14:ligatures w14:val="standardContextual"/>
          </w:rPr>
          <w:tab/>
        </w:r>
        <w:r w:rsidRPr="00EB6FC1">
          <w:rPr>
            <w:rStyle w:val="Hipervnculo"/>
            <w:noProof/>
          </w:rPr>
          <w:t>Plan de trabajo y gestión del proyecto</w:t>
        </w:r>
        <w:r>
          <w:rPr>
            <w:noProof/>
            <w:webHidden/>
          </w:rPr>
          <w:tab/>
        </w:r>
        <w:r>
          <w:rPr>
            <w:noProof/>
            <w:webHidden/>
          </w:rPr>
          <w:fldChar w:fldCharType="begin"/>
        </w:r>
        <w:r>
          <w:rPr>
            <w:noProof/>
            <w:webHidden/>
          </w:rPr>
          <w:instrText xml:space="preserve"> PAGEREF _Toc176796675 \h </w:instrText>
        </w:r>
        <w:r>
          <w:rPr>
            <w:noProof/>
            <w:webHidden/>
          </w:rPr>
        </w:r>
        <w:r>
          <w:rPr>
            <w:noProof/>
            <w:webHidden/>
          </w:rPr>
          <w:fldChar w:fldCharType="separate"/>
        </w:r>
        <w:r w:rsidR="00863476">
          <w:rPr>
            <w:noProof/>
            <w:webHidden/>
          </w:rPr>
          <w:t>74</w:t>
        </w:r>
        <w:r>
          <w:rPr>
            <w:noProof/>
            <w:webHidden/>
          </w:rPr>
          <w:fldChar w:fldCharType="end"/>
        </w:r>
      </w:hyperlink>
    </w:p>
    <w:p w14:paraId="6DA0E6E8" w14:textId="3D415B7B"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76" w:history="1">
        <w:r w:rsidRPr="00EB6FC1">
          <w:rPr>
            <w:rStyle w:val="Hipervnculo"/>
            <w:noProof/>
          </w:rPr>
          <w:t>8.1.</w:t>
        </w:r>
        <w:r>
          <w:rPr>
            <w:rFonts w:eastAsiaTheme="minorEastAsia" w:cstheme="minorBidi"/>
            <w:noProof/>
            <w:kern w:val="2"/>
            <w14:ligatures w14:val="standardContextual"/>
          </w:rPr>
          <w:tab/>
        </w:r>
        <w:r w:rsidRPr="00EB6FC1">
          <w:rPr>
            <w:rStyle w:val="Hipervnculo"/>
            <w:noProof/>
          </w:rPr>
          <w:t>Planificación del proyecto</w:t>
        </w:r>
        <w:r>
          <w:rPr>
            <w:noProof/>
            <w:webHidden/>
          </w:rPr>
          <w:tab/>
        </w:r>
        <w:r>
          <w:rPr>
            <w:noProof/>
            <w:webHidden/>
          </w:rPr>
          <w:fldChar w:fldCharType="begin"/>
        </w:r>
        <w:r>
          <w:rPr>
            <w:noProof/>
            <w:webHidden/>
          </w:rPr>
          <w:instrText xml:space="preserve"> PAGEREF _Toc176796676 \h </w:instrText>
        </w:r>
        <w:r>
          <w:rPr>
            <w:noProof/>
            <w:webHidden/>
          </w:rPr>
        </w:r>
        <w:r>
          <w:rPr>
            <w:noProof/>
            <w:webHidden/>
          </w:rPr>
          <w:fldChar w:fldCharType="separate"/>
        </w:r>
        <w:r w:rsidR="00863476">
          <w:rPr>
            <w:noProof/>
            <w:webHidden/>
          </w:rPr>
          <w:t>74</w:t>
        </w:r>
        <w:r>
          <w:rPr>
            <w:noProof/>
            <w:webHidden/>
          </w:rPr>
          <w:fldChar w:fldCharType="end"/>
        </w:r>
      </w:hyperlink>
    </w:p>
    <w:p w14:paraId="50C74A17" w14:textId="5751857D"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7" w:history="1">
        <w:r w:rsidRPr="00EB6FC1">
          <w:rPr>
            <w:rStyle w:val="Hipervnculo"/>
            <w:noProof/>
          </w:rPr>
          <w:t>8.1.1.</w:t>
        </w:r>
        <w:r>
          <w:rPr>
            <w:rFonts w:eastAsiaTheme="minorEastAsia" w:cstheme="minorBidi"/>
            <w:noProof/>
            <w:kern w:val="2"/>
            <w14:ligatures w14:val="standardContextual"/>
          </w:rPr>
          <w:tab/>
        </w:r>
        <w:r w:rsidRPr="00EB6FC1">
          <w:rPr>
            <w:rStyle w:val="Hipervnculo"/>
            <w:noProof/>
          </w:rPr>
          <w:t>Cronograma</w:t>
        </w:r>
        <w:r>
          <w:rPr>
            <w:noProof/>
            <w:webHidden/>
          </w:rPr>
          <w:tab/>
        </w:r>
        <w:r>
          <w:rPr>
            <w:noProof/>
            <w:webHidden/>
          </w:rPr>
          <w:fldChar w:fldCharType="begin"/>
        </w:r>
        <w:r>
          <w:rPr>
            <w:noProof/>
            <w:webHidden/>
          </w:rPr>
          <w:instrText xml:space="preserve"> PAGEREF _Toc176796677 \h </w:instrText>
        </w:r>
        <w:r>
          <w:rPr>
            <w:noProof/>
            <w:webHidden/>
          </w:rPr>
        </w:r>
        <w:r>
          <w:rPr>
            <w:noProof/>
            <w:webHidden/>
          </w:rPr>
          <w:fldChar w:fldCharType="separate"/>
        </w:r>
        <w:r w:rsidR="00863476">
          <w:rPr>
            <w:noProof/>
            <w:webHidden/>
          </w:rPr>
          <w:t>74</w:t>
        </w:r>
        <w:r>
          <w:rPr>
            <w:noProof/>
            <w:webHidden/>
          </w:rPr>
          <w:fldChar w:fldCharType="end"/>
        </w:r>
      </w:hyperlink>
    </w:p>
    <w:p w14:paraId="08723F48" w14:textId="21529ABB"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8" w:history="1">
        <w:r w:rsidRPr="00EB6FC1">
          <w:rPr>
            <w:rStyle w:val="Hipervnculo"/>
            <w:noProof/>
          </w:rPr>
          <w:t>8.1.2.</w:t>
        </w:r>
        <w:r>
          <w:rPr>
            <w:rFonts w:eastAsiaTheme="minorEastAsia" w:cstheme="minorBidi"/>
            <w:noProof/>
            <w:kern w:val="2"/>
            <w14:ligatures w14:val="standardContextual"/>
          </w:rPr>
          <w:tab/>
        </w:r>
        <w:r w:rsidRPr="00EB6FC1">
          <w:rPr>
            <w:rStyle w:val="Hipervnculo"/>
            <w:noProof/>
          </w:rPr>
          <w:t>Análisis DAFO</w:t>
        </w:r>
        <w:r>
          <w:rPr>
            <w:noProof/>
            <w:webHidden/>
          </w:rPr>
          <w:tab/>
        </w:r>
        <w:r>
          <w:rPr>
            <w:noProof/>
            <w:webHidden/>
          </w:rPr>
          <w:fldChar w:fldCharType="begin"/>
        </w:r>
        <w:r>
          <w:rPr>
            <w:noProof/>
            <w:webHidden/>
          </w:rPr>
          <w:instrText xml:space="preserve"> PAGEREF _Toc176796678 \h </w:instrText>
        </w:r>
        <w:r>
          <w:rPr>
            <w:noProof/>
            <w:webHidden/>
          </w:rPr>
        </w:r>
        <w:r>
          <w:rPr>
            <w:noProof/>
            <w:webHidden/>
          </w:rPr>
          <w:fldChar w:fldCharType="separate"/>
        </w:r>
        <w:r w:rsidR="00863476">
          <w:rPr>
            <w:noProof/>
            <w:webHidden/>
          </w:rPr>
          <w:t>75</w:t>
        </w:r>
        <w:r>
          <w:rPr>
            <w:noProof/>
            <w:webHidden/>
          </w:rPr>
          <w:fldChar w:fldCharType="end"/>
        </w:r>
      </w:hyperlink>
    </w:p>
    <w:p w14:paraId="21F2685A" w14:textId="1332070E"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79" w:history="1">
        <w:r w:rsidRPr="00EB6FC1">
          <w:rPr>
            <w:rStyle w:val="Hipervnculo"/>
            <w:noProof/>
          </w:rPr>
          <w:t>8.1.3.</w:t>
        </w:r>
        <w:r>
          <w:rPr>
            <w:rFonts w:eastAsiaTheme="minorEastAsia" w:cstheme="minorBidi"/>
            <w:noProof/>
            <w:kern w:val="2"/>
            <w14:ligatures w14:val="standardContextual"/>
          </w:rPr>
          <w:tab/>
        </w:r>
        <w:r w:rsidRPr="00EB6FC1">
          <w:rPr>
            <w:rStyle w:val="Hipervnculo"/>
            <w:noProof/>
          </w:rPr>
          <w:t>Análisis CAME</w:t>
        </w:r>
        <w:r>
          <w:rPr>
            <w:noProof/>
            <w:webHidden/>
          </w:rPr>
          <w:tab/>
        </w:r>
        <w:r>
          <w:rPr>
            <w:noProof/>
            <w:webHidden/>
          </w:rPr>
          <w:fldChar w:fldCharType="begin"/>
        </w:r>
        <w:r>
          <w:rPr>
            <w:noProof/>
            <w:webHidden/>
          </w:rPr>
          <w:instrText xml:space="preserve"> PAGEREF _Toc176796679 \h </w:instrText>
        </w:r>
        <w:r>
          <w:rPr>
            <w:noProof/>
            <w:webHidden/>
          </w:rPr>
        </w:r>
        <w:r>
          <w:rPr>
            <w:noProof/>
            <w:webHidden/>
          </w:rPr>
          <w:fldChar w:fldCharType="separate"/>
        </w:r>
        <w:r w:rsidR="00863476">
          <w:rPr>
            <w:noProof/>
            <w:webHidden/>
          </w:rPr>
          <w:t>76</w:t>
        </w:r>
        <w:r>
          <w:rPr>
            <w:noProof/>
            <w:webHidden/>
          </w:rPr>
          <w:fldChar w:fldCharType="end"/>
        </w:r>
      </w:hyperlink>
    </w:p>
    <w:p w14:paraId="6B9A0B33" w14:textId="5FD4D799"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80" w:history="1">
        <w:r w:rsidRPr="00EB6FC1">
          <w:rPr>
            <w:rStyle w:val="Hipervnculo"/>
            <w:noProof/>
          </w:rPr>
          <w:t>8.2.</w:t>
        </w:r>
        <w:r>
          <w:rPr>
            <w:rFonts w:eastAsiaTheme="minorEastAsia" w:cstheme="minorBidi"/>
            <w:noProof/>
            <w:kern w:val="2"/>
            <w14:ligatures w14:val="standardContextual"/>
          </w:rPr>
          <w:tab/>
        </w:r>
        <w:r w:rsidRPr="00EB6FC1">
          <w:rPr>
            <w:rStyle w:val="Hipervnculo"/>
            <w:noProof/>
          </w:rPr>
          <w:t>Problemas encontrados, limitaciones y desvíos</w:t>
        </w:r>
        <w:r>
          <w:rPr>
            <w:noProof/>
            <w:webHidden/>
          </w:rPr>
          <w:tab/>
        </w:r>
        <w:r>
          <w:rPr>
            <w:noProof/>
            <w:webHidden/>
          </w:rPr>
          <w:fldChar w:fldCharType="begin"/>
        </w:r>
        <w:r>
          <w:rPr>
            <w:noProof/>
            <w:webHidden/>
          </w:rPr>
          <w:instrText xml:space="preserve"> PAGEREF _Toc176796680 \h </w:instrText>
        </w:r>
        <w:r>
          <w:rPr>
            <w:noProof/>
            <w:webHidden/>
          </w:rPr>
        </w:r>
        <w:r>
          <w:rPr>
            <w:noProof/>
            <w:webHidden/>
          </w:rPr>
          <w:fldChar w:fldCharType="separate"/>
        </w:r>
        <w:r w:rsidR="00863476">
          <w:rPr>
            <w:noProof/>
            <w:webHidden/>
          </w:rPr>
          <w:t>77</w:t>
        </w:r>
        <w:r>
          <w:rPr>
            <w:noProof/>
            <w:webHidden/>
          </w:rPr>
          <w:fldChar w:fldCharType="end"/>
        </w:r>
      </w:hyperlink>
    </w:p>
    <w:p w14:paraId="0FACA0D0" w14:textId="1404BDC4"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81" w:history="1">
        <w:r w:rsidRPr="00EB6FC1">
          <w:rPr>
            <w:rStyle w:val="Hipervnculo"/>
            <w:noProof/>
          </w:rPr>
          <w:t>8.2.1.</w:t>
        </w:r>
        <w:r>
          <w:rPr>
            <w:rFonts w:eastAsiaTheme="minorEastAsia" w:cstheme="minorBidi"/>
            <w:noProof/>
            <w:kern w:val="2"/>
            <w14:ligatures w14:val="standardContextual"/>
          </w:rPr>
          <w:tab/>
        </w:r>
        <w:r w:rsidRPr="00EB6FC1">
          <w:rPr>
            <w:rStyle w:val="Hipervnculo"/>
            <w:noProof/>
          </w:rPr>
          <w:t>Recolección de los datos</w:t>
        </w:r>
        <w:r>
          <w:rPr>
            <w:noProof/>
            <w:webHidden/>
          </w:rPr>
          <w:tab/>
        </w:r>
        <w:r>
          <w:rPr>
            <w:noProof/>
            <w:webHidden/>
          </w:rPr>
          <w:fldChar w:fldCharType="begin"/>
        </w:r>
        <w:r>
          <w:rPr>
            <w:noProof/>
            <w:webHidden/>
          </w:rPr>
          <w:instrText xml:space="preserve"> PAGEREF _Toc176796681 \h </w:instrText>
        </w:r>
        <w:r>
          <w:rPr>
            <w:noProof/>
            <w:webHidden/>
          </w:rPr>
        </w:r>
        <w:r>
          <w:rPr>
            <w:noProof/>
            <w:webHidden/>
          </w:rPr>
          <w:fldChar w:fldCharType="separate"/>
        </w:r>
        <w:r w:rsidR="00863476">
          <w:rPr>
            <w:noProof/>
            <w:webHidden/>
          </w:rPr>
          <w:t>77</w:t>
        </w:r>
        <w:r>
          <w:rPr>
            <w:noProof/>
            <w:webHidden/>
          </w:rPr>
          <w:fldChar w:fldCharType="end"/>
        </w:r>
      </w:hyperlink>
    </w:p>
    <w:p w14:paraId="6CA1F3A6" w14:textId="72A4B0A6"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82" w:history="1">
        <w:r w:rsidRPr="00EB6FC1">
          <w:rPr>
            <w:rStyle w:val="Hipervnculo"/>
            <w:noProof/>
          </w:rPr>
          <w:t>8.2.2.</w:t>
        </w:r>
        <w:r>
          <w:rPr>
            <w:rFonts w:eastAsiaTheme="minorEastAsia" w:cstheme="minorBidi"/>
            <w:noProof/>
            <w:kern w:val="2"/>
            <w14:ligatures w14:val="standardContextual"/>
          </w:rPr>
          <w:tab/>
        </w:r>
        <w:r w:rsidRPr="00EB6FC1">
          <w:rPr>
            <w:rStyle w:val="Hipervnculo"/>
            <w:noProof/>
          </w:rPr>
          <w:t>Limpieza y procesamiento de los datos</w:t>
        </w:r>
        <w:r>
          <w:rPr>
            <w:noProof/>
            <w:webHidden/>
          </w:rPr>
          <w:tab/>
        </w:r>
        <w:r>
          <w:rPr>
            <w:noProof/>
            <w:webHidden/>
          </w:rPr>
          <w:fldChar w:fldCharType="begin"/>
        </w:r>
        <w:r>
          <w:rPr>
            <w:noProof/>
            <w:webHidden/>
          </w:rPr>
          <w:instrText xml:space="preserve"> PAGEREF _Toc176796682 \h </w:instrText>
        </w:r>
        <w:r>
          <w:rPr>
            <w:noProof/>
            <w:webHidden/>
          </w:rPr>
        </w:r>
        <w:r>
          <w:rPr>
            <w:noProof/>
            <w:webHidden/>
          </w:rPr>
          <w:fldChar w:fldCharType="separate"/>
        </w:r>
        <w:r w:rsidR="00863476">
          <w:rPr>
            <w:noProof/>
            <w:webHidden/>
          </w:rPr>
          <w:t>78</w:t>
        </w:r>
        <w:r>
          <w:rPr>
            <w:noProof/>
            <w:webHidden/>
          </w:rPr>
          <w:fldChar w:fldCharType="end"/>
        </w:r>
      </w:hyperlink>
    </w:p>
    <w:p w14:paraId="1C0D07F7" w14:textId="7C5EAB37"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83" w:history="1">
        <w:r w:rsidRPr="00EB6FC1">
          <w:rPr>
            <w:rStyle w:val="Hipervnculo"/>
            <w:noProof/>
          </w:rPr>
          <w:t>8.2.3.</w:t>
        </w:r>
        <w:r>
          <w:rPr>
            <w:rFonts w:eastAsiaTheme="minorEastAsia" w:cstheme="minorBidi"/>
            <w:noProof/>
            <w:kern w:val="2"/>
            <w14:ligatures w14:val="standardContextual"/>
          </w:rPr>
          <w:tab/>
        </w:r>
        <w:r w:rsidRPr="00EB6FC1">
          <w:rPr>
            <w:rStyle w:val="Hipervnculo"/>
            <w:noProof/>
          </w:rPr>
          <w:t>Almacenamiento de los datos</w:t>
        </w:r>
        <w:r>
          <w:rPr>
            <w:noProof/>
            <w:webHidden/>
          </w:rPr>
          <w:tab/>
        </w:r>
        <w:r>
          <w:rPr>
            <w:noProof/>
            <w:webHidden/>
          </w:rPr>
          <w:fldChar w:fldCharType="begin"/>
        </w:r>
        <w:r>
          <w:rPr>
            <w:noProof/>
            <w:webHidden/>
          </w:rPr>
          <w:instrText xml:space="preserve"> PAGEREF _Toc176796683 \h </w:instrText>
        </w:r>
        <w:r>
          <w:rPr>
            <w:noProof/>
            <w:webHidden/>
          </w:rPr>
        </w:r>
        <w:r>
          <w:rPr>
            <w:noProof/>
            <w:webHidden/>
          </w:rPr>
          <w:fldChar w:fldCharType="separate"/>
        </w:r>
        <w:r w:rsidR="00863476">
          <w:rPr>
            <w:noProof/>
            <w:webHidden/>
          </w:rPr>
          <w:t>78</w:t>
        </w:r>
        <w:r>
          <w:rPr>
            <w:noProof/>
            <w:webHidden/>
          </w:rPr>
          <w:fldChar w:fldCharType="end"/>
        </w:r>
      </w:hyperlink>
    </w:p>
    <w:p w14:paraId="3AF74E7F" w14:textId="36DAD9AF"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84" w:history="1">
        <w:r w:rsidRPr="00EB6FC1">
          <w:rPr>
            <w:rStyle w:val="Hipervnculo"/>
            <w:noProof/>
          </w:rPr>
          <w:t>8.2.4.</w:t>
        </w:r>
        <w:r>
          <w:rPr>
            <w:rFonts w:eastAsiaTheme="minorEastAsia" w:cstheme="minorBidi"/>
            <w:noProof/>
            <w:kern w:val="2"/>
            <w14:ligatures w14:val="standardContextual"/>
          </w:rPr>
          <w:tab/>
        </w:r>
        <w:r w:rsidRPr="00EB6FC1">
          <w:rPr>
            <w:rStyle w:val="Hipervnculo"/>
            <w:noProof/>
          </w:rPr>
          <w:t>Análisis de los datos</w:t>
        </w:r>
        <w:r>
          <w:rPr>
            <w:noProof/>
            <w:webHidden/>
          </w:rPr>
          <w:tab/>
        </w:r>
        <w:r>
          <w:rPr>
            <w:noProof/>
            <w:webHidden/>
          </w:rPr>
          <w:fldChar w:fldCharType="begin"/>
        </w:r>
        <w:r>
          <w:rPr>
            <w:noProof/>
            <w:webHidden/>
          </w:rPr>
          <w:instrText xml:space="preserve"> PAGEREF _Toc176796684 \h </w:instrText>
        </w:r>
        <w:r>
          <w:rPr>
            <w:noProof/>
            <w:webHidden/>
          </w:rPr>
        </w:r>
        <w:r>
          <w:rPr>
            <w:noProof/>
            <w:webHidden/>
          </w:rPr>
          <w:fldChar w:fldCharType="separate"/>
        </w:r>
        <w:r w:rsidR="00863476">
          <w:rPr>
            <w:noProof/>
            <w:webHidden/>
          </w:rPr>
          <w:t>79</w:t>
        </w:r>
        <w:r>
          <w:rPr>
            <w:noProof/>
            <w:webHidden/>
          </w:rPr>
          <w:fldChar w:fldCharType="end"/>
        </w:r>
      </w:hyperlink>
    </w:p>
    <w:p w14:paraId="3C8B27B8" w14:textId="4EF0AA47" w:rsidR="004166EA" w:rsidRDefault="004166EA">
      <w:pPr>
        <w:pStyle w:val="TDC3"/>
        <w:tabs>
          <w:tab w:val="left" w:pos="1440"/>
          <w:tab w:val="right" w:leader="dot" w:pos="9061"/>
        </w:tabs>
        <w:rPr>
          <w:rFonts w:eastAsiaTheme="minorEastAsia" w:cstheme="minorBidi"/>
          <w:noProof/>
          <w:kern w:val="2"/>
          <w14:ligatures w14:val="standardContextual"/>
        </w:rPr>
      </w:pPr>
      <w:hyperlink w:anchor="_Toc176796685" w:history="1">
        <w:r w:rsidRPr="00EB6FC1">
          <w:rPr>
            <w:rStyle w:val="Hipervnculo"/>
            <w:noProof/>
          </w:rPr>
          <w:t>8.2.5.</w:t>
        </w:r>
        <w:r>
          <w:rPr>
            <w:rFonts w:eastAsiaTheme="minorEastAsia" w:cstheme="minorBidi"/>
            <w:noProof/>
            <w:kern w:val="2"/>
            <w14:ligatures w14:val="standardContextual"/>
          </w:rPr>
          <w:tab/>
        </w:r>
        <w:r w:rsidRPr="00EB6FC1">
          <w:rPr>
            <w:rStyle w:val="Hipervnculo"/>
            <w:noProof/>
          </w:rPr>
          <w:t>Visualización de los datos</w:t>
        </w:r>
        <w:r>
          <w:rPr>
            <w:noProof/>
            <w:webHidden/>
          </w:rPr>
          <w:tab/>
        </w:r>
        <w:r>
          <w:rPr>
            <w:noProof/>
            <w:webHidden/>
          </w:rPr>
          <w:fldChar w:fldCharType="begin"/>
        </w:r>
        <w:r>
          <w:rPr>
            <w:noProof/>
            <w:webHidden/>
          </w:rPr>
          <w:instrText xml:space="preserve"> PAGEREF _Toc176796685 \h </w:instrText>
        </w:r>
        <w:r>
          <w:rPr>
            <w:noProof/>
            <w:webHidden/>
          </w:rPr>
        </w:r>
        <w:r>
          <w:rPr>
            <w:noProof/>
            <w:webHidden/>
          </w:rPr>
          <w:fldChar w:fldCharType="separate"/>
        </w:r>
        <w:r w:rsidR="00863476">
          <w:rPr>
            <w:noProof/>
            <w:webHidden/>
          </w:rPr>
          <w:t>79</w:t>
        </w:r>
        <w:r>
          <w:rPr>
            <w:noProof/>
            <w:webHidden/>
          </w:rPr>
          <w:fldChar w:fldCharType="end"/>
        </w:r>
      </w:hyperlink>
    </w:p>
    <w:p w14:paraId="417F7F8E" w14:textId="6BF56F91" w:rsidR="004166EA" w:rsidRDefault="004166EA">
      <w:pPr>
        <w:pStyle w:val="TDC1"/>
        <w:tabs>
          <w:tab w:val="left" w:pos="440"/>
          <w:tab w:val="right" w:leader="dot" w:pos="9061"/>
        </w:tabs>
        <w:rPr>
          <w:rFonts w:eastAsiaTheme="minorEastAsia" w:cstheme="minorBidi"/>
          <w:noProof/>
          <w:kern w:val="2"/>
          <w14:ligatures w14:val="standardContextual"/>
        </w:rPr>
      </w:pPr>
      <w:hyperlink w:anchor="_Toc176796686" w:history="1">
        <w:r w:rsidRPr="00EB6FC1">
          <w:rPr>
            <w:rStyle w:val="Hipervnculo"/>
            <w:noProof/>
          </w:rPr>
          <w:t>9.</w:t>
        </w:r>
        <w:r>
          <w:rPr>
            <w:rFonts w:eastAsiaTheme="minorEastAsia" w:cstheme="minorBidi"/>
            <w:noProof/>
            <w:kern w:val="2"/>
            <w14:ligatures w14:val="standardContextual"/>
          </w:rPr>
          <w:tab/>
        </w:r>
        <w:r w:rsidRPr="00EB6FC1">
          <w:rPr>
            <w:rStyle w:val="Hipervnculo"/>
            <w:noProof/>
          </w:rPr>
          <w:t>Resultados</w:t>
        </w:r>
        <w:r>
          <w:rPr>
            <w:noProof/>
            <w:webHidden/>
          </w:rPr>
          <w:tab/>
        </w:r>
        <w:r>
          <w:rPr>
            <w:noProof/>
            <w:webHidden/>
          </w:rPr>
          <w:fldChar w:fldCharType="begin"/>
        </w:r>
        <w:r>
          <w:rPr>
            <w:noProof/>
            <w:webHidden/>
          </w:rPr>
          <w:instrText xml:space="preserve"> PAGEREF _Toc176796686 \h </w:instrText>
        </w:r>
        <w:r>
          <w:rPr>
            <w:noProof/>
            <w:webHidden/>
          </w:rPr>
        </w:r>
        <w:r>
          <w:rPr>
            <w:noProof/>
            <w:webHidden/>
          </w:rPr>
          <w:fldChar w:fldCharType="separate"/>
        </w:r>
        <w:r w:rsidR="00863476">
          <w:rPr>
            <w:noProof/>
            <w:webHidden/>
          </w:rPr>
          <w:t>80</w:t>
        </w:r>
        <w:r>
          <w:rPr>
            <w:noProof/>
            <w:webHidden/>
          </w:rPr>
          <w:fldChar w:fldCharType="end"/>
        </w:r>
      </w:hyperlink>
    </w:p>
    <w:p w14:paraId="534D4FE3" w14:textId="63FB9169" w:rsidR="004166EA" w:rsidRDefault="004166EA">
      <w:pPr>
        <w:pStyle w:val="TDC2"/>
        <w:tabs>
          <w:tab w:val="left" w:pos="960"/>
          <w:tab w:val="right" w:leader="dot" w:pos="9061"/>
        </w:tabs>
        <w:rPr>
          <w:rFonts w:eastAsiaTheme="minorEastAsia" w:cstheme="minorBidi"/>
          <w:noProof/>
          <w:kern w:val="2"/>
          <w14:ligatures w14:val="standardContextual"/>
        </w:rPr>
      </w:pPr>
      <w:hyperlink w:anchor="_Toc176796687" w:history="1">
        <w:r w:rsidRPr="00EB6FC1">
          <w:rPr>
            <w:rStyle w:val="Hipervnculo"/>
            <w:noProof/>
          </w:rPr>
          <w:t>9.1.</w:t>
        </w:r>
        <w:r>
          <w:rPr>
            <w:rFonts w:eastAsiaTheme="minorEastAsia" w:cstheme="minorBidi"/>
            <w:noProof/>
            <w:kern w:val="2"/>
            <w14:ligatures w14:val="standardContextual"/>
          </w:rPr>
          <w:tab/>
        </w:r>
        <w:r w:rsidRPr="00EB6FC1">
          <w:rPr>
            <w:rStyle w:val="Hipervnculo"/>
            <w:noProof/>
          </w:rPr>
          <w:t>Cumplimiento de los objetivos</w:t>
        </w:r>
        <w:r>
          <w:rPr>
            <w:noProof/>
            <w:webHidden/>
          </w:rPr>
          <w:tab/>
        </w:r>
        <w:r>
          <w:rPr>
            <w:noProof/>
            <w:webHidden/>
          </w:rPr>
          <w:fldChar w:fldCharType="begin"/>
        </w:r>
        <w:r>
          <w:rPr>
            <w:noProof/>
            <w:webHidden/>
          </w:rPr>
          <w:instrText xml:space="preserve"> PAGEREF _Toc176796687 \h </w:instrText>
        </w:r>
        <w:r>
          <w:rPr>
            <w:noProof/>
            <w:webHidden/>
          </w:rPr>
        </w:r>
        <w:r>
          <w:rPr>
            <w:noProof/>
            <w:webHidden/>
          </w:rPr>
          <w:fldChar w:fldCharType="separate"/>
        </w:r>
        <w:r w:rsidR="00863476">
          <w:rPr>
            <w:noProof/>
            <w:webHidden/>
          </w:rPr>
          <w:t>80</w:t>
        </w:r>
        <w:r>
          <w:rPr>
            <w:noProof/>
            <w:webHidden/>
          </w:rPr>
          <w:fldChar w:fldCharType="end"/>
        </w:r>
      </w:hyperlink>
    </w:p>
    <w:p w14:paraId="57FEA77B" w14:textId="20E7B9CF" w:rsidR="004166EA" w:rsidRDefault="004166EA">
      <w:pPr>
        <w:pStyle w:val="TDC1"/>
        <w:tabs>
          <w:tab w:val="left" w:pos="660"/>
          <w:tab w:val="right" w:leader="dot" w:pos="9061"/>
        </w:tabs>
        <w:rPr>
          <w:rFonts w:eastAsiaTheme="minorEastAsia" w:cstheme="minorBidi"/>
          <w:noProof/>
          <w:kern w:val="2"/>
          <w14:ligatures w14:val="standardContextual"/>
        </w:rPr>
      </w:pPr>
      <w:hyperlink w:anchor="_Toc176796688" w:history="1">
        <w:r w:rsidRPr="00EB6FC1">
          <w:rPr>
            <w:rStyle w:val="Hipervnculo"/>
            <w:noProof/>
          </w:rPr>
          <w:t>10.</w:t>
        </w:r>
        <w:r>
          <w:rPr>
            <w:rFonts w:eastAsiaTheme="minorEastAsia" w:cstheme="minorBidi"/>
            <w:noProof/>
            <w:kern w:val="2"/>
            <w14:ligatures w14:val="standardContextual"/>
          </w:rPr>
          <w:tab/>
        </w:r>
        <w:r w:rsidRPr="00EB6FC1">
          <w:rPr>
            <w:rStyle w:val="Hipervnculo"/>
            <w:noProof/>
          </w:rPr>
          <w:t>Conclusiones</w:t>
        </w:r>
        <w:r>
          <w:rPr>
            <w:noProof/>
            <w:webHidden/>
          </w:rPr>
          <w:tab/>
        </w:r>
        <w:r>
          <w:rPr>
            <w:noProof/>
            <w:webHidden/>
          </w:rPr>
          <w:fldChar w:fldCharType="begin"/>
        </w:r>
        <w:r>
          <w:rPr>
            <w:noProof/>
            <w:webHidden/>
          </w:rPr>
          <w:instrText xml:space="preserve"> PAGEREF _Toc176796688 \h </w:instrText>
        </w:r>
        <w:r>
          <w:rPr>
            <w:noProof/>
            <w:webHidden/>
          </w:rPr>
        </w:r>
        <w:r>
          <w:rPr>
            <w:noProof/>
            <w:webHidden/>
          </w:rPr>
          <w:fldChar w:fldCharType="separate"/>
        </w:r>
        <w:r w:rsidR="00863476">
          <w:rPr>
            <w:noProof/>
            <w:webHidden/>
          </w:rPr>
          <w:t>82</w:t>
        </w:r>
        <w:r>
          <w:rPr>
            <w:noProof/>
            <w:webHidden/>
          </w:rPr>
          <w:fldChar w:fldCharType="end"/>
        </w:r>
      </w:hyperlink>
    </w:p>
    <w:p w14:paraId="5F6C08BA" w14:textId="6B72CE43" w:rsidR="004166EA" w:rsidRDefault="004166EA">
      <w:pPr>
        <w:pStyle w:val="TDC2"/>
        <w:tabs>
          <w:tab w:val="left" w:pos="1200"/>
          <w:tab w:val="right" w:leader="dot" w:pos="9061"/>
        </w:tabs>
        <w:rPr>
          <w:rFonts w:eastAsiaTheme="minorEastAsia" w:cstheme="minorBidi"/>
          <w:noProof/>
          <w:kern w:val="2"/>
          <w14:ligatures w14:val="standardContextual"/>
        </w:rPr>
      </w:pPr>
      <w:hyperlink w:anchor="_Toc176796689" w:history="1">
        <w:r w:rsidRPr="00EB6FC1">
          <w:rPr>
            <w:rStyle w:val="Hipervnculo"/>
            <w:noProof/>
          </w:rPr>
          <w:t>10.1.</w:t>
        </w:r>
        <w:r>
          <w:rPr>
            <w:rFonts w:eastAsiaTheme="minorEastAsia" w:cstheme="minorBidi"/>
            <w:noProof/>
            <w:kern w:val="2"/>
            <w14:ligatures w14:val="standardContextual"/>
          </w:rPr>
          <w:tab/>
        </w:r>
        <w:r w:rsidRPr="00EB6FC1">
          <w:rPr>
            <w:rStyle w:val="Hipervnculo"/>
            <w:noProof/>
          </w:rPr>
          <w:t>Lecciones aprendidas</w:t>
        </w:r>
        <w:r>
          <w:rPr>
            <w:noProof/>
            <w:webHidden/>
          </w:rPr>
          <w:tab/>
        </w:r>
        <w:r>
          <w:rPr>
            <w:noProof/>
            <w:webHidden/>
          </w:rPr>
          <w:fldChar w:fldCharType="begin"/>
        </w:r>
        <w:r>
          <w:rPr>
            <w:noProof/>
            <w:webHidden/>
          </w:rPr>
          <w:instrText xml:space="preserve"> PAGEREF _Toc176796689 \h </w:instrText>
        </w:r>
        <w:r>
          <w:rPr>
            <w:noProof/>
            <w:webHidden/>
          </w:rPr>
        </w:r>
        <w:r>
          <w:rPr>
            <w:noProof/>
            <w:webHidden/>
          </w:rPr>
          <w:fldChar w:fldCharType="separate"/>
        </w:r>
        <w:r w:rsidR="00863476">
          <w:rPr>
            <w:noProof/>
            <w:webHidden/>
          </w:rPr>
          <w:t>83</w:t>
        </w:r>
        <w:r>
          <w:rPr>
            <w:noProof/>
            <w:webHidden/>
          </w:rPr>
          <w:fldChar w:fldCharType="end"/>
        </w:r>
      </w:hyperlink>
    </w:p>
    <w:p w14:paraId="4E97A8C0" w14:textId="2D9DD89C" w:rsidR="004166EA" w:rsidRDefault="004166EA">
      <w:pPr>
        <w:pStyle w:val="TDC1"/>
        <w:tabs>
          <w:tab w:val="left" w:pos="660"/>
          <w:tab w:val="right" w:leader="dot" w:pos="9061"/>
        </w:tabs>
        <w:rPr>
          <w:rFonts w:eastAsiaTheme="minorEastAsia" w:cstheme="minorBidi"/>
          <w:noProof/>
          <w:kern w:val="2"/>
          <w14:ligatures w14:val="standardContextual"/>
        </w:rPr>
      </w:pPr>
      <w:hyperlink w:anchor="_Toc176796690" w:history="1">
        <w:r w:rsidRPr="00EB6FC1">
          <w:rPr>
            <w:rStyle w:val="Hipervnculo"/>
            <w:noProof/>
          </w:rPr>
          <w:t>11.</w:t>
        </w:r>
        <w:r>
          <w:rPr>
            <w:rFonts w:eastAsiaTheme="minorEastAsia" w:cstheme="minorBidi"/>
            <w:noProof/>
            <w:kern w:val="2"/>
            <w14:ligatures w14:val="standardContextual"/>
          </w:rPr>
          <w:tab/>
        </w:r>
        <w:r w:rsidRPr="00EB6FC1">
          <w:rPr>
            <w:rStyle w:val="Hipervnculo"/>
            <w:noProof/>
          </w:rPr>
          <w:t>Trabajo futuro</w:t>
        </w:r>
        <w:r>
          <w:rPr>
            <w:noProof/>
            <w:webHidden/>
          </w:rPr>
          <w:tab/>
        </w:r>
        <w:r>
          <w:rPr>
            <w:noProof/>
            <w:webHidden/>
          </w:rPr>
          <w:fldChar w:fldCharType="begin"/>
        </w:r>
        <w:r>
          <w:rPr>
            <w:noProof/>
            <w:webHidden/>
          </w:rPr>
          <w:instrText xml:space="preserve"> PAGEREF _Toc176796690 \h </w:instrText>
        </w:r>
        <w:r>
          <w:rPr>
            <w:noProof/>
            <w:webHidden/>
          </w:rPr>
        </w:r>
        <w:r>
          <w:rPr>
            <w:noProof/>
            <w:webHidden/>
          </w:rPr>
          <w:fldChar w:fldCharType="separate"/>
        </w:r>
        <w:r w:rsidR="00863476">
          <w:rPr>
            <w:noProof/>
            <w:webHidden/>
          </w:rPr>
          <w:t>84</w:t>
        </w:r>
        <w:r>
          <w:rPr>
            <w:noProof/>
            <w:webHidden/>
          </w:rPr>
          <w:fldChar w:fldCharType="end"/>
        </w:r>
      </w:hyperlink>
    </w:p>
    <w:p w14:paraId="2B31BE25" w14:textId="55FC2369" w:rsidR="004166EA" w:rsidRDefault="004166EA">
      <w:pPr>
        <w:pStyle w:val="TDC1"/>
        <w:tabs>
          <w:tab w:val="right" w:leader="dot" w:pos="9061"/>
        </w:tabs>
        <w:rPr>
          <w:rFonts w:eastAsiaTheme="minorEastAsia" w:cstheme="minorBidi"/>
          <w:noProof/>
          <w:kern w:val="2"/>
          <w14:ligatures w14:val="standardContextual"/>
        </w:rPr>
      </w:pPr>
      <w:hyperlink w:anchor="_Toc176796691" w:history="1">
        <w:r w:rsidRPr="00EB6FC1">
          <w:rPr>
            <w:rStyle w:val="Hipervnculo"/>
            <w:noProof/>
          </w:rPr>
          <w:t>Referencias bibliográficas</w:t>
        </w:r>
        <w:r>
          <w:rPr>
            <w:noProof/>
            <w:webHidden/>
          </w:rPr>
          <w:tab/>
        </w:r>
        <w:r>
          <w:rPr>
            <w:noProof/>
            <w:webHidden/>
          </w:rPr>
          <w:fldChar w:fldCharType="begin"/>
        </w:r>
        <w:r>
          <w:rPr>
            <w:noProof/>
            <w:webHidden/>
          </w:rPr>
          <w:instrText xml:space="preserve"> PAGEREF _Toc176796691 \h </w:instrText>
        </w:r>
        <w:r>
          <w:rPr>
            <w:noProof/>
            <w:webHidden/>
          </w:rPr>
        </w:r>
        <w:r>
          <w:rPr>
            <w:noProof/>
            <w:webHidden/>
          </w:rPr>
          <w:fldChar w:fldCharType="separate"/>
        </w:r>
        <w:r w:rsidR="00863476">
          <w:rPr>
            <w:noProof/>
            <w:webHidden/>
          </w:rPr>
          <w:t>85</w:t>
        </w:r>
        <w:r>
          <w:rPr>
            <w:noProof/>
            <w:webHidden/>
          </w:rPr>
          <w:fldChar w:fldCharType="end"/>
        </w:r>
      </w:hyperlink>
    </w:p>
    <w:p w14:paraId="2E58569A" w14:textId="7C66A457" w:rsidR="004166EA" w:rsidRDefault="004166EA">
      <w:pPr>
        <w:pStyle w:val="TDC1"/>
        <w:tabs>
          <w:tab w:val="right" w:leader="dot" w:pos="9061"/>
        </w:tabs>
        <w:rPr>
          <w:rFonts w:eastAsiaTheme="minorEastAsia" w:cstheme="minorBidi"/>
          <w:noProof/>
          <w:kern w:val="2"/>
          <w14:ligatures w14:val="standardContextual"/>
        </w:rPr>
      </w:pPr>
      <w:hyperlink w:anchor="_Toc176796692" w:history="1">
        <w:r w:rsidRPr="00EB6FC1">
          <w:rPr>
            <w:rStyle w:val="Hipervnculo"/>
            <w:noProof/>
          </w:rPr>
          <w:t>Glosario</w:t>
        </w:r>
        <w:r>
          <w:rPr>
            <w:noProof/>
            <w:webHidden/>
          </w:rPr>
          <w:tab/>
        </w:r>
        <w:r>
          <w:rPr>
            <w:noProof/>
            <w:webHidden/>
          </w:rPr>
          <w:fldChar w:fldCharType="begin"/>
        </w:r>
        <w:r>
          <w:rPr>
            <w:noProof/>
            <w:webHidden/>
          </w:rPr>
          <w:instrText xml:space="preserve"> PAGEREF _Toc176796692 \h </w:instrText>
        </w:r>
        <w:r>
          <w:rPr>
            <w:noProof/>
            <w:webHidden/>
          </w:rPr>
        </w:r>
        <w:r>
          <w:rPr>
            <w:noProof/>
            <w:webHidden/>
          </w:rPr>
          <w:fldChar w:fldCharType="separate"/>
        </w:r>
        <w:r w:rsidR="00863476">
          <w:rPr>
            <w:noProof/>
            <w:webHidden/>
          </w:rPr>
          <w:t>92</w:t>
        </w:r>
        <w:r>
          <w:rPr>
            <w:noProof/>
            <w:webHidden/>
          </w:rPr>
          <w:fldChar w:fldCharType="end"/>
        </w:r>
      </w:hyperlink>
    </w:p>
    <w:p w14:paraId="0DFF1E87" w14:textId="1EFB52E2" w:rsidR="004166EA" w:rsidRDefault="004166EA">
      <w:pPr>
        <w:pStyle w:val="TDC1"/>
        <w:tabs>
          <w:tab w:val="right" w:leader="dot" w:pos="9061"/>
        </w:tabs>
        <w:rPr>
          <w:rFonts w:eastAsiaTheme="minorEastAsia" w:cstheme="minorBidi"/>
          <w:noProof/>
          <w:kern w:val="2"/>
          <w14:ligatures w14:val="standardContextual"/>
        </w:rPr>
      </w:pPr>
      <w:hyperlink w:anchor="_Toc176796693" w:history="1">
        <w:r w:rsidRPr="00EB6FC1">
          <w:rPr>
            <w:rStyle w:val="Hipervnculo"/>
            <w:noProof/>
          </w:rPr>
          <w:t>Lista de siglas y acrónimos</w:t>
        </w:r>
        <w:r>
          <w:rPr>
            <w:noProof/>
            <w:webHidden/>
          </w:rPr>
          <w:tab/>
        </w:r>
        <w:r>
          <w:rPr>
            <w:noProof/>
            <w:webHidden/>
          </w:rPr>
          <w:fldChar w:fldCharType="begin"/>
        </w:r>
        <w:r>
          <w:rPr>
            <w:noProof/>
            <w:webHidden/>
          </w:rPr>
          <w:instrText xml:space="preserve"> PAGEREF _Toc176796693 \h </w:instrText>
        </w:r>
        <w:r>
          <w:rPr>
            <w:noProof/>
            <w:webHidden/>
          </w:rPr>
        </w:r>
        <w:r>
          <w:rPr>
            <w:noProof/>
            <w:webHidden/>
          </w:rPr>
          <w:fldChar w:fldCharType="separate"/>
        </w:r>
        <w:r w:rsidR="00863476">
          <w:rPr>
            <w:noProof/>
            <w:webHidden/>
          </w:rPr>
          <w:t>94</w:t>
        </w:r>
        <w:r>
          <w:rPr>
            <w:noProof/>
            <w:webHidden/>
          </w:rPr>
          <w:fldChar w:fldCharType="end"/>
        </w:r>
      </w:hyperlink>
    </w:p>
    <w:p w14:paraId="0F42C696" w14:textId="75EBFAD5" w:rsidR="004166EA" w:rsidRDefault="004166EA">
      <w:pPr>
        <w:pStyle w:val="TDC1"/>
        <w:tabs>
          <w:tab w:val="left" w:pos="1200"/>
          <w:tab w:val="right" w:leader="dot" w:pos="9061"/>
        </w:tabs>
        <w:rPr>
          <w:rFonts w:eastAsiaTheme="minorEastAsia" w:cstheme="minorBidi"/>
          <w:noProof/>
          <w:kern w:val="2"/>
          <w14:ligatures w14:val="standardContextual"/>
        </w:rPr>
      </w:pPr>
      <w:hyperlink w:anchor="_Toc176796694" w:history="1">
        <w:r w:rsidRPr="00EB6FC1">
          <w:rPr>
            <w:rStyle w:val="Hipervnculo"/>
            <w:noProof/>
          </w:rPr>
          <w:t>Anexo A.</w:t>
        </w:r>
        <w:r>
          <w:rPr>
            <w:rFonts w:eastAsiaTheme="minorEastAsia" w:cstheme="minorBidi"/>
            <w:noProof/>
            <w:kern w:val="2"/>
            <w14:ligatures w14:val="standardContextual"/>
          </w:rPr>
          <w:tab/>
        </w:r>
        <w:r w:rsidRPr="00EB6FC1">
          <w:rPr>
            <w:rStyle w:val="Hipervnculo"/>
            <w:noProof/>
          </w:rPr>
          <w:t>Privacidad y protección de datos</w:t>
        </w:r>
        <w:r>
          <w:rPr>
            <w:noProof/>
            <w:webHidden/>
          </w:rPr>
          <w:tab/>
        </w:r>
        <w:r>
          <w:rPr>
            <w:noProof/>
            <w:webHidden/>
          </w:rPr>
          <w:fldChar w:fldCharType="begin"/>
        </w:r>
        <w:r>
          <w:rPr>
            <w:noProof/>
            <w:webHidden/>
          </w:rPr>
          <w:instrText xml:space="preserve"> PAGEREF _Toc176796694 \h </w:instrText>
        </w:r>
        <w:r>
          <w:rPr>
            <w:noProof/>
            <w:webHidden/>
          </w:rPr>
        </w:r>
        <w:r>
          <w:rPr>
            <w:noProof/>
            <w:webHidden/>
          </w:rPr>
          <w:fldChar w:fldCharType="separate"/>
        </w:r>
        <w:r w:rsidR="00863476">
          <w:rPr>
            <w:noProof/>
            <w:webHidden/>
          </w:rPr>
          <w:t>95</w:t>
        </w:r>
        <w:r>
          <w:rPr>
            <w:noProof/>
            <w:webHidden/>
          </w:rPr>
          <w:fldChar w:fldCharType="end"/>
        </w:r>
      </w:hyperlink>
    </w:p>
    <w:p w14:paraId="6611B0BB" w14:textId="0FC91C0C"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26FEC0DA" w14:textId="18180117" w:rsidR="004166EA"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76796923" w:history="1">
        <w:r w:rsidR="004166EA" w:rsidRPr="00AE560A">
          <w:rPr>
            <w:rStyle w:val="Hipervnculo"/>
            <w:b/>
            <w:bCs/>
            <w:noProof/>
          </w:rPr>
          <w:t>Figura 1.</w:t>
        </w:r>
        <w:r w:rsidR="004166EA" w:rsidRPr="00AE560A">
          <w:rPr>
            <w:rStyle w:val="Hipervnculo"/>
            <w:noProof/>
          </w:rPr>
          <w:t xml:space="preserve"> </w:t>
        </w:r>
        <w:r w:rsidR="004166EA" w:rsidRPr="00AE560A">
          <w:rPr>
            <w:rStyle w:val="Hipervnculo"/>
            <w:i/>
            <w:iCs/>
            <w:noProof/>
          </w:rPr>
          <w:t>Representación visual de las fases del ciclo de vida del dato.</w:t>
        </w:r>
        <w:r w:rsidR="004166EA">
          <w:rPr>
            <w:noProof/>
            <w:webHidden/>
          </w:rPr>
          <w:tab/>
        </w:r>
        <w:r w:rsidR="004166EA">
          <w:rPr>
            <w:noProof/>
            <w:webHidden/>
          </w:rPr>
          <w:fldChar w:fldCharType="begin"/>
        </w:r>
        <w:r w:rsidR="004166EA">
          <w:rPr>
            <w:noProof/>
            <w:webHidden/>
          </w:rPr>
          <w:instrText xml:space="preserve"> PAGEREF _Toc176796923 \h </w:instrText>
        </w:r>
        <w:r w:rsidR="004166EA">
          <w:rPr>
            <w:noProof/>
            <w:webHidden/>
          </w:rPr>
        </w:r>
        <w:r w:rsidR="004166EA">
          <w:rPr>
            <w:noProof/>
            <w:webHidden/>
          </w:rPr>
          <w:fldChar w:fldCharType="separate"/>
        </w:r>
        <w:r w:rsidR="00863476">
          <w:rPr>
            <w:noProof/>
            <w:webHidden/>
          </w:rPr>
          <w:t>4</w:t>
        </w:r>
        <w:r w:rsidR="004166EA">
          <w:rPr>
            <w:noProof/>
            <w:webHidden/>
          </w:rPr>
          <w:fldChar w:fldCharType="end"/>
        </w:r>
      </w:hyperlink>
    </w:p>
    <w:p w14:paraId="163937A0" w14:textId="3BC14D2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4" w:history="1">
        <w:r w:rsidRPr="00AE560A">
          <w:rPr>
            <w:rStyle w:val="Hipervnculo"/>
            <w:b/>
            <w:bCs/>
            <w:noProof/>
          </w:rPr>
          <w:t>Figura 2.</w:t>
        </w:r>
        <w:r w:rsidRPr="00AE560A">
          <w:rPr>
            <w:rStyle w:val="Hipervnculo"/>
            <w:noProof/>
          </w:rPr>
          <w:t xml:space="preserve"> </w:t>
        </w:r>
        <w:r w:rsidRPr="00AE560A">
          <w:rPr>
            <w:rStyle w:val="Hipervnculo"/>
            <w:i/>
            <w:iCs/>
            <w:noProof/>
          </w:rPr>
          <w:t>Captura de la web MeteoRuta.</w:t>
        </w:r>
        <w:r>
          <w:rPr>
            <w:noProof/>
            <w:webHidden/>
          </w:rPr>
          <w:tab/>
        </w:r>
        <w:r>
          <w:rPr>
            <w:noProof/>
            <w:webHidden/>
          </w:rPr>
          <w:fldChar w:fldCharType="begin"/>
        </w:r>
        <w:r>
          <w:rPr>
            <w:noProof/>
            <w:webHidden/>
          </w:rPr>
          <w:instrText xml:space="preserve"> PAGEREF _Toc176796924 \h </w:instrText>
        </w:r>
        <w:r>
          <w:rPr>
            <w:noProof/>
            <w:webHidden/>
          </w:rPr>
        </w:r>
        <w:r>
          <w:rPr>
            <w:noProof/>
            <w:webHidden/>
          </w:rPr>
          <w:fldChar w:fldCharType="separate"/>
        </w:r>
        <w:r w:rsidR="00863476">
          <w:rPr>
            <w:noProof/>
            <w:webHidden/>
          </w:rPr>
          <w:t>8</w:t>
        </w:r>
        <w:r>
          <w:rPr>
            <w:noProof/>
            <w:webHidden/>
          </w:rPr>
          <w:fldChar w:fldCharType="end"/>
        </w:r>
      </w:hyperlink>
    </w:p>
    <w:p w14:paraId="2C17B318" w14:textId="46367333"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5" w:history="1">
        <w:r w:rsidRPr="00AE560A">
          <w:rPr>
            <w:rStyle w:val="Hipervnculo"/>
            <w:b/>
            <w:bCs/>
            <w:noProof/>
          </w:rPr>
          <w:t>Figura 3.</w:t>
        </w:r>
        <w:r w:rsidRPr="00AE560A">
          <w:rPr>
            <w:rStyle w:val="Hipervnculo"/>
            <w:noProof/>
          </w:rPr>
          <w:t xml:space="preserve"> </w:t>
        </w:r>
        <w:r w:rsidRPr="00AE560A">
          <w:rPr>
            <w:rStyle w:val="Hipervnculo"/>
            <w:i/>
            <w:iCs/>
            <w:noProof/>
          </w:rPr>
          <w:t>Captura de la aplicación Comobity.</w:t>
        </w:r>
        <w:r>
          <w:rPr>
            <w:noProof/>
            <w:webHidden/>
          </w:rPr>
          <w:tab/>
        </w:r>
        <w:r>
          <w:rPr>
            <w:noProof/>
            <w:webHidden/>
          </w:rPr>
          <w:fldChar w:fldCharType="begin"/>
        </w:r>
        <w:r>
          <w:rPr>
            <w:noProof/>
            <w:webHidden/>
          </w:rPr>
          <w:instrText xml:space="preserve"> PAGEREF _Toc176796925 \h </w:instrText>
        </w:r>
        <w:r>
          <w:rPr>
            <w:noProof/>
            <w:webHidden/>
          </w:rPr>
        </w:r>
        <w:r>
          <w:rPr>
            <w:noProof/>
            <w:webHidden/>
          </w:rPr>
          <w:fldChar w:fldCharType="separate"/>
        </w:r>
        <w:r w:rsidR="00863476">
          <w:rPr>
            <w:noProof/>
            <w:webHidden/>
          </w:rPr>
          <w:t>10</w:t>
        </w:r>
        <w:r>
          <w:rPr>
            <w:noProof/>
            <w:webHidden/>
          </w:rPr>
          <w:fldChar w:fldCharType="end"/>
        </w:r>
      </w:hyperlink>
    </w:p>
    <w:p w14:paraId="243E5B83" w14:textId="1B0AE54B"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6" w:history="1">
        <w:r w:rsidRPr="00AE560A">
          <w:rPr>
            <w:rStyle w:val="Hipervnculo"/>
            <w:b/>
            <w:bCs/>
            <w:noProof/>
          </w:rPr>
          <w:t>Figura 4.</w:t>
        </w:r>
        <w:r w:rsidRPr="00AE560A">
          <w:rPr>
            <w:rStyle w:val="Hipervnculo"/>
            <w:noProof/>
          </w:rPr>
          <w:t xml:space="preserve"> </w:t>
        </w:r>
        <w:r w:rsidRPr="00AE560A">
          <w:rPr>
            <w:rStyle w:val="Hipervnculo"/>
            <w:i/>
            <w:iCs/>
            <w:noProof/>
          </w:rPr>
          <w:t>Captura de la web TuTiempo.net.</w:t>
        </w:r>
        <w:r>
          <w:rPr>
            <w:noProof/>
            <w:webHidden/>
          </w:rPr>
          <w:tab/>
        </w:r>
        <w:r>
          <w:rPr>
            <w:noProof/>
            <w:webHidden/>
          </w:rPr>
          <w:fldChar w:fldCharType="begin"/>
        </w:r>
        <w:r>
          <w:rPr>
            <w:noProof/>
            <w:webHidden/>
          </w:rPr>
          <w:instrText xml:space="preserve"> PAGEREF _Toc176796926 \h </w:instrText>
        </w:r>
        <w:r>
          <w:rPr>
            <w:noProof/>
            <w:webHidden/>
          </w:rPr>
        </w:r>
        <w:r>
          <w:rPr>
            <w:noProof/>
            <w:webHidden/>
          </w:rPr>
          <w:fldChar w:fldCharType="separate"/>
        </w:r>
        <w:r w:rsidR="00863476">
          <w:rPr>
            <w:noProof/>
            <w:webHidden/>
          </w:rPr>
          <w:t>11</w:t>
        </w:r>
        <w:r>
          <w:rPr>
            <w:noProof/>
            <w:webHidden/>
          </w:rPr>
          <w:fldChar w:fldCharType="end"/>
        </w:r>
      </w:hyperlink>
    </w:p>
    <w:p w14:paraId="0749887C" w14:textId="2575013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7" w:history="1">
        <w:r w:rsidRPr="00AE560A">
          <w:rPr>
            <w:rStyle w:val="Hipervnculo"/>
            <w:b/>
            <w:bCs/>
            <w:noProof/>
          </w:rPr>
          <w:t>Figura 5.</w:t>
        </w:r>
        <w:r w:rsidRPr="00AE560A">
          <w:rPr>
            <w:rStyle w:val="Hipervnculo"/>
            <w:noProof/>
          </w:rPr>
          <w:t xml:space="preserve"> </w:t>
        </w:r>
        <w:r w:rsidRPr="00AE560A">
          <w:rPr>
            <w:rStyle w:val="Hipervnculo"/>
            <w:i/>
            <w:iCs/>
            <w:noProof/>
          </w:rPr>
          <w:t>Ejemplo de visualización con librerías de Python.</w:t>
        </w:r>
        <w:r>
          <w:rPr>
            <w:noProof/>
            <w:webHidden/>
          </w:rPr>
          <w:tab/>
        </w:r>
        <w:r>
          <w:rPr>
            <w:noProof/>
            <w:webHidden/>
          </w:rPr>
          <w:fldChar w:fldCharType="begin"/>
        </w:r>
        <w:r>
          <w:rPr>
            <w:noProof/>
            <w:webHidden/>
          </w:rPr>
          <w:instrText xml:space="preserve"> PAGEREF _Toc176796927 \h </w:instrText>
        </w:r>
        <w:r>
          <w:rPr>
            <w:noProof/>
            <w:webHidden/>
          </w:rPr>
        </w:r>
        <w:r>
          <w:rPr>
            <w:noProof/>
            <w:webHidden/>
          </w:rPr>
          <w:fldChar w:fldCharType="separate"/>
        </w:r>
        <w:r w:rsidR="00863476">
          <w:rPr>
            <w:noProof/>
            <w:webHidden/>
          </w:rPr>
          <w:t>19</w:t>
        </w:r>
        <w:r>
          <w:rPr>
            <w:noProof/>
            <w:webHidden/>
          </w:rPr>
          <w:fldChar w:fldCharType="end"/>
        </w:r>
      </w:hyperlink>
    </w:p>
    <w:p w14:paraId="2B05B2FF" w14:textId="165A18D8"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8" w:history="1">
        <w:r w:rsidRPr="00AE560A">
          <w:rPr>
            <w:rStyle w:val="Hipervnculo"/>
            <w:b/>
            <w:bCs/>
            <w:noProof/>
          </w:rPr>
          <w:t>Figura 6.</w:t>
        </w:r>
        <w:r w:rsidRPr="00AE560A">
          <w:rPr>
            <w:rStyle w:val="Hipervnculo"/>
            <w:noProof/>
          </w:rPr>
          <w:t xml:space="preserve"> </w:t>
        </w:r>
        <w:r w:rsidRPr="00AE560A">
          <w:rPr>
            <w:rStyle w:val="Hipervnculo"/>
            <w:i/>
            <w:iCs/>
            <w:noProof/>
          </w:rPr>
          <w:t>Ejemplo de visualización con D3.</w:t>
        </w:r>
        <w:r>
          <w:rPr>
            <w:noProof/>
            <w:webHidden/>
          </w:rPr>
          <w:tab/>
        </w:r>
        <w:r>
          <w:rPr>
            <w:noProof/>
            <w:webHidden/>
          </w:rPr>
          <w:fldChar w:fldCharType="begin"/>
        </w:r>
        <w:r>
          <w:rPr>
            <w:noProof/>
            <w:webHidden/>
          </w:rPr>
          <w:instrText xml:space="preserve"> PAGEREF _Toc176796928 \h </w:instrText>
        </w:r>
        <w:r>
          <w:rPr>
            <w:noProof/>
            <w:webHidden/>
          </w:rPr>
        </w:r>
        <w:r>
          <w:rPr>
            <w:noProof/>
            <w:webHidden/>
          </w:rPr>
          <w:fldChar w:fldCharType="separate"/>
        </w:r>
        <w:r w:rsidR="00863476">
          <w:rPr>
            <w:noProof/>
            <w:webHidden/>
          </w:rPr>
          <w:t>20</w:t>
        </w:r>
        <w:r>
          <w:rPr>
            <w:noProof/>
            <w:webHidden/>
          </w:rPr>
          <w:fldChar w:fldCharType="end"/>
        </w:r>
      </w:hyperlink>
    </w:p>
    <w:p w14:paraId="14B0B216" w14:textId="249C2E4D"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29" w:history="1">
        <w:r w:rsidRPr="00AE560A">
          <w:rPr>
            <w:rStyle w:val="Hipervnculo"/>
            <w:b/>
            <w:bCs/>
            <w:noProof/>
          </w:rPr>
          <w:t>Figura 7.</w:t>
        </w:r>
        <w:r w:rsidRPr="00AE560A">
          <w:rPr>
            <w:rStyle w:val="Hipervnculo"/>
            <w:noProof/>
          </w:rPr>
          <w:t xml:space="preserve"> </w:t>
        </w:r>
        <w:r w:rsidRPr="00AE560A">
          <w:rPr>
            <w:rStyle w:val="Hipervnculo"/>
            <w:i/>
            <w:iCs/>
            <w:noProof/>
          </w:rPr>
          <w:t>Ejemplo de visualización con Power BI.</w:t>
        </w:r>
        <w:r>
          <w:rPr>
            <w:noProof/>
            <w:webHidden/>
          </w:rPr>
          <w:tab/>
        </w:r>
        <w:r>
          <w:rPr>
            <w:noProof/>
            <w:webHidden/>
          </w:rPr>
          <w:fldChar w:fldCharType="begin"/>
        </w:r>
        <w:r>
          <w:rPr>
            <w:noProof/>
            <w:webHidden/>
          </w:rPr>
          <w:instrText xml:space="preserve"> PAGEREF _Toc176796929 \h </w:instrText>
        </w:r>
        <w:r>
          <w:rPr>
            <w:noProof/>
            <w:webHidden/>
          </w:rPr>
        </w:r>
        <w:r>
          <w:rPr>
            <w:noProof/>
            <w:webHidden/>
          </w:rPr>
          <w:fldChar w:fldCharType="separate"/>
        </w:r>
        <w:r w:rsidR="00863476">
          <w:rPr>
            <w:noProof/>
            <w:webHidden/>
          </w:rPr>
          <w:t>21</w:t>
        </w:r>
        <w:r>
          <w:rPr>
            <w:noProof/>
            <w:webHidden/>
          </w:rPr>
          <w:fldChar w:fldCharType="end"/>
        </w:r>
      </w:hyperlink>
    </w:p>
    <w:p w14:paraId="59ACBA7A" w14:textId="6F11009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0" w:history="1">
        <w:r w:rsidRPr="00AE560A">
          <w:rPr>
            <w:rStyle w:val="Hipervnculo"/>
            <w:b/>
            <w:bCs/>
            <w:noProof/>
          </w:rPr>
          <w:t>Figura 8.</w:t>
        </w:r>
        <w:r w:rsidRPr="00AE560A">
          <w:rPr>
            <w:rStyle w:val="Hipervnculo"/>
            <w:noProof/>
          </w:rPr>
          <w:t xml:space="preserve"> </w:t>
        </w:r>
        <w:r w:rsidRPr="00AE560A">
          <w:rPr>
            <w:rStyle w:val="Hipervnculo"/>
            <w:i/>
            <w:iCs/>
            <w:noProof/>
          </w:rPr>
          <w:t>Arquitectura de las fases del ciclo de vida del dato.</w:t>
        </w:r>
        <w:r>
          <w:rPr>
            <w:noProof/>
            <w:webHidden/>
          </w:rPr>
          <w:tab/>
        </w:r>
        <w:r>
          <w:rPr>
            <w:noProof/>
            <w:webHidden/>
          </w:rPr>
          <w:fldChar w:fldCharType="begin"/>
        </w:r>
        <w:r>
          <w:rPr>
            <w:noProof/>
            <w:webHidden/>
          </w:rPr>
          <w:instrText xml:space="preserve"> PAGEREF _Toc176796930 \h </w:instrText>
        </w:r>
        <w:r>
          <w:rPr>
            <w:noProof/>
            <w:webHidden/>
          </w:rPr>
        </w:r>
        <w:r>
          <w:rPr>
            <w:noProof/>
            <w:webHidden/>
          </w:rPr>
          <w:fldChar w:fldCharType="separate"/>
        </w:r>
        <w:r w:rsidR="00863476">
          <w:rPr>
            <w:noProof/>
            <w:webHidden/>
          </w:rPr>
          <w:t>29</w:t>
        </w:r>
        <w:r>
          <w:rPr>
            <w:noProof/>
            <w:webHidden/>
          </w:rPr>
          <w:fldChar w:fldCharType="end"/>
        </w:r>
      </w:hyperlink>
    </w:p>
    <w:p w14:paraId="527AB4E8" w14:textId="7BFE764D"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1" w:history="1">
        <w:r w:rsidRPr="00AE560A">
          <w:rPr>
            <w:rStyle w:val="Hipervnculo"/>
            <w:b/>
            <w:bCs/>
            <w:noProof/>
          </w:rPr>
          <w:t>Figura 9.</w:t>
        </w:r>
        <w:r w:rsidRPr="00AE560A">
          <w:rPr>
            <w:rStyle w:val="Hipervnculo"/>
            <w:noProof/>
          </w:rPr>
          <w:t xml:space="preserve"> </w:t>
        </w:r>
        <w:r w:rsidRPr="00AE560A">
          <w:rPr>
            <w:rStyle w:val="Hipervnculo"/>
            <w:i/>
            <w:iCs/>
            <w:noProof/>
          </w:rPr>
          <w:t>Ejemplo registros de la colección “incidencias” en MongoDB.</w:t>
        </w:r>
        <w:r>
          <w:rPr>
            <w:noProof/>
            <w:webHidden/>
          </w:rPr>
          <w:tab/>
        </w:r>
        <w:r>
          <w:rPr>
            <w:noProof/>
            <w:webHidden/>
          </w:rPr>
          <w:fldChar w:fldCharType="begin"/>
        </w:r>
        <w:r>
          <w:rPr>
            <w:noProof/>
            <w:webHidden/>
          </w:rPr>
          <w:instrText xml:space="preserve"> PAGEREF _Toc176796931 \h </w:instrText>
        </w:r>
        <w:r>
          <w:rPr>
            <w:noProof/>
            <w:webHidden/>
          </w:rPr>
        </w:r>
        <w:r>
          <w:rPr>
            <w:noProof/>
            <w:webHidden/>
          </w:rPr>
          <w:fldChar w:fldCharType="separate"/>
        </w:r>
        <w:r w:rsidR="00863476">
          <w:rPr>
            <w:noProof/>
            <w:webHidden/>
          </w:rPr>
          <w:t>38</w:t>
        </w:r>
        <w:r>
          <w:rPr>
            <w:noProof/>
            <w:webHidden/>
          </w:rPr>
          <w:fldChar w:fldCharType="end"/>
        </w:r>
      </w:hyperlink>
    </w:p>
    <w:p w14:paraId="487B1946" w14:textId="5A764BAE"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2" w:history="1">
        <w:r w:rsidRPr="00AE560A">
          <w:rPr>
            <w:rStyle w:val="Hipervnculo"/>
            <w:b/>
            <w:bCs/>
            <w:noProof/>
          </w:rPr>
          <w:t>Figura 10.</w:t>
        </w:r>
        <w:r w:rsidRPr="00AE560A">
          <w:rPr>
            <w:rStyle w:val="Hipervnculo"/>
            <w:noProof/>
          </w:rPr>
          <w:t xml:space="preserve"> </w:t>
        </w:r>
        <w:r w:rsidRPr="00AE560A">
          <w:rPr>
            <w:rStyle w:val="Hipervnculo"/>
            <w:i/>
            <w:iCs/>
            <w:noProof/>
          </w:rPr>
          <w:t>Ejemplo registros de la colección “flows” en MongoDB.</w:t>
        </w:r>
        <w:r>
          <w:rPr>
            <w:noProof/>
            <w:webHidden/>
          </w:rPr>
          <w:tab/>
        </w:r>
        <w:r>
          <w:rPr>
            <w:noProof/>
            <w:webHidden/>
          </w:rPr>
          <w:fldChar w:fldCharType="begin"/>
        </w:r>
        <w:r>
          <w:rPr>
            <w:noProof/>
            <w:webHidden/>
          </w:rPr>
          <w:instrText xml:space="preserve"> PAGEREF _Toc176796932 \h </w:instrText>
        </w:r>
        <w:r>
          <w:rPr>
            <w:noProof/>
            <w:webHidden/>
          </w:rPr>
        </w:r>
        <w:r>
          <w:rPr>
            <w:noProof/>
            <w:webHidden/>
          </w:rPr>
          <w:fldChar w:fldCharType="separate"/>
        </w:r>
        <w:r w:rsidR="00863476">
          <w:rPr>
            <w:noProof/>
            <w:webHidden/>
          </w:rPr>
          <w:t>40</w:t>
        </w:r>
        <w:r>
          <w:rPr>
            <w:noProof/>
            <w:webHidden/>
          </w:rPr>
          <w:fldChar w:fldCharType="end"/>
        </w:r>
      </w:hyperlink>
    </w:p>
    <w:p w14:paraId="358568F9" w14:textId="0FD1C9B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3" w:history="1">
        <w:r w:rsidRPr="00AE560A">
          <w:rPr>
            <w:rStyle w:val="Hipervnculo"/>
            <w:b/>
            <w:bCs/>
            <w:noProof/>
          </w:rPr>
          <w:t>Figura 11.</w:t>
        </w:r>
        <w:r w:rsidRPr="00AE560A">
          <w:rPr>
            <w:rStyle w:val="Hipervnculo"/>
            <w:noProof/>
          </w:rPr>
          <w:t xml:space="preserve"> </w:t>
        </w:r>
        <w:r w:rsidRPr="00AE560A">
          <w:rPr>
            <w:rStyle w:val="Hipervnculo"/>
            <w:i/>
            <w:iCs/>
            <w:noProof/>
          </w:rPr>
          <w:t>Ejemplo registros de la colección “calidad_aire” en MongoDB.</w:t>
        </w:r>
        <w:r>
          <w:rPr>
            <w:noProof/>
            <w:webHidden/>
          </w:rPr>
          <w:tab/>
        </w:r>
        <w:r>
          <w:rPr>
            <w:noProof/>
            <w:webHidden/>
          </w:rPr>
          <w:fldChar w:fldCharType="begin"/>
        </w:r>
        <w:r>
          <w:rPr>
            <w:noProof/>
            <w:webHidden/>
          </w:rPr>
          <w:instrText xml:space="preserve"> PAGEREF _Toc176796933 \h </w:instrText>
        </w:r>
        <w:r>
          <w:rPr>
            <w:noProof/>
            <w:webHidden/>
          </w:rPr>
        </w:r>
        <w:r>
          <w:rPr>
            <w:noProof/>
            <w:webHidden/>
          </w:rPr>
          <w:fldChar w:fldCharType="separate"/>
        </w:r>
        <w:r w:rsidR="00863476">
          <w:rPr>
            <w:noProof/>
            <w:webHidden/>
          </w:rPr>
          <w:t>41</w:t>
        </w:r>
        <w:r>
          <w:rPr>
            <w:noProof/>
            <w:webHidden/>
          </w:rPr>
          <w:fldChar w:fldCharType="end"/>
        </w:r>
      </w:hyperlink>
    </w:p>
    <w:p w14:paraId="5A18EA6D" w14:textId="2A22B142"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4" w:history="1">
        <w:r w:rsidRPr="00AE560A">
          <w:rPr>
            <w:rStyle w:val="Hipervnculo"/>
            <w:b/>
            <w:bCs/>
            <w:noProof/>
          </w:rPr>
          <w:t>Figura 12.</w:t>
        </w:r>
        <w:r w:rsidRPr="00AE560A">
          <w:rPr>
            <w:rStyle w:val="Hipervnculo"/>
            <w:noProof/>
          </w:rPr>
          <w:t xml:space="preserve"> </w:t>
        </w:r>
        <w:r w:rsidRPr="00AE560A">
          <w:rPr>
            <w:rStyle w:val="Hipervnculo"/>
            <w:i/>
            <w:iCs/>
            <w:noProof/>
          </w:rPr>
          <w:t>Ejemplo registros de la colección “estaciones” en MongoDB.</w:t>
        </w:r>
        <w:r>
          <w:rPr>
            <w:noProof/>
            <w:webHidden/>
          </w:rPr>
          <w:tab/>
        </w:r>
        <w:r>
          <w:rPr>
            <w:noProof/>
            <w:webHidden/>
          </w:rPr>
          <w:fldChar w:fldCharType="begin"/>
        </w:r>
        <w:r>
          <w:rPr>
            <w:noProof/>
            <w:webHidden/>
          </w:rPr>
          <w:instrText xml:space="preserve"> PAGEREF _Toc176796934 \h </w:instrText>
        </w:r>
        <w:r>
          <w:rPr>
            <w:noProof/>
            <w:webHidden/>
          </w:rPr>
        </w:r>
        <w:r>
          <w:rPr>
            <w:noProof/>
            <w:webHidden/>
          </w:rPr>
          <w:fldChar w:fldCharType="separate"/>
        </w:r>
        <w:r w:rsidR="00863476">
          <w:rPr>
            <w:noProof/>
            <w:webHidden/>
          </w:rPr>
          <w:t>43</w:t>
        </w:r>
        <w:r>
          <w:rPr>
            <w:noProof/>
            <w:webHidden/>
          </w:rPr>
          <w:fldChar w:fldCharType="end"/>
        </w:r>
      </w:hyperlink>
    </w:p>
    <w:p w14:paraId="08E64CDD" w14:textId="0F0B77C8"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5" w:history="1">
        <w:r w:rsidRPr="00AE560A">
          <w:rPr>
            <w:rStyle w:val="Hipervnculo"/>
            <w:b/>
            <w:bCs/>
            <w:noProof/>
          </w:rPr>
          <w:t>Figura 13.</w:t>
        </w:r>
        <w:r w:rsidRPr="00AE560A">
          <w:rPr>
            <w:rStyle w:val="Hipervnculo"/>
            <w:noProof/>
          </w:rPr>
          <w:t xml:space="preserve"> </w:t>
        </w:r>
        <w:r w:rsidRPr="00AE560A">
          <w:rPr>
            <w:rStyle w:val="Hipervnculo"/>
            <w:i/>
            <w:iCs/>
            <w:noProof/>
          </w:rPr>
          <w:t>Ejemplo registros de la colección “meteo” en MongoDB.</w:t>
        </w:r>
        <w:r>
          <w:rPr>
            <w:noProof/>
            <w:webHidden/>
          </w:rPr>
          <w:tab/>
        </w:r>
        <w:r>
          <w:rPr>
            <w:noProof/>
            <w:webHidden/>
          </w:rPr>
          <w:fldChar w:fldCharType="begin"/>
        </w:r>
        <w:r>
          <w:rPr>
            <w:noProof/>
            <w:webHidden/>
          </w:rPr>
          <w:instrText xml:space="preserve"> PAGEREF _Toc176796935 \h </w:instrText>
        </w:r>
        <w:r>
          <w:rPr>
            <w:noProof/>
            <w:webHidden/>
          </w:rPr>
        </w:r>
        <w:r>
          <w:rPr>
            <w:noProof/>
            <w:webHidden/>
          </w:rPr>
          <w:fldChar w:fldCharType="separate"/>
        </w:r>
        <w:r w:rsidR="00863476">
          <w:rPr>
            <w:noProof/>
            <w:webHidden/>
          </w:rPr>
          <w:t>45</w:t>
        </w:r>
        <w:r>
          <w:rPr>
            <w:noProof/>
            <w:webHidden/>
          </w:rPr>
          <w:fldChar w:fldCharType="end"/>
        </w:r>
      </w:hyperlink>
    </w:p>
    <w:p w14:paraId="061F7808" w14:textId="5D0D2B02"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6" w:history="1">
        <w:r w:rsidRPr="00AE560A">
          <w:rPr>
            <w:rStyle w:val="Hipervnculo"/>
            <w:b/>
            <w:bCs/>
            <w:noProof/>
          </w:rPr>
          <w:t>Figura 14.</w:t>
        </w:r>
        <w:r w:rsidRPr="00AE560A">
          <w:rPr>
            <w:rStyle w:val="Hipervnculo"/>
            <w:noProof/>
          </w:rPr>
          <w:t xml:space="preserve"> </w:t>
        </w:r>
        <w:r w:rsidRPr="00AE560A">
          <w:rPr>
            <w:rStyle w:val="Hipervnculo"/>
            <w:i/>
            <w:iCs/>
            <w:noProof/>
          </w:rPr>
          <w:t>Colecciones de la base de datos “TFM” en MongoDB.</w:t>
        </w:r>
        <w:r>
          <w:rPr>
            <w:noProof/>
            <w:webHidden/>
          </w:rPr>
          <w:tab/>
        </w:r>
        <w:r>
          <w:rPr>
            <w:noProof/>
            <w:webHidden/>
          </w:rPr>
          <w:fldChar w:fldCharType="begin"/>
        </w:r>
        <w:r>
          <w:rPr>
            <w:noProof/>
            <w:webHidden/>
          </w:rPr>
          <w:instrText xml:space="preserve"> PAGEREF _Toc176796936 \h </w:instrText>
        </w:r>
        <w:r>
          <w:rPr>
            <w:noProof/>
            <w:webHidden/>
          </w:rPr>
        </w:r>
        <w:r>
          <w:rPr>
            <w:noProof/>
            <w:webHidden/>
          </w:rPr>
          <w:fldChar w:fldCharType="separate"/>
        </w:r>
        <w:r w:rsidR="00863476">
          <w:rPr>
            <w:noProof/>
            <w:webHidden/>
          </w:rPr>
          <w:t>46</w:t>
        </w:r>
        <w:r>
          <w:rPr>
            <w:noProof/>
            <w:webHidden/>
          </w:rPr>
          <w:fldChar w:fldCharType="end"/>
        </w:r>
      </w:hyperlink>
    </w:p>
    <w:p w14:paraId="004C71CC" w14:textId="41130CCB"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7" w:history="1">
        <w:r w:rsidRPr="00AE560A">
          <w:rPr>
            <w:rStyle w:val="Hipervnculo"/>
            <w:b/>
            <w:bCs/>
            <w:noProof/>
          </w:rPr>
          <w:t>Figura 15.</w:t>
        </w:r>
        <w:r w:rsidRPr="00AE560A">
          <w:rPr>
            <w:rStyle w:val="Hipervnculo"/>
            <w:noProof/>
          </w:rPr>
          <w:t xml:space="preserve"> </w:t>
        </w:r>
        <w:r w:rsidRPr="00AE560A">
          <w:rPr>
            <w:rStyle w:val="Hipervnculo"/>
            <w:i/>
            <w:iCs/>
            <w:noProof/>
          </w:rPr>
          <w:t>Ejemplo de una matriz de correlación.</w:t>
        </w:r>
        <w:r>
          <w:rPr>
            <w:noProof/>
            <w:webHidden/>
          </w:rPr>
          <w:tab/>
        </w:r>
        <w:r>
          <w:rPr>
            <w:noProof/>
            <w:webHidden/>
          </w:rPr>
          <w:fldChar w:fldCharType="begin"/>
        </w:r>
        <w:r>
          <w:rPr>
            <w:noProof/>
            <w:webHidden/>
          </w:rPr>
          <w:instrText xml:space="preserve"> PAGEREF _Toc176796937 \h </w:instrText>
        </w:r>
        <w:r>
          <w:rPr>
            <w:noProof/>
            <w:webHidden/>
          </w:rPr>
        </w:r>
        <w:r>
          <w:rPr>
            <w:noProof/>
            <w:webHidden/>
          </w:rPr>
          <w:fldChar w:fldCharType="separate"/>
        </w:r>
        <w:r w:rsidR="00863476">
          <w:rPr>
            <w:noProof/>
            <w:webHidden/>
          </w:rPr>
          <w:t>47</w:t>
        </w:r>
        <w:r>
          <w:rPr>
            <w:noProof/>
            <w:webHidden/>
          </w:rPr>
          <w:fldChar w:fldCharType="end"/>
        </w:r>
      </w:hyperlink>
    </w:p>
    <w:p w14:paraId="0FB65D01" w14:textId="03487964"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8" w:history="1">
        <w:r w:rsidRPr="00AE560A">
          <w:rPr>
            <w:rStyle w:val="Hipervnculo"/>
            <w:b/>
            <w:bCs/>
            <w:noProof/>
          </w:rPr>
          <w:t>Figura 16.</w:t>
        </w:r>
        <w:r w:rsidRPr="00AE560A">
          <w:rPr>
            <w:rStyle w:val="Hipervnculo"/>
            <w:noProof/>
          </w:rPr>
          <w:t xml:space="preserve"> </w:t>
        </w:r>
        <w:r w:rsidRPr="00AE560A">
          <w:rPr>
            <w:rStyle w:val="Hipervnculo"/>
            <w:i/>
            <w:iCs/>
            <w:noProof/>
          </w:rPr>
          <w:t>Clustering de los flujos de tráfico.</w:t>
        </w:r>
        <w:r>
          <w:rPr>
            <w:noProof/>
            <w:webHidden/>
          </w:rPr>
          <w:tab/>
        </w:r>
        <w:r>
          <w:rPr>
            <w:noProof/>
            <w:webHidden/>
          </w:rPr>
          <w:fldChar w:fldCharType="begin"/>
        </w:r>
        <w:r>
          <w:rPr>
            <w:noProof/>
            <w:webHidden/>
          </w:rPr>
          <w:instrText xml:space="preserve"> PAGEREF _Toc176796938 \h </w:instrText>
        </w:r>
        <w:r>
          <w:rPr>
            <w:noProof/>
            <w:webHidden/>
          </w:rPr>
        </w:r>
        <w:r>
          <w:rPr>
            <w:noProof/>
            <w:webHidden/>
          </w:rPr>
          <w:fldChar w:fldCharType="separate"/>
        </w:r>
        <w:r w:rsidR="00863476">
          <w:rPr>
            <w:noProof/>
            <w:webHidden/>
          </w:rPr>
          <w:t>48</w:t>
        </w:r>
        <w:r>
          <w:rPr>
            <w:noProof/>
            <w:webHidden/>
          </w:rPr>
          <w:fldChar w:fldCharType="end"/>
        </w:r>
      </w:hyperlink>
    </w:p>
    <w:p w14:paraId="621AA430" w14:textId="6BC3CC44"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39" w:history="1">
        <w:r w:rsidRPr="00AE560A">
          <w:rPr>
            <w:rStyle w:val="Hipervnculo"/>
            <w:b/>
            <w:bCs/>
            <w:noProof/>
          </w:rPr>
          <w:t>Figura 17.</w:t>
        </w:r>
        <w:r w:rsidRPr="00AE560A">
          <w:rPr>
            <w:rStyle w:val="Hipervnculo"/>
            <w:noProof/>
          </w:rPr>
          <w:t xml:space="preserve"> </w:t>
        </w:r>
        <w:r w:rsidRPr="00AE560A">
          <w:rPr>
            <w:rStyle w:val="Hipervnculo"/>
            <w:i/>
            <w:iCs/>
            <w:noProof/>
          </w:rPr>
          <w:t>Clustering de las incidencias.</w:t>
        </w:r>
        <w:r>
          <w:rPr>
            <w:noProof/>
            <w:webHidden/>
          </w:rPr>
          <w:tab/>
        </w:r>
        <w:r>
          <w:rPr>
            <w:noProof/>
            <w:webHidden/>
          </w:rPr>
          <w:fldChar w:fldCharType="begin"/>
        </w:r>
        <w:r>
          <w:rPr>
            <w:noProof/>
            <w:webHidden/>
          </w:rPr>
          <w:instrText xml:space="preserve"> PAGEREF _Toc176796939 \h </w:instrText>
        </w:r>
        <w:r>
          <w:rPr>
            <w:noProof/>
            <w:webHidden/>
          </w:rPr>
        </w:r>
        <w:r>
          <w:rPr>
            <w:noProof/>
            <w:webHidden/>
          </w:rPr>
          <w:fldChar w:fldCharType="separate"/>
        </w:r>
        <w:r w:rsidR="00863476">
          <w:rPr>
            <w:noProof/>
            <w:webHidden/>
          </w:rPr>
          <w:t>52</w:t>
        </w:r>
        <w:r>
          <w:rPr>
            <w:noProof/>
            <w:webHidden/>
          </w:rPr>
          <w:fldChar w:fldCharType="end"/>
        </w:r>
      </w:hyperlink>
    </w:p>
    <w:p w14:paraId="3319AFD1" w14:textId="42440FC1"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0" w:history="1">
        <w:r w:rsidRPr="00AE560A">
          <w:rPr>
            <w:rStyle w:val="Hipervnculo"/>
            <w:b/>
            <w:bCs/>
            <w:noProof/>
          </w:rPr>
          <w:t>Figura 18.</w:t>
        </w:r>
        <w:r w:rsidRPr="00AE560A">
          <w:rPr>
            <w:rStyle w:val="Hipervnculo"/>
            <w:noProof/>
          </w:rPr>
          <w:t xml:space="preserve"> </w:t>
        </w:r>
        <w:r w:rsidRPr="00AE560A">
          <w:rPr>
            <w:rStyle w:val="Hipervnculo"/>
            <w:i/>
            <w:iCs/>
            <w:noProof/>
          </w:rPr>
          <w:t>Colecciones del análisis en la base de datos “TFM” en MongoDB.</w:t>
        </w:r>
        <w:r>
          <w:rPr>
            <w:noProof/>
            <w:webHidden/>
          </w:rPr>
          <w:tab/>
        </w:r>
        <w:r>
          <w:rPr>
            <w:noProof/>
            <w:webHidden/>
          </w:rPr>
          <w:fldChar w:fldCharType="begin"/>
        </w:r>
        <w:r>
          <w:rPr>
            <w:noProof/>
            <w:webHidden/>
          </w:rPr>
          <w:instrText xml:space="preserve"> PAGEREF _Toc176796940 \h </w:instrText>
        </w:r>
        <w:r>
          <w:rPr>
            <w:noProof/>
            <w:webHidden/>
          </w:rPr>
        </w:r>
        <w:r>
          <w:rPr>
            <w:noProof/>
            <w:webHidden/>
          </w:rPr>
          <w:fldChar w:fldCharType="separate"/>
        </w:r>
        <w:r w:rsidR="00863476">
          <w:rPr>
            <w:noProof/>
            <w:webHidden/>
          </w:rPr>
          <w:t>54</w:t>
        </w:r>
        <w:r>
          <w:rPr>
            <w:noProof/>
            <w:webHidden/>
          </w:rPr>
          <w:fldChar w:fldCharType="end"/>
        </w:r>
      </w:hyperlink>
    </w:p>
    <w:p w14:paraId="7B7AC3EE" w14:textId="250D4F95"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1" w:history="1">
        <w:r w:rsidRPr="00AE560A">
          <w:rPr>
            <w:rStyle w:val="Hipervnculo"/>
            <w:b/>
            <w:bCs/>
            <w:noProof/>
          </w:rPr>
          <w:t>Figura 19.</w:t>
        </w:r>
        <w:r w:rsidRPr="00AE560A">
          <w:rPr>
            <w:rStyle w:val="Hipervnculo"/>
            <w:noProof/>
          </w:rPr>
          <w:t xml:space="preserve"> </w:t>
        </w:r>
        <w:r w:rsidRPr="00AE560A">
          <w:rPr>
            <w:rStyle w:val="Hipervnculo"/>
            <w:i/>
            <w:iCs/>
            <w:noProof/>
          </w:rPr>
          <w:t>Resultados de las predicciones en la base de datos.</w:t>
        </w:r>
        <w:r>
          <w:rPr>
            <w:noProof/>
            <w:webHidden/>
          </w:rPr>
          <w:tab/>
        </w:r>
        <w:r>
          <w:rPr>
            <w:noProof/>
            <w:webHidden/>
          </w:rPr>
          <w:fldChar w:fldCharType="begin"/>
        </w:r>
        <w:r>
          <w:rPr>
            <w:noProof/>
            <w:webHidden/>
          </w:rPr>
          <w:instrText xml:space="preserve"> PAGEREF _Toc176796941 \h </w:instrText>
        </w:r>
        <w:r>
          <w:rPr>
            <w:noProof/>
            <w:webHidden/>
          </w:rPr>
        </w:r>
        <w:r>
          <w:rPr>
            <w:noProof/>
            <w:webHidden/>
          </w:rPr>
          <w:fldChar w:fldCharType="separate"/>
        </w:r>
        <w:r w:rsidR="00863476">
          <w:rPr>
            <w:noProof/>
            <w:webHidden/>
          </w:rPr>
          <w:t>54</w:t>
        </w:r>
        <w:r>
          <w:rPr>
            <w:noProof/>
            <w:webHidden/>
          </w:rPr>
          <w:fldChar w:fldCharType="end"/>
        </w:r>
      </w:hyperlink>
    </w:p>
    <w:p w14:paraId="2FBB8DF4" w14:textId="0617F933"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2" w:history="1">
        <w:r w:rsidRPr="00AE560A">
          <w:rPr>
            <w:rStyle w:val="Hipervnculo"/>
            <w:b/>
            <w:bCs/>
            <w:noProof/>
          </w:rPr>
          <w:t>Figura 20.</w:t>
        </w:r>
        <w:r w:rsidRPr="00AE560A">
          <w:rPr>
            <w:rStyle w:val="Hipervnculo"/>
            <w:noProof/>
          </w:rPr>
          <w:t xml:space="preserve"> </w:t>
        </w:r>
        <w:r w:rsidRPr="00AE560A">
          <w:rPr>
            <w:rStyle w:val="Hipervnculo"/>
            <w:i/>
            <w:iCs/>
            <w:noProof/>
          </w:rPr>
          <w:t>Resultados del clustering en la base de datos.</w:t>
        </w:r>
        <w:r>
          <w:rPr>
            <w:noProof/>
            <w:webHidden/>
          </w:rPr>
          <w:tab/>
        </w:r>
        <w:r>
          <w:rPr>
            <w:noProof/>
            <w:webHidden/>
          </w:rPr>
          <w:fldChar w:fldCharType="begin"/>
        </w:r>
        <w:r>
          <w:rPr>
            <w:noProof/>
            <w:webHidden/>
          </w:rPr>
          <w:instrText xml:space="preserve"> PAGEREF _Toc176796942 \h </w:instrText>
        </w:r>
        <w:r>
          <w:rPr>
            <w:noProof/>
            <w:webHidden/>
          </w:rPr>
        </w:r>
        <w:r>
          <w:rPr>
            <w:noProof/>
            <w:webHidden/>
          </w:rPr>
          <w:fldChar w:fldCharType="separate"/>
        </w:r>
        <w:r w:rsidR="00863476">
          <w:rPr>
            <w:noProof/>
            <w:webHidden/>
          </w:rPr>
          <w:t>55</w:t>
        </w:r>
        <w:r>
          <w:rPr>
            <w:noProof/>
            <w:webHidden/>
          </w:rPr>
          <w:fldChar w:fldCharType="end"/>
        </w:r>
      </w:hyperlink>
    </w:p>
    <w:p w14:paraId="4941934B" w14:textId="393C9021"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3" w:history="1">
        <w:r w:rsidRPr="00AE560A">
          <w:rPr>
            <w:rStyle w:val="Hipervnculo"/>
            <w:b/>
            <w:bCs/>
            <w:noProof/>
          </w:rPr>
          <w:t>Figura 21.</w:t>
        </w:r>
        <w:r w:rsidRPr="00AE560A">
          <w:rPr>
            <w:rStyle w:val="Hipervnculo"/>
            <w:noProof/>
          </w:rPr>
          <w:t xml:space="preserve"> </w:t>
        </w:r>
        <w:r w:rsidRPr="00AE560A">
          <w:rPr>
            <w:rStyle w:val="Hipervnculo"/>
            <w:i/>
            <w:iCs/>
            <w:noProof/>
          </w:rPr>
          <w:t>Dashboard del análisis meteorológico.</w:t>
        </w:r>
        <w:r>
          <w:rPr>
            <w:noProof/>
            <w:webHidden/>
          </w:rPr>
          <w:tab/>
        </w:r>
        <w:r>
          <w:rPr>
            <w:noProof/>
            <w:webHidden/>
          </w:rPr>
          <w:fldChar w:fldCharType="begin"/>
        </w:r>
        <w:r>
          <w:rPr>
            <w:noProof/>
            <w:webHidden/>
          </w:rPr>
          <w:instrText xml:space="preserve"> PAGEREF _Toc176796943 \h </w:instrText>
        </w:r>
        <w:r>
          <w:rPr>
            <w:noProof/>
            <w:webHidden/>
          </w:rPr>
        </w:r>
        <w:r>
          <w:rPr>
            <w:noProof/>
            <w:webHidden/>
          </w:rPr>
          <w:fldChar w:fldCharType="separate"/>
        </w:r>
        <w:r w:rsidR="00863476">
          <w:rPr>
            <w:noProof/>
            <w:webHidden/>
          </w:rPr>
          <w:t>56</w:t>
        </w:r>
        <w:r>
          <w:rPr>
            <w:noProof/>
            <w:webHidden/>
          </w:rPr>
          <w:fldChar w:fldCharType="end"/>
        </w:r>
      </w:hyperlink>
    </w:p>
    <w:p w14:paraId="73BC9349" w14:textId="2CFE360A"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4" w:history="1">
        <w:r w:rsidRPr="00AE560A">
          <w:rPr>
            <w:rStyle w:val="Hipervnculo"/>
            <w:b/>
            <w:bCs/>
            <w:noProof/>
          </w:rPr>
          <w:t>Figura 22.</w:t>
        </w:r>
        <w:r w:rsidRPr="00AE560A">
          <w:rPr>
            <w:rStyle w:val="Hipervnculo"/>
            <w:noProof/>
          </w:rPr>
          <w:t xml:space="preserve"> </w:t>
        </w:r>
        <w:r w:rsidRPr="00AE560A">
          <w:rPr>
            <w:rStyle w:val="Hipervnculo"/>
            <w:i/>
            <w:iCs/>
            <w:noProof/>
          </w:rPr>
          <w:t>Dashboard del análisis de la calidad del aire.</w:t>
        </w:r>
        <w:r>
          <w:rPr>
            <w:noProof/>
            <w:webHidden/>
          </w:rPr>
          <w:tab/>
        </w:r>
        <w:r>
          <w:rPr>
            <w:noProof/>
            <w:webHidden/>
          </w:rPr>
          <w:fldChar w:fldCharType="begin"/>
        </w:r>
        <w:r>
          <w:rPr>
            <w:noProof/>
            <w:webHidden/>
          </w:rPr>
          <w:instrText xml:space="preserve"> PAGEREF _Toc176796944 \h </w:instrText>
        </w:r>
        <w:r>
          <w:rPr>
            <w:noProof/>
            <w:webHidden/>
          </w:rPr>
        </w:r>
        <w:r>
          <w:rPr>
            <w:noProof/>
            <w:webHidden/>
          </w:rPr>
          <w:fldChar w:fldCharType="separate"/>
        </w:r>
        <w:r w:rsidR="00863476">
          <w:rPr>
            <w:noProof/>
            <w:webHidden/>
          </w:rPr>
          <w:t>57</w:t>
        </w:r>
        <w:r>
          <w:rPr>
            <w:noProof/>
            <w:webHidden/>
          </w:rPr>
          <w:fldChar w:fldCharType="end"/>
        </w:r>
      </w:hyperlink>
    </w:p>
    <w:p w14:paraId="246B5F11" w14:textId="5BF34F4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5" w:history="1">
        <w:r w:rsidRPr="00AE560A">
          <w:rPr>
            <w:rStyle w:val="Hipervnculo"/>
            <w:b/>
            <w:bCs/>
            <w:noProof/>
          </w:rPr>
          <w:t>Figura 23.</w:t>
        </w:r>
        <w:r w:rsidRPr="00AE560A">
          <w:rPr>
            <w:rStyle w:val="Hipervnculo"/>
            <w:noProof/>
          </w:rPr>
          <w:t xml:space="preserve"> </w:t>
        </w:r>
        <w:r w:rsidRPr="00AE560A">
          <w:rPr>
            <w:rStyle w:val="Hipervnculo"/>
            <w:i/>
            <w:iCs/>
            <w:noProof/>
          </w:rPr>
          <w:t>Dashboard del análisis de los flujos de tráfico.</w:t>
        </w:r>
        <w:r>
          <w:rPr>
            <w:noProof/>
            <w:webHidden/>
          </w:rPr>
          <w:tab/>
        </w:r>
        <w:r>
          <w:rPr>
            <w:noProof/>
            <w:webHidden/>
          </w:rPr>
          <w:fldChar w:fldCharType="begin"/>
        </w:r>
        <w:r>
          <w:rPr>
            <w:noProof/>
            <w:webHidden/>
          </w:rPr>
          <w:instrText xml:space="preserve"> PAGEREF _Toc176796945 \h </w:instrText>
        </w:r>
        <w:r>
          <w:rPr>
            <w:noProof/>
            <w:webHidden/>
          </w:rPr>
        </w:r>
        <w:r>
          <w:rPr>
            <w:noProof/>
            <w:webHidden/>
          </w:rPr>
          <w:fldChar w:fldCharType="separate"/>
        </w:r>
        <w:r w:rsidR="00863476">
          <w:rPr>
            <w:noProof/>
            <w:webHidden/>
          </w:rPr>
          <w:t>58</w:t>
        </w:r>
        <w:r>
          <w:rPr>
            <w:noProof/>
            <w:webHidden/>
          </w:rPr>
          <w:fldChar w:fldCharType="end"/>
        </w:r>
      </w:hyperlink>
    </w:p>
    <w:p w14:paraId="462AD948" w14:textId="30DD07F3"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6" w:history="1">
        <w:r w:rsidRPr="00AE560A">
          <w:rPr>
            <w:rStyle w:val="Hipervnculo"/>
            <w:b/>
            <w:bCs/>
            <w:noProof/>
          </w:rPr>
          <w:t>Figura 24.</w:t>
        </w:r>
        <w:r w:rsidRPr="00AE560A">
          <w:rPr>
            <w:rStyle w:val="Hipervnculo"/>
            <w:noProof/>
          </w:rPr>
          <w:t xml:space="preserve"> </w:t>
        </w:r>
        <w:r w:rsidRPr="00AE560A">
          <w:rPr>
            <w:rStyle w:val="Hipervnculo"/>
            <w:i/>
            <w:iCs/>
            <w:noProof/>
          </w:rPr>
          <w:t>Dashboard del análisis de incidencias.</w:t>
        </w:r>
        <w:r>
          <w:rPr>
            <w:noProof/>
            <w:webHidden/>
          </w:rPr>
          <w:tab/>
        </w:r>
        <w:r>
          <w:rPr>
            <w:noProof/>
            <w:webHidden/>
          </w:rPr>
          <w:fldChar w:fldCharType="begin"/>
        </w:r>
        <w:r>
          <w:rPr>
            <w:noProof/>
            <w:webHidden/>
          </w:rPr>
          <w:instrText xml:space="preserve"> PAGEREF _Toc176796946 \h </w:instrText>
        </w:r>
        <w:r>
          <w:rPr>
            <w:noProof/>
            <w:webHidden/>
          </w:rPr>
        </w:r>
        <w:r>
          <w:rPr>
            <w:noProof/>
            <w:webHidden/>
          </w:rPr>
          <w:fldChar w:fldCharType="separate"/>
        </w:r>
        <w:r w:rsidR="00863476">
          <w:rPr>
            <w:noProof/>
            <w:webHidden/>
          </w:rPr>
          <w:t>59</w:t>
        </w:r>
        <w:r>
          <w:rPr>
            <w:noProof/>
            <w:webHidden/>
          </w:rPr>
          <w:fldChar w:fldCharType="end"/>
        </w:r>
      </w:hyperlink>
    </w:p>
    <w:p w14:paraId="74DE6B48" w14:textId="114B9D7F"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7" w:history="1">
        <w:r w:rsidRPr="00AE560A">
          <w:rPr>
            <w:rStyle w:val="Hipervnculo"/>
            <w:b/>
            <w:bCs/>
            <w:noProof/>
          </w:rPr>
          <w:t>Figura 25.</w:t>
        </w:r>
        <w:r w:rsidRPr="00AE560A">
          <w:rPr>
            <w:rStyle w:val="Hipervnculo"/>
            <w:noProof/>
          </w:rPr>
          <w:t xml:space="preserve"> </w:t>
        </w:r>
        <w:r w:rsidRPr="00AE560A">
          <w:rPr>
            <w:rStyle w:val="Hipervnculo"/>
            <w:i/>
            <w:iCs/>
            <w:noProof/>
          </w:rPr>
          <w:t>Estructura organizativa del software.</w:t>
        </w:r>
        <w:r>
          <w:rPr>
            <w:noProof/>
            <w:webHidden/>
          </w:rPr>
          <w:tab/>
        </w:r>
        <w:r>
          <w:rPr>
            <w:noProof/>
            <w:webHidden/>
          </w:rPr>
          <w:fldChar w:fldCharType="begin"/>
        </w:r>
        <w:r>
          <w:rPr>
            <w:noProof/>
            <w:webHidden/>
          </w:rPr>
          <w:instrText xml:space="preserve"> PAGEREF _Toc176796947 \h </w:instrText>
        </w:r>
        <w:r>
          <w:rPr>
            <w:noProof/>
            <w:webHidden/>
          </w:rPr>
        </w:r>
        <w:r>
          <w:rPr>
            <w:noProof/>
            <w:webHidden/>
          </w:rPr>
          <w:fldChar w:fldCharType="separate"/>
        </w:r>
        <w:r w:rsidR="00863476">
          <w:rPr>
            <w:noProof/>
            <w:webHidden/>
          </w:rPr>
          <w:t>60</w:t>
        </w:r>
        <w:r>
          <w:rPr>
            <w:noProof/>
            <w:webHidden/>
          </w:rPr>
          <w:fldChar w:fldCharType="end"/>
        </w:r>
      </w:hyperlink>
    </w:p>
    <w:p w14:paraId="13C697FA" w14:textId="355B70B8"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8" w:history="1">
        <w:r w:rsidRPr="00AE560A">
          <w:rPr>
            <w:rStyle w:val="Hipervnculo"/>
            <w:b/>
            <w:bCs/>
            <w:noProof/>
          </w:rPr>
          <w:t>Figura 26.</w:t>
        </w:r>
        <w:r w:rsidRPr="00AE560A">
          <w:rPr>
            <w:rStyle w:val="Hipervnculo"/>
            <w:noProof/>
          </w:rPr>
          <w:t xml:space="preserve"> </w:t>
        </w:r>
        <w:r w:rsidRPr="00AE560A">
          <w:rPr>
            <w:rStyle w:val="Hipervnculo"/>
            <w:i/>
            <w:iCs/>
            <w:noProof/>
          </w:rPr>
          <w:t>Resultados de las predicciones de la calidad del aire.</w:t>
        </w:r>
        <w:r>
          <w:rPr>
            <w:noProof/>
            <w:webHidden/>
          </w:rPr>
          <w:tab/>
        </w:r>
        <w:r>
          <w:rPr>
            <w:noProof/>
            <w:webHidden/>
          </w:rPr>
          <w:fldChar w:fldCharType="begin"/>
        </w:r>
        <w:r>
          <w:rPr>
            <w:noProof/>
            <w:webHidden/>
          </w:rPr>
          <w:instrText xml:space="preserve"> PAGEREF _Toc176796948 \h </w:instrText>
        </w:r>
        <w:r>
          <w:rPr>
            <w:noProof/>
            <w:webHidden/>
          </w:rPr>
        </w:r>
        <w:r>
          <w:rPr>
            <w:noProof/>
            <w:webHidden/>
          </w:rPr>
          <w:fldChar w:fldCharType="separate"/>
        </w:r>
        <w:r w:rsidR="00863476">
          <w:rPr>
            <w:noProof/>
            <w:webHidden/>
          </w:rPr>
          <w:t>70</w:t>
        </w:r>
        <w:r>
          <w:rPr>
            <w:noProof/>
            <w:webHidden/>
          </w:rPr>
          <w:fldChar w:fldCharType="end"/>
        </w:r>
      </w:hyperlink>
    </w:p>
    <w:p w14:paraId="44C11E2C" w14:textId="6B6E0461"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49" w:history="1">
        <w:r w:rsidRPr="00AE560A">
          <w:rPr>
            <w:rStyle w:val="Hipervnculo"/>
            <w:b/>
            <w:bCs/>
            <w:noProof/>
          </w:rPr>
          <w:t>Figura 27.</w:t>
        </w:r>
        <w:r w:rsidRPr="00AE560A">
          <w:rPr>
            <w:rStyle w:val="Hipervnculo"/>
            <w:noProof/>
          </w:rPr>
          <w:t xml:space="preserve"> </w:t>
        </w:r>
        <w:r w:rsidRPr="00AE560A">
          <w:rPr>
            <w:rStyle w:val="Hipervnculo"/>
            <w:i/>
            <w:iCs/>
            <w:noProof/>
          </w:rPr>
          <w:t>Resultados de las predicciones de las mediciones meteorológicos.</w:t>
        </w:r>
        <w:r>
          <w:rPr>
            <w:noProof/>
            <w:webHidden/>
          </w:rPr>
          <w:tab/>
        </w:r>
        <w:r>
          <w:rPr>
            <w:noProof/>
            <w:webHidden/>
          </w:rPr>
          <w:fldChar w:fldCharType="begin"/>
        </w:r>
        <w:r>
          <w:rPr>
            <w:noProof/>
            <w:webHidden/>
          </w:rPr>
          <w:instrText xml:space="preserve"> PAGEREF _Toc176796949 \h </w:instrText>
        </w:r>
        <w:r>
          <w:rPr>
            <w:noProof/>
            <w:webHidden/>
          </w:rPr>
        </w:r>
        <w:r>
          <w:rPr>
            <w:noProof/>
            <w:webHidden/>
          </w:rPr>
          <w:fldChar w:fldCharType="separate"/>
        </w:r>
        <w:r w:rsidR="00863476">
          <w:rPr>
            <w:noProof/>
            <w:webHidden/>
          </w:rPr>
          <w:t>72</w:t>
        </w:r>
        <w:r>
          <w:rPr>
            <w:noProof/>
            <w:webHidden/>
          </w:rPr>
          <w:fldChar w:fldCharType="end"/>
        </w:r>
      </w:hyperlink>
    </w:p>
    <w:p w14:paraId="3FAF5B58" w14:textId="15CA2C41"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0" w:history="1">
        <w:r w:rsidRPr="00AE560A">
          <w:rPr>
            <w:rStyle w:val="Hipervnculo"/>
            <w:b/>
            <w:bCs/>
            <w:noProof/>
          </w:rPr>
          <w:t>Figura 28.</w:t>
        </w:r>
        <w:r w:rsidRPr="00AE560A">
          <w:rPr>
            <w:rStyle w:val="Hipervnculo"/>
            <w:noProof/>
          </w:rPr>
          <w:t xml:space="preserve"> </w:t>
        </w:r>
        <w:r w:rsidRPr="00AE560A">
          <w:rPr>
            <w:rStyle w:val="Hipervnculo"/>
            <w:i/>
            <w:iCs/>
            <w:noProof/>
          </w:rPr>
          <w:t>Estructura organizativa de la copia de los datos.</w:t>
        </w:r>
        <w:r>
          <w:rPr>
            <w:noProof/>
            <w:webHidden/>
          </w:rPr>
          <w:tab/>
        </w:r>
        <w:r>
          <w:rPr>
            <w:noProof/>
            <w:webHidden/>
          </w:rPr>
          <w:fldChar w:fldCharType="begin"/>
        </w:r>
        <w:r>
          <w:rPr>
            <w:noProof/>
            <w:webHidden/>
          </w:rPr>
          <w:instrText xml:space="preserve"> PAGEREF _Toc176796950 \h </w:instrText>
        </w:r>
        <w:r>
          <w:rPr>
            <w:noProof/>
            <w:webHidden/>
          </w:rPr>
        </w:r>
        <w:r>
          <w:rPr>
            <w:noProof/>
            <w:webHidden/>
          </w:rPr>
          <w:fldChar w:fldCharType="separate"/>
        </w:r>
        <w:r w:rsidR="00863476">
          <w:rPr>
            <w:noProof/>
            <w:webHidden/>
          </w:rPr>
          <w:t>73</w:t>
        </w:r>
        <w:r>
          <w:rPr>
            <w:noProof/>
            <w:webHidden/>
          </w:rPr>
          <w:fldChar w:fldCharType="end"/>
        </w:r>
      </w:hyperlink>
    </w:p>
    <w:p w14:paraId="4550253F" w14:textId="7D12B089"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1" w:history="1">
        <w:r w:rsidRPr="00AE560A">
          <w:rPr>
            <w:rStyle w:val="Hipervnculo"/>
            <w:b/>
            <w:bCs/>
            <w:noProof/>
          </w:rPr>
          <w:t>Figura 29.</w:t>
        </w:r>
        <w:r w:rsidRPr="00AE560A">
          <w:rPr>
            <w:rStyle w:val="Hipervnculo"/>
            <w:noProof/>
          </w:rPr>
          <w:t xml:space="preserve"> </w:t>
        </w:r>
        <w:r w:rsidRPr="00AE560A">
          <w:rPr>
            <w:rStyle w:val="Hipervnculo"/>
            <w:i/>
            <w:iCs/>
            <w:noProof/>
          </w:rPr>
          <w:t>Estructura organizativa de la copia de los datos.</w:t>
        </w:r>
        <w:r>
          <w:rPr>
            <w:noProof/>
            <w:webHidden/>
          </w:rPr>
          <w:tab/>
        </w:r>
        <w:r>
          <w:rPr>
            <w:noProof/>
            <w:webHidden/>
          </w:rPr>
          <w:fldChar w:fldCharType="begin"/>
        </w:r>
        <w:r>
          <w:rPr>
            <w:noProof/>
            <w:webHidden/>
          </w:rPr>
          <w:instrText xml:space="preserve"> PAGEREF _Toc176796951 \h </w:instrText>
        </w:r>
        <w:r>
          <w:rPr>
            <w:noProof/>
            <w:webHidden/>
          </w:rPr>
        </w:r>
        <w:r>
          <w:rPr>
            <w:noProof/>
            <w:webHidden/>
          </w:rPr>
          <w:fldChar w:fldCharType="separate"/>
        </w:r>
        <w:r w:rsidR="00863476">
          <w:rPr>
            <w:noProof/>
            <w:webHidden/>
          </w:rPr>
          <w:t>74</w:t>
        </w:r>
        <w:r>
          <w:rPr>
            <w:noProof/>
            <w:webHidden/>
          </w:rPr>
          <w:fldChar w:fldCharType="end"/>
        </w:r>
      </w:hyperlink>
    </w:p>
    <w:p w14:paraId="2EB1B968" w14:textId="403A1AE0"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2" w:history="1">
        <w:r w:rsidRPr="00AE560A">
          <w:rPr>
            <w:rStyle w:val="Hipervnculo"/>
            <w:b/>
            <w:bCs/>
            <w:noProof/>
          </w:rPr>
          <w:t>Figura 30.</w:t>
        </w:r>
        <w:r w:rsidRPr="00AE560A">
          <w:rPr>
            <w:rStyle w:val="Hipervnculo"/>
            <w:noProof/>
          </w:rPr>
          <w:t xml:space="preserve"> </w:t>
        </w:r>
        <w:r w:rsidRPr="00AE560A">
          <w:rPr>
            <w:rStyle w:val="Hipervnculo"/>
            <w:i/>
            <w:iCs/>
            <w:noProof/>
          </w:rPr>
          <w:t>Análisis DAFO.</w:t>
        </w:r>
        <w:r>
          <w:rPr>
            <w:noProof/>
            <w:webHidden/>
          </w:rPr>
          <w:tab/>
        </w:r>
        <w:r>
          <w:rPr>
            <w:noProof/>
            <w:webHidden/>
          </w:rPr>
          <w:fldChar w:fldCharType="begin"/>
        </w:r>
        <w:r>
          <w:rPr>
            <w:noProof/>
            <w:webHidden/>
          </w:rPr>
          <w:instrText xml:space="preserve"> PAGEREF _Toc176796952 \h </w:instrText>
        </w:r>
        <w:r>
          <w:rPr>
            <w:noProof/>
            <w:webHidden/>
          </w:rPr>
        </w:r>
        <w:r>
          <w:rPr>
            <w:noProof/>
            <w:webHidden/>
          </w:rPr>
          <w:fldChar w:fldCharType="separate"/>
        </w:r>
        <w:r w:rsidR="00863476">
          <w:rPr>
            <w:noProof/>
            <w:webHidden/>
          </w:rPr>
          <w:t>75</w:t>
        </w:r>
        <w:r>
          <w:rPr>
            <w:noProof/>
            <w:webHidden/>
          </w:rPr>
          <w:fldChar w:fldCharType="end"/>
        </w:r>
      </w:hyperlink>
    </w:p>
    <w:p w14:paraId="06CF1EE9" w14:textId="7322844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06152EF9" w14:textId="19002902" w:rsidR="004166EA"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76796953" w:history="1">
        <w:r w:rsidR="004166EA" w:rsidRPr="004B454F">
          <w:rPr>
            <w:rStyle w:val="Hipervnculo"/>
            <w:noProof/>
          </w:rPr>
          <w:t xml:space="preserve">Tabla 1. </w:t>
        </w:r>
        <w:r w:rsidR="004166EA" w:rsidRPr="004B454F">
          <w:rPr>
            <w:rStyle w:val="Hipervnculo"/>
            <w:i/>
            <w:iCs/>
            <w:noProof/>
          </w:rPr>
          <w:t>Tabla comparativa de las herramientas analizadas.</w:t>
        </w:r>
        <w:r w:rsidR="004166EA">
          <w:rPr>
            <w:noProof/>
            <w:webHidden/>
          </w:rPr>
          <w:tab/>
        </w:r>
        <w:r w:rsidR="004166EA">
          <w:rPr>
            <w:noProof/>
            <w:webHidden/>
          </w:rPr>
          <w:fldChar w:fldCharType="begin"/>
        </w:r>
        <w:r w:rsidR="004166EA">
          <w:rPr>
            <w:noProof/>
            <w:webHidden/>
          </w:rPr>
          <w:instrText xml:space="preserve"> PAGEREF _Toc176796953 \h </w:instrText>
        </w:r>
        <w:r w:rsidR="004166EA">
          <w:rPr>
            <w:noProof/>
            <w:webHidden/>
          </w:rPr>
        </w:r>
        <w:r w:rsidR="004166EA">
          <w:rPr>
            <w:noProof/>
            <w:webHidden/>
          </w:rPr>
          <w:fldChar w:fldCharType="separate"/>
        </w:r>
        <w:r w:rsidR="00863476">
          <w:rPr>
            <w:noProof/>
            <w:webHidden/>
          </w:rPr>
          <w:t>12</w:t>
        </w:r>
        <w:r w:rsidR="004166EA">
          <w:rPr>
            <w:noProof/>
            <w:webHidden/>
          </w:rPr>
          <w:fldChar w:fldCharType="end"/>
        </w:r>
      </w:hyperlink>
    </w:p>
    <w:p w14:paraId="75B7B044" w14:textId="33246E36"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4" w:history="1">
        <w:r w:rsidRPr="004B454F">
          <w:rPr>
            <w:rStyle w:val="Hipervnculo"/>
            <w:noProof/>
          </w:rPr>
          <w:t xml:space="preserve">Tabla 2. </w:t>
        </w:r>
        <w:r w:rsidRPr="004B454F">
          <w:rPr>
            <w:rStyle w:val="Hipervnculo"/>
            <w:i/>
            <w:iCs/>
            <w:noProof/>
          </w:rPr>
          <w:t>Tabla comparativa de herramientas de visualización.</w:t>
        </w:r>
        <w:r>
          <w:rPr>
            <w:noProof/>
            <w:webHidden/>
          </w:rPr>
          <w:tab/>
        </w:r>
        <w:r>
          <w:rPr>
            <w:noProof/>
            <w:webHidden/>
          </w:rPr>
          <w:fldChar w:fldCharType="begin"/>
        </w:r>
        <w:r>
          <w:rPr>
            <w:noProof/>
            <w:webHidden/>
          </w:rPr>
          <w:instrText xml:space="preserve"> PAGEREF _Toc176796954 \h </w:instrText>
        </w:r>
        <w:r>
          <w:rPr>
            <w:noProof/>
            <w:webHidden/>
          </w:rPr>
        </w:r>
        <w:r>
          <w:rPr>
            <w:noProof/>
            <w:webHidden/>
          </w:rPr>
          <w:fldChar w:fldCharType="separate"/>
        </w:r>
        <w:r w:rsidR="00863476">
          <w:rPr>
            <w:noProof/>
            <w:webHidden/>
          </w:rPr>
          <w:t>22</w:t>
        </w:r>
        <w:r>
          <w:rPr>
            <w:noProof/>
            <w:webHidden/>
          </w:rPr>
          <w:fldChar w:fldCharType="end"/>
        </w:r>
      </w:hyperlink>
    </w:p>
    <w:p w14:paraId="22F2082E" w14:textId="2995C49B"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5" w:history="1">
        <w:r w:rsidRPr="004B454F">
          <w:rPr>
            <w:rStyle w:val="Hipervnculo"/>
            <w:noProof/>
          </w:rPr>
          <w:t xml:space="preserve">Tabla 3. </w:t>
        </w:r>
        <w:r w:rsidRPr="004B454F">
          <w:rPr>
            <w:rStyle w:val="Hipervnculo"/>
            <w:i/>
            <w:iCs/>
            <w:noProof/>
          </w:rPr>
          <w:t>Tabla de resultados</w:t>
        </w:r>
        <w:r w:rsidRPr="004B454F">
          <w:rPr>
            <w:rStyle w:val="Hipervnculo"/>
            <w:noProof/>
          </w:rPr>
          <w:t xml:space="preserve"> </w:t>
        </w:r>
        <w:r w:rsidRPr="004B454F">
          <w:rPr>
            <w:rStyle w:val="Hipervnculo"/>
            <w:i/>
            <w:iCs/>
            <w:noProof/>
          </w:rPr>
          <w:t>con las predicciones de la calidad del aire.</w:t>
        </w:r>
        <w:r>
          <w:rPr>
            <w:noProof/>
            <w:webHidden/>
          </w:rPr>
          <w:tab/>
        </w:r>
        <w:r>
          <w:rPr>
            <w:noProof/>
            <w:webHidden/>
          </w:rPr>
          <w:fldChar w:fldCharType="begin"/>
        </w:r>
        <w:r>
          <w:rPr>
            <w:noProof/>
            <w:webHidden/>
          </w:rPr>
          <w:instrText xml:space="preserve"> PAGEREF _Toc176796955 \h </w:instrText>
        </w:r>
        <w:r>
          <w:rPr>
            <w:noProof/>
            <w:webHidden/>
          </w:rPr>
        </w:r>
        <w:r>
          <w:rPr>
            <w:noProof/>
            <w:webHidden/>
          </w:rPr>
          <w:fldChar w:fldCharType="separate"/>
        </w:r>
        <w:r w:rsidR="00863476">
          <w:rPr>
            <w:noProof/>
            <w:webHidden/>
          </w:rPr>
          <w:t>50</w:t>
        </w:r>
        <w:r>
          <w:rPr>
            <w:noProof/>
            <w:webHidden/>
          </w:rPr>
          <w:fldChar w:fldCharType="end"/>
        </w:r>
      </w:hyperlink>
    </w:p>
    <w:p w14:paraId="3A30A0B5" w14:textId="4138079D"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6" w:history="1">
        <w:r w:rsidRPr="004B454F">
          <w:rPr>
            <w:rStyle w:val="Hipervnculo"/>
            <w:noProof/>
          </w:rPr>
          <w:t xml:space="preserve">Tabla 4. </w:t>
        </w:r>
        <w:r w:rsidRPr="004B454F">
          <w:rPr>
            <w:rStyle w:val="Hipervnculo"/>
            <w:i/>
            <w:iCs/>
            <w:noProof/>
          </w:rPr>
          <w:t>Tabla de resultados</w:t>
        </w:r>
        <w:r w:rsidRPr="004B454F">
          <w:rPr>
            <w:rStyle w:val="Hipervnculo"/>
            <w:noProof/>
          </w:rPr>
          <w:t xml:space="preserve"> </w:t>
        </w:r>
        <w:r w:rsidRPr="004B454F">
          <w:rPr>
            <w:rStyle w:val="Hipervnculo"/>
            <w:i/>
            <w:iCs/>
            <w:noProof/>
          </w:rPr>
          <w:t>con las predicciones de los datos meteorológicos.</w:t>
        </w:r>
        <w:r>
          <w:rPr>
            <w:noProof/>
            <w:webHidden/>
          </w:rPr>
          <w:tab/>
        </w:r>
        <w:r>
          <w:rPr>
            <w:noProof/>
            <w:webHidden/>
          </w:rPr>
          <w:fldChar w:fldCharType="begin"/>
        </w:r>
        <w:r>
          <w:rPr>
            <w:noProof/>
            <w:webHidden/>
          </w:rPr>
          <w:instrText xml:space="preserve"> PAGEREF _Toc176796956 \h </w:instrText>
        </w:r>
        <w:r>
          <w:rPr>
            <w:noProof/>
            <w:webHidden/>
          </w:rPr>
        </w:r>
        <w:r>
          <w:rPr>
            <w:noProof/>
            <w:webHidden/>
          </w:rPr>
          <w:fldChar w:fldCharType="separate"/>
        </w:r>
        <w:r w:rsidR="00863476">
          <w:rPr>
            <w:noProof/>
            <w:webHidden/>
          </w:rPr>
          <w:t>53</w:t>
        </w:r>
        <w:r>
          <w:rPr>
            <w:noProof/>
            <w:webHidden/>
          </w:rPr>
          <w:fldChar w:fldCharType="end"/>
        </w:r>
      </w:hyperlink>
    </w:p>
    <w:p w14:paraId="76920AFB" w14:textId="287785EE" w:rsidR="004166EA" w:rsidRDefault="004166EA">
      <w:pPr>
        <w:pStyle w:val="Tabladeilustraciones"/>
        <w:tabs>
          <w:tab w:val="right" w:leader="dot" w:pos="9061"/>
        </w:tabs>
        <w:rPr>
          <w:rFonts w:eastAsiaTheme="minorEastAsia" w:cstheme="minorBidi"/>
          <w:noProof/>
          <w:kern w:val="2"/>
          <w14:ligatures w14:val="standardContextual"/>
        </w:rPr>
      </w:pPr>
      <w:hyperlink w:anchor="_Toc176796957" w:history="1">
        <w:r w:rsidRPr="004B454F">
          <w:rPr>
            <w:rStyle w:val="Hipervnculo"/>
            <w:noProof/>
          </w:rPr>
          <w:t xml:space="preserve">Tabla 5. </w:t>
        </w:r>
        <w:r w:rsidRPr="004B454F">
          <w:rPr>
            <w:rStyle w:val="Hipervnculo"/>
            <w:i/>
            <w:iCs/>
            <w:noProof/>
          </w:rPr>
          <w:t>Tabla de cumplimiento de objetivos.</w:t>
        </w:r>
        <w:r>
          <w:rPr>
            <w:noProof/>
            <w:webHidden/>
          </w:rPr>
          <w:tab/>
        </w:r>
        <w:r>
          <w:rPr>
            <w:noProof/>
            <w:webHidden/>
          </w:rPr>
          <w:fldChar w:fldCharType="begin"/>
        </w:r>
        <w:r>
          <w:rPr>
            <w:noProof/>
            <w:webHidden/>
          </w:rPr>
          <w:instrText xml:space="preserve"> PAGEREF _Toc176796957 \h </w:instrText>
        </w:r>
        <w:r>
          <w:rPr>
            <w:noProof/>
            <w:webHidden/>
          </w:rPr>
        </w:r>
        <w:r>
          <w:rPr>
            <w:noProof/>
            <w:webHidden/>
          </w:rPr>
          <w:fldChar w:fldCharType="separate"/>
        </w:r>
        <w:r w:rsidR="00863476">
          <w:rPr>
            <w:noProof/>
            <w:webHidden/>
          </w:rPr>
          <w:t>81</w:t>
        </w:r>
        <w:r>
          <w:rPr>
            <w:noProof/>
            <w:webHidden/>
          </w:rPr>
          <w:fldChar w:fldCharType="end"/>
        </w:r>
      </w:hyperlink>
    </w:p>
    <w:p w14:paraId="1595F64F" w14:textId="5BBC271C"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437515557"/>
      <w:bookmarkStart w:id="4" w:name="_Toc14106979"/>
      <w:bookmarkStart w:id="5" w:name="_Toc176796627"/>
      <w:r>
        <w:rPr>
          <w:caps w:val="0"/>
        </w:rPr>
        <w:lastRenderedPageBreak/>
        <w:t>Introducción</w:t>
      </w:r>
      <w:bookmarkEnd w:id="2"/>
      <w:bookmarkEnd w:id="5"/>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of Things (Io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5ED4A93" w:rsidR="00A3709B" w:rsidRDefault="00A3709B" w:rsidP="00A3709B">
      <w:r>
        <w:t xml:space="preserve">En concreto, se presenta el proyecto de “Biker”,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n conjuntos de datos que recogen las incidencias existentes en las carreteras del País Vasco, así como el número de vehículos que transitan las mismas. También se utiliza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FCAF797" w:rsidR="00495734" w:rsidRDefault="00A3709B" w:rsidP="00A3709B">
      <w:r>
        <w:t>Dicho tratamiento de los datos com</w:t>
      </w:r>
      <w:r w:rsidR="00CB0F4A">
        <w:t>ienza</w:t>
      </w:r>
      <w:r>
        <w:t xml:space="preserve"> con la </w:t>
      </w:r>
      <w:r w:rsidR="00495734">
        <w:t>extracción</w:t>
      </w:r>
      <w:r>
        <w:t xml:space="preserve"> de </w:t>
      </w:r>
      <w:r w:rsidR="00FB4440">
        <w:t>és</w:t>
      </w:r>
      <w:r>
        <w:t>tos desde las APIs públicas de Open Data Euskadi y Euskalmet</w:t>
      </w:r>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n los que interesen especialmente para llevar a cabo el análisis. Posteriormente, se formatean los datos seleccionados y </w:t>
      </w:r>
      <w:r w:rsidR="00495734">
        <w:t>se guardan</w:t>
      </w:r>
      <w:r>
        <w:t xml:space="preserve"> en </w:t>
      </w:r>
      <w:r w:rsidR="006D17A9">
        <w:t xml:space="preserve">distintas colecciones de </w:t>
      </w:r>
      <w:r>
        <w:t xml:space="preserve">la base de datos de MongoDB en local. </w:t>
      </w:r>
      <w:r w:rsidR="002D70CE">
        <w:t>Esta base de datos realiza la función de almacén de datos (Data Warehouse).</w:t>
      </w:r>
    </w:p>
    <w:p w14:paraId="5983F246" w14:textId="49968A5A" w:rsidR="0093330E" w:rsidRDefault="002D70CE" w:rsidP="00A3709B">
      <w:r>
        <w:t>Seguidamente</w:t>
      </w:r>
      <w:r w:rsidR="00A3709B">
        <w:t xml:space="preserve">, se </w:t>
      </w:r>
      <w:r>
        <w:t xml:space="preserve">explotan los datos con tal de </w:t>
      </w:r>
      <w:r w:rsidR="00A3709B">
        <w:t>extraer las relaciones que se consideren más relevantes</w:t>
      </w:r>
      <w:r>
        <w:t>. De esta forma, se obt</w:t>
      </w:r>
      <w:r w:rsidR="00CB0F4A">
        <w:t>iene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w:t>
      </w:r>
      <w:r w:rsidR="00CB0F4A">
        <w:t>son</w:t>
      </w:r>
      <w:r w:rsidR="0093330E">
        <w:t xml:space="preserve">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C5396">
        <w:t xml:space="preserve"> </w:t>
      </w:r>
      <w:r w:rsidR="00F22A8A">
        <w:t>regresi</w:t>
      </w:r>
      <w:r w:rsidR="00FC5396">
        <w:t>ón lineal, Random Forest y la</w:t>
      </w:r>
      <w:r w:rsidR="00F22A8A">
        <w:t xml:space="preserve"> red neuronal</w:t>
      </w:r>
      <w:r w:rsidR="00A3709B">
        <w:t xml:space="preserve">. </w:t>
      </w:r>
    </w:p>
    <w:p w14:paraId="75637622" w14:textId="121C1AA3" w:rsidR="00A3709B" w:rsidRDefault="00A3709B" w:rsidP="00A3709B">
      <w:r>
        <w:lastRenderedPageBreak/>
        <w:t>Finalmente, se visualiza la información extraída de todo el análisis, utilizando herramienta</w:t>
      </w:r>
      <w:r w:rsidR="00610C85">
        <w:t>s</w:t>
      </w:r>
      <w:r>
        <w:t xml:space="preserve"> </w:t>
      </w:r>
      <w:r w:rsidR="00610C85">
        <w:t xml:space="preserve">de </w:t>
      </w:r>
      <w:r w:rsidR="00610C85" w:rsidRPr="00610C85">
        <w:t>Business Intelligence</w:t>
      </w:r>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1A2F0764"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w:t>
      </w:r>
      <w:r w:rsidR="004A3C2A">
        <w:t xml:space="preserve"> al sector ciclista, </w:t>
      </w:r>
      <w:r w:rsidR="0093330E">
        <w:t>cuyos usuarios p</w:t>
      </w:r>
      <w:r w:rsidR="00CB0F4A">
        <w:t>ueden</w:t>
      </w:r>
      <w:r w:rsidR="0093330E">
        <w:t xml:space="preserve">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76796628"/>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145C53B2"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0F3BB467"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w:t>
      </w:r>
      <w:r w:rsidR="00CB0F4A">
        <w:t>e</w:t>
      </w:r>
      <w:r w:rsidR="004A3C2A">
        <w:t xml:space="preserve"> la</w:t>
      </w:r>
      <w:r w:rsidR="00962B99">
        <w:t xml:space="preserve"> consulta</w:t>
      </w:r>
      <w:r w:rsidR="004A3C2A">
        <w:t xml:space="preserve"> </w:t>
      </w:r>
      <w:r w:rsidR="00962B99">
        <w:t xml:space="preserve">tanto </w:t>
      </w:r>
      <w:r w:rsidR="00AC49C3">
        <w:t>d</w:t>
      </w:r>
      <w:r w:rsidR="00962B99">
        <w:t xml:space="preserve">el tráfico como </w:t>
      </w:r>
      <w:r w:rsidR="00AC49C3">
        <w:t xml:space="preserve">de </w:t>
      </w:r>
      <w:r w:rsidR="00962B99">
        <w:t xml:space="preserve">la climatología, lo que </w:t>
      </w:r>
      <w:r w:rsidR="00CB0F4A">
        <w:t>deduce</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5D2B5D25"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 la planificación de las sesiones que se quieran realizar y permitir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76796629"/>
      <w:r>
        <w:rPr>
          <w:caps w:val="0"/>
        </w:rPr>
        <w:t xml:space="preserve">Planteamiento del </w:t>
      </w:r>
      <w:bookmarkEnd w:id="7"/>
      <w:r w:rsidR="00E94CF7">
        <w:rPr>
          <w:caps w:val="0"/>
        </w:rPr>
        <w:t>trabajo</w:t>
      </w:r>
      <w:bookmarkEnd w:id="8"/>
    </w:p>
    <w:p w14:paraId="79F30DAB" w14:textId="3B287E6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 </w:t>
      </w:r>
      <w:r w:rsidR="00694977">
        <w:t>cumplimentar a través de</w:t>
      </w:r>
      <w:r w:rsidR="00612192">
        <w:t xml:space="preserve">l presente proyecto. </w:t>
      </w:r>
    </w:p>
    <w:p w14:paraId="5DF73D87" w14:textId="5F208017" w:rsidR="000D2AFA" w:rsidRDefault="00D21DB1" w:rsidP="006D17A9">
      <w:r>
        <w:t>Consecuentemente</w:t>
      </w:r>
      <w:r w:rsidR="00612192">
        <w:t xml:space="preserve"> emerge “Biker”,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 xml:space="preserve">se </w:t>
      </w:r>
      <w:r w:rsidR="00A46389">
        <w:t>pretende mostrar</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76796630"/>
      <w:r>
        <w:rPr>
          <w:caps w:val="0"/>
        </w:rPr>
        <w:t>Estructura del trabajo</w:t>
      </w:r>
      <w:bookmarkEnd w:id="9"/>
      <w:bookmarkEnd w:id="10"/>
    </w:p>
    <w:p w14:paraId="0BDBAC3B" w14:textId="4E59DBDD" w:rsidR="00F97999" w:rsidRDefault="00F97999" w:rsidP="00F97999">
      <w:r>
        <w:t>Mediante este proyecto se trabaja cada una de las fases del ciclo de vida de los datos. Se com</w:t>
      </w:r>
      <w:r w:rsidR="00A46389">
        <w:t>ienza</w:t>
      </w:r>
      <w:r>
        <w:t xml:space="preserve"> con la investigación y el análisis de varias herramientas existentes, las cuales t</w:t>
      </w:r>
      <w:r w:rsidR="00A46389">
        <w:t>ienen</w:t>
      </w:r>
      <w:r>
        <w:t xml:space="preserve"> cierto grado de similitud respecto al proyecto presentado. En esta misma sección se valoran todas las posibles tecnologías a utilizar para su desarrollo, justificando la elección de cada una de las utilizadas.</w:t>
      </w:r>
    </w:p>
    <w:p w14:paraId="056B1C6B" w14:textId="6829201C" w:rsidR="00F97999" w:rsidRDefault="00F97999" w:rsidP="00F97999">
      <w:r>
        <w:t>En la sección posterior, se defin</w:t>
      </w:r>
      <w:r w:rsidR="00A46389">
        <w:t>e</w:t>
      </w:r>
      <w:r>
        <w:t xml:space="preserve"> el objetivo principal y los objetivos secundarios del proyecto, englobando desde la exploración y recolección de datos hasta su visualización. Seguidamente, se presenta la metodología utilizada para la gestión del proyecto, con sus respectivas herramientas de gestión.</w:t>
      </w:r>
    </w:p>
    <w:p w14:paraId="792DE532" w14:textId="7E6C2FB0" w:rsidR="00F97999" w:rsidRDefault="00F97999" w:rsidP="00F97999">
      <w:r>
        <w:t>El grosso del proyecto se divid</w:t>
      </w:r>
      <w:r w:rsidR="00A46389">
        <w:t>e</w:t>
      </w:r>
      <w:r>
        <w:t xml:space="preserve"> mediante subapartados, uno por cada fase del ciclo de vida del conjunto de datos:</w:t>
      </w:r>
      <w:r w:rsidRPr="00CE5B84">
        <w:t xml:space="preserve"> </w:t>
      </w:r>
      <w:r>
        <w:t>captura, limpieza y procesamiento, almacenamiento, análisis y visualización.</w:t>
      </w:r>
    </w:p>
    <w:p w14:paraId="0A8BF0A0" w14:textId="789AFC2F" w:rsidR="00D8217B" w:rsidRPr="00F37CFB" w:rsidRDefault="00D8217B" w:rsidP="00D8217B">
      <w:pPr>
        <w:rPr>
          <w:i/>
          <w:iCs/>
        </w:rPr>
      </w:pPr>
      <w:bookmarkStart w:id="11" w:name="_Toc17679692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196461E0" w:rsidR="00703325" w:rsidRDefault="00E24FC9" w:rsidP="00F97999">
      <w:r>
        <w:lastRenderedPageBreak/>
        <w:t>Respecto a la imagen previa,</w:t>
      </w:r>
      <w:r w:rsidR="00703325">
        <w:t xml:space="preserve"> la única diferencia existente </w:t>
      </w:r>
      <w:r w:rsidR="00A46389">
        <w:t>es</w:t>
      </w:r>
      <w:r w:rsidR="00703325">
        <w:t xml:space="preserve"> que las fases de almacenamiento y tratamiento </w:t>
      </w:r>
      <w:r w:rsidR="00323B46">
        <w:t>están</w:t>
      </w:r>
      <w:r w:rsidR="00703325">
        <w:t xml:space="preserve"> intercambiadas. Como se menciona en más de una ocasión a lo largo del documento</w:t>
      </w:r>
      <w:r w:rsidR="00487877">
        <w:t>.</w:t>
      </w:r>
      <w:r w:rsidR="00703325">
        <w:t xml:space="preserve"> </w:t>
      </w:r>
      <w:r w:rsidR="00487877">
        <w:t>E</w:t>
      </w:r>
      <w:r w:rsidR="00703325">
        <w:t xml:space="preserve">ste hecho se debe a la conformación de un Data Warehouse en vez de un Data Lake, almacenando </w:t>
      </w:r>
      <w:r>
        <w:t xml:space="preserve">únicamente </w:t>
      </w:r>
      <w:r w:rsidR="00703325">
        <w:t>los datos que son de interés</w:t>
      </w:r>
      <w:r>
        <w:t xml:space="preserve"> en lugar de la totalidad de los mismos</w:t>
      </w:r>
      <w:r w:rsidR="00A46389">
        <w:t>, habiendo sufrido una transformación previa a su almacenamiento</w:t>
      </w:r>
      <w:r w:rsidR="00703325">
        <w:t>.</w:t>
      </w:r>
    </w:p>
    <w:p w14:paraId="70BEB56F" w14:textId="66C8E08B"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com</w:t>
      </w:r>
      <w:r w:rsidR="00A46389">
        <w:t>ienza</w:t>
      </w:r>
      <w:r>
        <w:t xml:space="preserve"> explicando la recogida de datos desde unas APIs públicas de Open Data Euskadi y Euskalmet, mediante las cuales se </w:t>
      </w:r>
      <w:r w:rsidR="002D63E4">
        <w:t>recogen</w:t>
      </w:r>
      <w:r>
        <w:t xml:space="preserve"> datos meteorológicos y relacionados con el tráfico. </w:t>
      </w:r>
    </w:p>
    <w:p w14:paraId="5F435058" w14:textId="5E9878B5" w:rsidR="00F97999" w:rsidRDefault="00F97999" w:rsidP="00F97999">
      <w:r>
        <w:t xml:space="preserve">En la segunda fase se presenta el procesamiento y la limpieza de los datos recogidos. De todos los datos devueltos por las APIs, se seleccionan los que mayor relevancia tengan para la aplicación. Una vez seleccionados y previo a la inserción en la base de datos de MongoDB en local, se realiza la limpieza y el tratamiento de estos, con el fin de almacenar únicamente datos con valor y que por consiguiente generen un Data Warehouse. </w:t>
      </w:r>
    </w:p>
    <w:p w14:paraId="346E24E6" w14:textId="1B37BD68" w:rsidR="00F97999" w:rsidRDefault="00F97999" w:rsidP="00F97999">
      <w:r>
        <w:t>En la fase de almacenamiento, se m</w:t>
      </w:r>
      <w:r w:rsidR="00A46389">
        <w:t xml:space="preserve">uestra </w:t>
      </w:r>
      <w:r>
        <w:t xml:space="preserve">el guardado de los datos seleccionados y su estructuración en distintas colecciones, lo que al ser una base de datos no relacional simula las diferentes tablas de lo que sería una base de datos estructurada (SQL). </w:t>
      </w:r>
    </w:p>
    <w:p w14:paraId="008A58BC" w14:textId="043349EC" w:rsidR="00F97999" w:rsidRDefault="00F97999" w:rsidP="00F97999">
      <w:r>
        <w:t xml:space="preserve">Para la cuarta fase, fase de análisis, se </w:t>
      </w:r>
      <w:r w:rsidR="00A46389">
        <w:t>comienza</w:t>
      </w:r>
      <w:r>
        <w:t xml:space="preserve"> realizando un análisis exploratorio de datos (EDA), con el fin de entender en mayor profundidad los valores que dichos datos pueden tomar. Tras realizar </w:t>
      </w:r>
      <w:r w:rsidR="00323B46">
        <w:t>el</w:t>
      </w:r>
      <w:r>
        <w:t xml:space="preserve"> análisis, se plantean diversas técnicas de IA para poder obtener predicciones de los diferentes indicadores meteorológicos y referentes al tráfico que </w:t>
      </w:r>
      <w:r w:rsidR="00E24FC9">
        <w:t>podrían existir</w:t>
      </w:r>
      <w:r>
        <w:t xml:space="preserve"> durante los próximos días. Para ello, se utilizan varios tipos de regresiones y redes neuronales. Se t</w:t>
      </w:r>
      <w:r w:rsidR="00A46389">
        <w:t>ienen</w:t>
      </w:r>
      <w:r>
        <w:t xml:space="preserve"> en cuenta todos los históricos registrados en la base de datos, así como diferentes atributos que ponderan según su correlación y permit</w:t>
      </w:r>
      <w:r w:rsidR="00A46389">
        <w:t>en</w:t>
      </w:r>
      <w:r>
        <w:t xml:space="preserve"> realizar el entrenamiento óptimo para el modelo en cuestión.</w:t>
      </w:r>
    </w:p>
    <w:p w14:paraId="567ADB38" w14:textId="239CE017" w:rsidR="00F97999" w:rsidRDefault="00F97999" w:rsidP="00F97999">
      <w:r>
        <w:t xml:space="preserve">Una vez obtenidas las predicciones, se </w:t>
      </w:r>
      <w:r w:rsidR="000A2F03">
        <w:t>inicia</w:t>
      </w:r>
      <w:r>
        <w:t xml:space="preserve"> la fase de visualización. El desarrollo de esta fase se lleva a cabo utilizando herramientas de BI como Power</w:t>
      </w:r>
      <w:r w:rsidR="005764A3">
        <w:t xml:space="preserve"> </w:t>
      </w:r>
      <w:r>
        <w:t xml:space="preserve">BI. De esta forma, se </w:t>
      </w:r>
      <w:r w:rsidR="000A2F03">
        <w:t>pueden</w:t>
      </w:r>
      <w:r>
        <w:t xml:space="preserve"> visualizar los datos que mayor valor aporten al proyecto. Asimismo, los datos </w:t>
      </w:r>
      <w:r w:rsidR="000A2F03">
        <w:t>son</w:t>
      </w:r>
      <w:r>
        <w:t xml:space="preserve"> ubicados en varios dashboards, de acuerdo con el área al que pertenezca cada dato: </w:t>
      </w:r>
      <w:r w:rsidR="00B169E1">
        <w:t>meteorología</w:t>
      </w:r>
      <w:r>
        <w:t xml:space="preserve">, </w:t>
      </w:r>
      <w:r w:rsidR="00B169E1">
        <w:t>calidad del aire</w:t>
      </w:r>
      <w:r>
        <w:t xml:space="preserve">, </w:t>
      </w:r>
      <w:r w:rsidR="00B169E1">
        <w:t>tráfico e incidencias.</w:t>
      </w:r>
    </w:p>
    <w:p w14:paraId="4238D2A7" w14:textId="115A3BC2" w:rsidR="00F97999" w:rsidRDefault="00F97999" w:rsidP="00F97999">
      <w:r>
        <w:lastRenderedPageBreak/>
        <w:t>Tras el desarrollo del proyecto, se detallan aspectos de una índole más genérica como son el p</w:t>
      </w:r>
      <w:r w:rsidRPr="00566798">
        <w:t>lan de trabajo y gestión del proyecto</w:t>
      </w:r>
      <w:r>
        <w:t>. En este apartado, se desglos</w:t>
      </w:r>
      <w:r w:rsidR="000A2F03">
        <w:t>a</w:t>
      </w:r>
      <w:r>
        <w:t xml:space="preserve"> la planificación realizada para poder cumplir con el proyecto adem</w:t>
      </w:r>
      <w:r w:rsidR="00E24FC9">
        <w:t>á</w:t>
      </w:r>
      <w:r>
        <w:t>s de presentar las diferentes limitaciones y problemáticas que han podido existir durante el transcurso del mismo.</w:t>
      </w:r>
    </w:p>
    <w:p w14:paraId="2E90A0A8" w14:textId="163D745D" w:rsidR="00F97999" w:rsidRPr="00F97999" w:rsidRDefault="00F97999" w:rsidP="00F97999">
      <w:r>
        <w:t>Finalmente, se expo</w:t>
      </w:r>
      <w:r w:rsidR="000A2F03">
        <w:t>nen</w:t>
      </w:r>
      <w:r>
        <w:t xml:space="preserve"> los resultados y conclusiones obtenidas, permitiendo conocer el resultado final de</w:t>
      </w:r>
      <w:r w:rsidR="00323B46">
        <w:t>l</w:t>
      </w:r>
      <w:r>
        <w:t xml:space="preserve"> proyecto.</w:t>
      </w:r>
      <w:r w:rsidR="00E24FC9">
        <w:t xml:space="preserve"> Se conclu</w:t>
      </w:r>
      <w:r w:rsidR="000A2F03">
        <w:t>ye</w:t>
      </w:r>
      <w:r w:rsidR="00E24FC9">
        <w:t xml:space="preserve"> con posibles líneas futuras de trabajo que tratar sobre el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2" w:name="_Toc147741195"/>
      <w:bookmarkStart w:id="13" w:name="_Toc176796631"/>
      <w:r>
        <w:rPr>
          <w:caps w:val="0"/>
        </w:rPr>
        <w:lastRenderedPageBreak/>
        <w:t>Contexto y estado del arte</w:t>
      </w:r>
      <w:bookmarkEnd w:id="12"/>
      <w:bookmarkEnd w:id="13"/>
    </w:p>
    <w:p w14:paraId="59569E0C" w14:textId="66165E78" w:rsidR="00F85354" w:rsidRDefault="00C23992" w:rsidP="00F55627">
      <w:pPr>
        <w:pStyle w:val="Ttulo2"/>
        <w:ind w:left="716"/>
        <w:rPr>
          <w:caps w:val="0"/>
        </w:rPr>
      </w:pPr>
      <w:bookmarkStart w:id="14" w:name="_Toc176796632"/>
      <w:r>
        <w:rPr>
          <w:caps w:val="0"/>
        </w:rPr>
        <w:t>Contexto del problema</w:t>
      </w:r>
      <w:bookmarkEnd w:id="14"/>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5"/>
      <w:r>
        <w:t xml:space="preserve"> </w:t>
      </w:r>
      <w:commentRangeEnd w:id="15"/>
      <w:r w:rsidR="00B751D4">
        <w:rPr>
          <w:rStyle w:val="Refdecomentario"/>
        </w:rPr>
        <w:commentReference w:id="15"/>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694E2815"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7"/>
      <w:r w:rsidR="000A0B45">
        <w:t xml:space="preserve"> </w:t>
      </w:r>
      <w:commentRangeEnd w:id="17"/>
      <w:r w:rsidR="00B751D4">
        <w:rPr>
          <w:rStyle w:val="Refdecomentario"/>
        </w:rPr>
        <w:commentReference w:id="17"/>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8"/>
      <w:r w:rsidR="00290650">
        <w:t xml:space="preserve"> </w:t>
      </w:r>
      <w:commentRangeEnd w:id="18"/>
      <w:r w:rsidR="00B751D4">
        <w:rPr>
          <w:rStyle w:val="Refdecomentario"/>
        </w:rPr>
        <w:commentReference w:id="18"/>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w:t>
      </w:r>
      <w:r w:rsidR="00AC49C3">
        <w:t xml:space="preserve">también </w:t>
      </w:r>
      <w:r w:rsidR="00290650">
        <w:t xml:space="preserve">recoge gran cantidad de accidentes ciclistas como </w:t>
      </w:r>
      <w:r w:rsidR="00007F50">
        <w:t>son las circunstancias meteorológicas</w:t>
      </w:r>
      <w:commentRangeStart w:id="19"/>
      <w:r w:rsidR="00007F50">
        <w:t xml:space="preserve"> </w:t>
      </w:r>
      <w:commentRangeEnd w:id="19"/>
      <w:r w:rsidR="00B751D4">
        <w:rPr>
          <w:rStyle w:val="Refdecomentario"/>
        </w:rPr>
        <w:commentReference w:id="19"/>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0" w:name="_Toc176796633"/>
      <w:r>
        <w:rPr>
          <w:caps w:val="0"/>
        </w:rPr>
        <w:lastRenderedPageBreak/>
        <w:t>Estado del arte</w:t>
      </w:r>
      <w:r w:rsidR="0005699F">
        <w:rPr>
          <w:caps w:val="0"/>
        </w:rPr>
        <w:t xml:space="preserve"> de herramientas similares existentes</w:t>
      </w:r>
      <w:bookmarkEnd w:id="20"/>
    </w:p>
    <w:p w14:paraId="5D7A65E7" w14:textId="300AEEC3"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Biker”. A continuación, se presentan las alternativas con mayor similitud y relevancia a la propuesta realizada.</w:t>
      </w:r>
    </w:p>
    <w:p w14:paraId="1B3113F6" w14:textId="6D3E8474" w:rsidR="00BB5B73" w:rsidRDefault="00C921D5" w:rsidP="0005699F">
      <w:pPr>
        <w:pStyle w:val="Ttulo3"/>
        <w:ind w:left="709" w:hanging="709"/>
      </w:pPr>
      <w:bookmarkStart w:id="21" w:name="_Toc176796634"/>
      <w:r>
        <w:t>MeteoRuta</w:t>
      </w:r>
      <w:bookmarkEnd w:id="21"/>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2"/>
      <w:r>
        <w:t xml:space="preserve"> </w:t>
      </w:r>
      <w:commentRangeEnd w:id="22"/>
      <w:r w:rsidR="00B751D4">
        <w:rPr>
          <w:rStyle w:val="Refdecomentario"/>
        </w:rPr>
        <w:commentReference w:id="22"/>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3"/>
      <w:r w:rsidR="00BB5B73">
        <w:t xml:space="preserve"> </w:t>
      </w:r>
      <w:commentRangeEnd w:id="23"/>
      <w:r w:rsidR="00B751D4">
        <w:rPr>
          <w:rStyle w:val="Refdecomentario"/>
        </w:rPr>
        <w:commentReference w:id="23"/>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149870D6" w:rsidR="00BB5B73" w:rsidRDefault="000A2F03" w:rsidP="00BB5B73">
      <w:r>
        <w:t>Esta</w:t>
      </w:r>
      <w:r w:rsidR="00BB5B73">
        <w:t xml:space="preserve"> herramienta </w:t>
      </w:r>
      <w:r w:rsidR="00C921D5">
        <w:t xml:space="preserve">se puede </w:t>
      </w:r>
      <w:r>
        <w:t>utilizar</w:t>
      </w:r>
      <w:r w:rsidR="00C921D5">
        <w:t xml:space="preserve"> de diferentes formas</w:t>
      </w:r>
      <w:r w:rsidR="00BB5B73">
        <w:t xml:space="preserve">, pudiendo analizar una ruta concreta o bien ir explorando </w:t>
      </w:r>
      <w:r w:rsidR="00C921D5">
        <w:t>zonas d</w:t>
      </w:r>
      <w:r w:rsidR="00BB5B73">
        <w:t xml:space="preserve">el mapa manualmente, conociendo información más específica a medida que se recorren las diferentes vías. </w:t>
      </w:r>
    </w:p>
    <w:p w14:paraId="4AAD72C5" w14:textId="0B2DD48E" w:rsidR="009B0758" w:rsidRPr="00F37CFB" w:rsidRDefault="009B0758" w:rsidP="009B0758">
      <w:pPr>
        <w:rPr>
          <w:i/>
          <w:iCs/>
        </w:rPr>
      </w:pPr>
      <w:bookmarkStart w:id="24" w:name="_Toc176796924"/>
      <w:r w:rsidRPr="00F37CFB">
        <w:rPr>
          <w:noProof/>
        </w:rPr>
        <w:drawing>
          <wp:anchor distT="0" distB="107950" distL="114300" distR="114300" simplePos="0" relativeHeight="251651072"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24"/>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6159C29" w:rsidR="00BB5B73" w:rsidRDefault="00BB5B73" w:rsidP="00FB6F23">
      <w:r>
        <w:lastRenderedPageBreak/>
        <w:t>En lo que a la comparativa con “Biker”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 xml:space="preserve">realiza un análisis tan detallado del tráfico como </w:t>
      </w:r>
      <w:r w:rsidR="000A2F03">
        <w:t xml:space="preserve">pretende </w:t>
      </w:r>
      <w:r w:rsidR="00C921D5">
        <w:t>realizar “Biker</w:t>
      </w:r>
      <w:r w:rsidR="00C74A60">
        <w:t>”</w:t>
      </w:r>
      <w:r w:rsidR="00C921D5">
        <w:t xml:space="preserve">. Además, otro aspecto a considerar es que MeteoRuta únicamente trabaja </w:t>
      </w:r>
      <w:r w:rsidR="009B0758">
        <w:t>sobre</w:t>
      </w:r>
      <w:r w:rsidR="00C921D5">
        <w:t xml:space="preserve"> una visualización de un mapa donde poder interactuar, mientras con </w:t>
      </w:r>
      <w:r w:rsidR="009B0758">
        <w:t>“</w:t>
      </w:r>
      <w:r w:rsidR="00C921D5">
        <w:t>Biker</w:t>
      </w:r>
      <w:r w:rsidR="009B0758">
        <w:t>”</w:t>
      </w:r>
      <w:r w:rsidR="00C921D5">
        <w:t xml:space="preserve"> </w:t>
      </w:r>
      <w:r w:rsidR="000A2F03">
        <w:t>se compone de</w:t>
      </w:r>
      <w:r w:rsidR="00C921D5">
        <w:t xml:space="preserve"> varios grafismos que aporten información variada.</w:t>
      </w:r>
    </w:p>
    <w:p w14:paraId="071ADCBA" w14:textId="695B86DC" w:rsidR="00A30720" w:rsidRDefault="00A30720" w:rsidP="0005699F">
      <w:pPr>
        <w:pStyle w:val="Ttulo3"/>
        <w:ind w:left="709" w:hanging="709"/>
      </w:pPr>
      <w:bookmarkStart w:id="25" w:name="_Toc176796635"/>
      <w:r>
        <w:t>Comobity</w:t>
      </w:r>
      <w:bookmarkEnd w:id="25"/>
    </w:p>
    <w:p w14:paraId="177460CB" w14:textId="0E568F64" w:rsidR="00A30720" w:rsidRDefault="00BB5B73" w:rsidP="00F37CFB">
      <w:r>
        <w:t>Otra aplicación que puede tener relación en lo que al ámbito de movilidad se refiere, es la aplicación de Comobity</w:t>
      </w:r>
      <w:commentRangeStart w:id="26"/>
      <w:r>
        <w:t xml:space="preserve"> </w:t>
      </w:r>
      <w:commentRangeEnd w:id="26"/>
      <w:r w:rsidR="00B751D4">
        <w:rPr>
          <w:rStyle w:val="Refdecomentario"/>
        </w:rPr>
        <w:commentReference w:id="26"/>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02204178" w:rsidR="00634CB4" w:rsidRDefault="00634CB4" w:rsidP="00F37CFB">
      <w:r>
        <w:t xml:space="preserve">En comparación con “Biker”, el análisis </w:t>
      </w:r>
      <w:r w:rsidR="003945A6">
        <w:t xml:space="preserve">que Comobity </w:t>
      </w:r>
      <w:r>
        <w:t xml:space="preserve">realiza sobre el tráfico </w:t>
      </w:r>
      <w:r w:rsidR="00B169E1">
        <w:t>es bastante similar</w:t>
      </w:r>
      <w:r>
        <w:t xml:space="preserve">, a pesar de que es una herramienta pensada para ser utilizada en tiempo real. </w:t>
      </w:r>
      <w:r w:rsidR="00B169E1">
        <w:t>Sin embargo</w:t>
      </w:r>
      <w:r>
        <w:t xml:space="preserve">,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w:t>
      </w:r>
      <w:r w:rsidR="00B169E1">
        <w:t>la</w:t>
      </w:r>
      <w:r>
        <w:t xml:space="preserve"> característica de actualización de datos </w:t>
      </w:r>
      <w:r w:rsidR="00E24FC9">
        <w:t>inminente</w:t>
      </w:r>
      <w:r>
        <w:t xml:space="preserve">. Se ha de mencionar también, que Comobity no hace ninguna referencia al análisis meteorológico, </w:t>
      </w:r>
      <w:r w:rsidR="00C74A60">
        <w:t>lo</w:t>
      </w:r>
      <w:r>
        <w:t xml:space="preserve"> </w:t>
      </w:r>
      <w:r w:rsidR="00C74A60">
        <w:t>que</w:t>
      </w:r>
      <w:r>
        <w:t xml:space="preserve"> en “Biker” toma un importante </w:t>
      </w:r>
      <w:r w:rsidR="000A2F03">
        <w:t>peso</w:t>
      </w:r>
      <w:r>
        <w:t>.</w:t>
      </w:r>
    </w:p>
    <w:p w14:paraId="0EC2195B" w14:textId="77777777" w:rsidR="00634CB4" w:rsidRDefault="00634CB4" w:rsidP="00F37CFB"/>
    <w:p w14:paraId="66D2929F" w14:textId="77777777" w:rsidR="00634CB4" w:rsidRDefault="00634CB4" w:rsidP="00F37CFB"/>
    <w:p w14:paraId="50BF21CF" w14:textId="09523D5E" w:rsidR="00F37CFB" w:rsidRPr="00F37CFB" w:rsidRDefault="00634CB4" w:rsidP="00F37CFB">
      <w:pPr>
        <w:rPr>
          <w:i/>
          <w:iCs/>
        </w:rPr>
      </w:pPr>
      <w:bookmarkStart w:id="27" w:name="_Hlk165399679"/>
      <w:bookmarkStart w:id="28" w:name="_Toc176796925"/>
      <w:r w:rsidRPr="00F37CFB">
        <w:rPr>
          <w:noProof/>
        </w:rPr>
        <w:lastRenderedPageBreak/>
        <w:drawing>
          <wp:anchor distT="0" distB="107950" distL="114300" distR="114300" simplePos="0" relativeHeight="251646976"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863476">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28"/>
    </w:p>
    <w:bookmarkEnd w:id="27"/>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9" w:name="_Toc176796636"/>
      <w:r>
        <w:t>TuTiempo.net</w:t>
      </w:r>
      <w:bookmarkEnd w:id="29"/>
    </w:p>
    <w:p w14:paraId="4B34C152" w14:textId="6ED6E5E5" w:rsidR="0017234A" w:rsidRDefault="000B5DE1" w:rsidP="00BB5B73">
      <w:r>
        <w:t xml:space="preserve">La </w:t>
      </w:r>
      <w:r w:rsidR="00634CB4">
        <w:t>web de TuTiempo.net</w:t>
      </w:r>
      <w:commentRangeStart w:id="30"/>
      <w:r w:rsidR="00BD009D">
        <w:t xml:space="preserve"> </w:t>
      </w:r>
      <w:commentRangeEnd w:id="30"/>
      <w:r w:rsidR="00B751D4">
        <w:rPr>
          <w:rStyle w:val="Refdecomentario"/>
        </w:rPr>
        <w:commentReference w:id="30"/>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Biker”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1D2EED7C" w:rsidR="00F37CFB" w:rsidRPr="00F37CFB" w:rsidRDefault="00F37CFB" w:rsidP="00F37CFB">
      <w:pPr>
        <w:rPr>
          <w:i/>
          <w:iCs/>
        </w:rPr>
      </w:pPr>
      <w:bookmarkStart w:id="31" w:name="_Toc176796926"/>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1"/>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bookmarkStart w:id="32" w:name="_Hlk173000618"/>
      <w:r w:rsidRPr="00F527EC">
        <w:rPr>
          <w:lang w:val="es-ES"/>
        </w:rPr>
        <w:t>Fuente: Elaboración propia.</w:t>
      </w:r>
    </w:p>
    <w:p w14:paraId="1F22515A" w14:textId="17DCDC61" w:rsidR="00F134D2" w:rsidRDefault="00F134D2" w:rsidP="0005699F">
      <w:pPr>
        <w:pStyle w:val="Ttulo3"/>
        <w:ind w:left="709" w:hanging="709"/>
      </w:pPr>
      <w:bookmarkStart w:id="33" w:name="_Toc176796637"/>
      <w:bookmarkEnd w:id="32"/>
      <w:r>
        <w:t>Flare</w:t>
      </w:r>
      <w:bookmarkEnd w:id="33"/>
    </w:p>
    <w:p w14:paraId="7BA6B7C2" w14:textId="24D90411" w:rsidR="00F134D2" w:rsidRDefault="00F134D2" w:rsidP="00F134D2">
      <w:r>
        <w:t>Por último, se presenta la aplicación de Flare</w:t>
      </w:r>
      <w:commentRangeStart w:id="34"/>
      <w:r>
        <w:t xml:space="preserve"> </w:t>
      </w:r>
      <w:commentRangeEnd w:id="34"/>
      <w:r w:rsidR="00B751D4">
        <w:rPr>
          <w:rStyle w:val="Refdecomentario"/>
        </w:rPr>
        <w:commentReference w:id="34"/>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Biker”,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2B6B320F" w:rsidR="007E20AF" w:rsidRPr="007E20AF" w:rsidRDefault="007E20AF" w:rsidP="007E20AF">
      <w:pPr>
        <w:pStyle w:val="Descripcin"/>
        <w:keepNext/>
        <w:rPr>
          <w:sz w:val="24"/>
          <w:szCs w:val="24"/>
        </w:rPr>
      </w:pPr>
      <w:bookmarkStart w:id="35" w:name="_Toc147741261"/>
      <w:bookmarkStart w:id="36" w:name="_Toc155691447"/>
      <w:bookmarkStart w:id="37" w:name="_Toc176796953"/>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1</w:t>
      </w:r>
      <w:r w:rsidRPr="00633FD3">
        <w:rPr>
          <w:sz w:val="24"/>
          <w:szCs w:val="24"/>
        </w:rPr>
        <w:fldChar w:fldCharType="end"/>
      </w:r>
      <w:r w:rsidRPr="00914BA4">
        <w:t xml:space="preserve">. </w:t>
      </w:r>
      <w:bookmarkEnd w:id="35"/>
      <w:bookmarkEnd w:id="36"/>
      <w:r>
        <w:rPr>
          <w:b w:val="0"/>
          <w:bCs w:val="0"/>
          <w:i/>
          <w:iCs/>
          <w:sz w:val="24"/>
          <w:szCs w:val="24"/>
        </w:rPr>
        <w:t>Tabla comparativa de las herramientas analizadas.</w:t>
      </w:r>
      <w:bookmarkEnd w:id="37"/>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MeteoRuta</w:t>
            </w:r>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obity</w:t>
            </w:r>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Flare</w:t>
            </w:r>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8" w:name="_Toc176796638"/>
      <w:r>
        <w:rPr>
          <w:caps w:val="0"/>
        </w:rPr>
        <w:t>Estado del arte de las</w:t>
      </w:r>
      <w:r w:rsidR="001443DC" w:rsidRPr="0005699F">
        <w:rPr>
          <w:caps w:val="0"/>
        </w:rPr>
        <w:t xml:space="preserve"> tecnologías</w:t>
      </w:r>
      <w:r>
        <w:rPr>
          <w:caps w:val="0"/>
        </w:rPr>
        <w:t xml:space="preserve"> </w:t>
      </w:r>
      <w:r w:rsidR="00DB46A4">
        <w:rPr>
          <w:caps w:val="0"/>
        </w:rPr>
        <w:t>a utilizar</w:t>
      </w:r>
      <w:bookmarkEnd w:id="38"/>
    </w:p>
    <w:p w14:paraId="48B2A4B1" w14:textId="2AD27490" w:rsidR="001443DC" w:rsidRDefault="001443DC" w:rsidP="00BB5B73">
      <w:r>
        <w:t xml:space="preserve">Una vez </w:t>
      </w:r>
      <w:r w:rsidR="00C67CB4">
        <w:t>realizado el análisis sobre</w:t>
      </w:r>
      <w:r>
        <w:t xml:space="preserve"> las </w:t>
      </w:r>
      <w:r w:rsidR="00C67CB4">
        <w:t>herramientas</w:t>
      </w:r>
      <w:r>
        <w:t xml:space="preserve"> existentes, se investiga y justifica el uso de </w:t>
      </w:r>
      <w:r w:rsidR="00285270">
        <w:t>cada</w:t>
      </w:r>
      <w:r>
        <w:t xml:space="preserve"> tecnología utilizadas en este proyecto. </w:t>
      </w:r>
      <w:r w:rsidR="001545FE">
        <w:t xml:space="preserve">En dicho </w:t>
      </w:r>
      <w:r w:rsidR="00285270">
        <w:t>análisis</w:t>
      </w:r>
      <w:r w:rsidR="001545FE">
        <w:t xml:space="preserve">, se realiza una comparativa entre las principales opciones </w:t>
      </w:r>
      <w:r w:rsidR="00C67CB4">
        <w:t xml:space="preserve">a utilizar en cada fase del ciclo de vida del dato </w:t>
      </w:r>
      <w:r w:rsidR="00285270">
        <w:t>y s</w:t>
      </w:r>
      <w:r w:rsidR="0005699F">
        <w:t xml:space="preserve">e </w:t>
      </w:r>
      <w:r w:rsidR="00C67CB4">
        <w:t>detalla</w:t>
      </w:r>
      <w:r w:rsidR="00285270">
        <w:t xml:space="preserve"> la elección de la herramienta a utilizar.</w:t>
      </w:r>
    </w:p>
    <w:p w14:paraId="4A354035" w14:textId="285CF3CC" w:rsidR="00285270" w:rsidRDefault="0074372F" w:rsidP="0005699F">
      <w:pPr>
        <w:pStyle w:val="Ttulo3"/>
        <w:ind w:left="709" w:hanging="709"/>
      </w:pPr>
      <w:bookmarkStart w:id="39" w:name="_Toc176796639"/>
      <w:r>
        <w:t>Recogida de datos</w:t>
      </w:r>
      <w:bookmarkEnd w:id="39"/>
    </w:p>
    <w:p w14:paraId="40572762" w14:textId="6A15F1EF"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r>
        <w:lastRenderedPageBreak/>
        <w:t>APIs</w:t>
      </w:r>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0"/>
      <w:r w:rsidR="000F1427">
        <w:t xml:space="preserve"> </w:t>
      </w:r>
      <w:commentRangeEnd w:id="40"/>
      <w:r w:rsidR="000F1427">
        <w:rPr>
          <w:rStyle w:val="Refdecomentario"/>
        </w:rPr>
        <w:commentReference w:id="40"/>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4554C463"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mediante APIs</w:t>
      </w:r>
      <w:r w:rsidR="00AA4E7A">
        <w:t>,</w:t>
      </w:r>
      <w:r w:rsidRPr="009F22BD">
        <w:t xml:space="preserve"> se obtiene </w:t>
      </w:r>
      <w:r w:rsidR="00AA4E7A">
        <w:t>una mayor</w:t>
      </w:r>
      <w:r w:rsidRPr="009F22BD">
        <w:t xml:space="preserve"> libertad </w:t>
      </w:r>
      <w:r w:rsidR="00AA4E7A">
        <w:t>para</w:t>
      </w:r>
      <w:r w:rsidRPr="009F22BD">
        <w:t xml:space="preserve"> </w:t>
      </w:r>
      <w:r w:rsidR="008038A5">
        <w:t>elegir</w:t>
      </w:r>
      <w:r w:rsidRPr="009F22BD">
        <w:t xml:space="preserve">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conformar un Data Warehouse en lugar de un Data Lake</w:t>
      </w:r>
      <w:r w:rsidR="009F22BD" w:rsidRPr="009F22BD">
        <w:t>.</w:t>
      </w:r>
    </w:p>
    <w:p w14:paraId="2C6244BE" w14:textId="7BEF6D67" w:rsidR="00413BE9" w:rsidRDefault="00413BE9" w:rsidP="0074372F">
      <w:r>
        <w:t>Un punto a tener en cuenta es que</w:t>
      </w:r>
      <w:r w:rsidR="00E14017">
        <w:t xml:space="preserve"> existen infinidad de APIs,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1"/>
      <w:r w:rsidR="000F1427">
        <w:t xml:space="preserve"> </w:t>
      </w:r>
      <w:commentRangeEnd w:id="41"/>
      <w:r w:rsidR="000F1427">
        <w:rPr>
          <w:rStyle w:val="Refdecomentario"/>
        </w:rPr>
        <w:commentReference w:id="41"/>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entre los que pueden ser comunes los archivos Comma Separated Value (</w:t>
      </w:r>
      <w:r>
        <w:t>CSV</w:t>
      </w:r>
      <w:r w:rsidR="00FF319E">
        <w:t>)</w:t>
      </w:r>
      <w:r>
        <w:t>,</w:t>
      </w:r>
      <w:r w:rsidR="00FF319E" w:rsidRPr="00FF319E">
        <w:t xml:space="preserve"> Extensible Markup Language</w:t>
      </w:r>
      <w:r>
        <w:t xml:space="preserve"> </w:t>
      </w:r>
      <w:r w:rsidR="00FF319E">
        <w:t>(</w:t>
      </w:r>
      <w:r>
        <w:t>XML</w:t>
      </w:r>
      <w:r w:rsidR="00FF319E">
        <w:t>)</w:t>
      </w:r>
      <w:r w:rsidR="000D7085">
        <w:t xml:space="preserve"> o </w:t>
      </w:r>
      <w:r w:rsidR="000D7085" w:rsidRPr="000D7085">
        <w:t>JavaScript Object Notation</w:t>
      </w:r>
      <w:r w:rsidR="000D7085">
        <w:t xml:space="preserve"> (</w:t>
      </w:r>
      <w:r>
        <w:t>JSON)</w:t>
      </w:r>
      <w:r w:rsidR="000D7085">
        <w:t>.</w:t>
      </w:r>
    </w:p>
    <w:p w14:paraId="53F2D376" w14:textId="7D6F96F3" w:rsidR="00953878" w:rsidRDefault="00953878" w:rsidP="00953878">
      <w:pPr>
        <w:pStyle w:val="Ttulo4"/>
        <w:ind w:left="851" w:hanging="851"/>
      </w:pPr>
      <w:r>
        <w:t>Web Scraping</w:t>
      </w:r>
    </w:p>
    <w:p w14:paraId="75FADAE9" w14:textId="4F4E34BA" w:rsidR="000D7085" w:rsidRPr="000D7085" w:rsidRDefault="000D7085" w:rsidP="000D7085">
      <w:r>
        <w:t>Técnica utilizada para obtener datos de las p</w:t>
      </w:r>
      <w:r w:rsidR="00610C85">
        <w:t>á</w:t>
      </w:r>
      <w:r>
        <w:t>ginas web de forma indirecta</w:t>
      </w:r>
      <w:commentRangeStart w:id="42"/>
      <w:r w:rsidR="00610C85">
        <w:t xml:space="preserve"> </w:t>
      </w:r>
      <w:commentRangeEnd w:id="42"/>
      <w:r w:rsidR="00B751D4">
        <w:rPr>
          <w:rStyle w:val="Refdecomentario"/>
        </w:rPr>
        <w:commentReference w:id="42"/>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r w:rsidR="00610C85" w:rsidRPr="00610C85">
        <w:t>HyperText Markup Language</w:t>
      </w:r>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3"/>
      <w:r w:rsidR="008A65E1">
        <w:t xml:space="preserve"> </w:t>
      </w:r>
      <w:commentRangeEnd w:id="43"/>
      <w:r w:rsidR="008A65E1">
        <w:rPr>
          <w:rStyle w:val="Refdecomentario"/>
        </w:rPr>
        <w:commentReference w:id="43"/>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3A7E4B9D"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038A5">
        <w:t xml:space="preserve">. </w:t>
      </w:r>
      <w:r w:rsidR="008A65E1">
        <w:t xml:space="preserve">Por el contrario, si se proponen preguntas con respuesta cerrada, los datos </w:t>
      </w:r>
      <w:r w:rsidR="008038A5">
        <w:t>son</w:t>
      </w:r>
      <w:r w:rsidR="008A65E1">
        <w:t xml:space="preserve">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4" w:name="_Toc176796640"/>
      <w:r>
        <w:t xml:space="preserve">Limpieza </w:t>
      </w:r>
      <w:r w:rsidR="006024A4">
        <w:t xml:space="preserve">y procesamiento </w:t>
      </w:r>
      <w:r>
        <w:t>de datos</w:t>
      </w:r>
      <w:bookmarkEnd w:id="44"/>
    </w:p>
    <w:p w14:paraId="76FCA684" w14:textId="1AAF99B3"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w:t>
      </w:r>
      <w:r w:rsidR="008038A5">
        <w:t>aplica un ETL (Extract Transform Load) o ELT (Extract Load Trasnform).</w:t>
      </w:r>
      <w:r>
        <w:t xml:space="preserve"> </w:t>
      </w:r>
      <w:r w:rsidR="008038A5">
        <w:t>En el primer caso, se conforma un Data Warehouse, almacenando únicamente la información relevante mientras que en la segunda opción se crea un Data Lake.</w:t>
      </w:r>
    </w:p>
    <w:p w14:paraId="00515537" w14:textId="4797E578" w:rsidR="00C87E3C" w:rsidRDefault="00D14067" w:rsidP="006024A4">
      <w:r>
        <w:t xml:space="preserve">En el caso de Biker,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w:t>
      </w:r>
      <w:r w:rsidR="008038A5">
        <w:t>e</w:t>
      </w:r>
      <w:r w:rsidR="00C87E3C">
        <w:t xml:space="preserve">n sus diferencias y se valora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5"/>
      <w:r w:rsidR="00831739">
        <w:t xml:space="preserve"> </w:t>
      </w:r>
      <w:commentRangeEnd w:id="45"/>
      <w:r w:rsidR="00831739">
        <w:rPr>
          <w:rStyle w:val="Refdecomentario"/>
        </w:rPr>
        <w:commentReference w:id="45"/>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6"/>
      <w:r w:rsidR="000A6F49">
        <w:t xml:space="preserve"> </w:t>
      </w:r>
      <w:commentRangeEnd w:id="46"/>
      <w:r w:rsidR="000A6F49">
        <w:rPr>
          <w:rStyle w:val="Refdecomentario"/>
        </w:rPr>
        <w:commentReference w:id="46"/>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7"/>
      <w:r w:rsidR="00C45209">
        <w:t xml:space="preserve"> </w:t>
      </w:r>
      <w:commentRangeEnd w:id="47"/>
      <w:r w:rsidR="00C45209">
        <w:rPr>
          <w:rStyle w:val="Refdecomentario"/>
        </w:rPr>
        <w:commentReference w:id="47"/>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Data Warehouse</w:t>
      </w:r>
    </w:p>
    <w:p w14:paraId="2FC43203" w14:textId="77777777" w:rsidR="000A6F49" w:rsidRDefault="000A6F49" w:rsidP="000A6F49">
      <w:r>
        <w:t>Consiste en una estructura donde se permiten almacenar grandes cantidades de datos tras ser analizados, transformados y modificados</w:t>
      </w:r>
      <w:commentRangeStart w:id="48"/>
      <w:r>
        <w:t xml:space="preserve"> </w:t>
      </w:r>
      <w:commentRangeEnd w:id="48"/>
      <w:r w:rsidR="00701EE8">
        <w:rPr>
          <w:rStyle w:val="Refdecomentario"/>
        </w:rPr>
        <w:commentReference w:id="48"/>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9"/>
      <w:r>
        <w:t xml:space="preserve"> </w:t>
      </w:r>
      <w:commentRangeEnd w:id="49"/>
      <w:r>
        <w:rPr>
          <w:rStyle w:val="Refdecomentario"/>
        </w:rPr>
        <w:commentReference w:id="49"/>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0" w:name="_Toc176796641"/>
      <w:r>
        <w:t>Almacenamiento</w:t>
      </w:r>
      <w:r w:rsidR="008579F3">
        <w:t xml:space="preserve"> de datos</w:t>
      </w:r>
      <w:bookmarkEnd w:id="50"/>
    </w:p>
    <w:p w14:paraId="7B73C144" w14:textId="50EE4F8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w:t>
      </w:r>
      <w:r w:rsidR="00AF5D33">
        <w:t>son</w:t>
      </w:r>
      <w:r w:rsidR="00701EE8">
        <w:t xml:space="preserve">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1"/>
      <w:r w:rsidR="00BF7C6D">
        <w:t xml:space="preserve"> </w:t>
      </w:r>
      <w:commentRangeEnd w:id="51"/>
      <w:r w:rsidR="00BF7C6D">
        <w:rPr>
          <w:rStyle w:val="Refdecomentario"/>
        </w:rPr>
        <w:commentReference w:id="51"/>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2"/>
      <w:r w:rsidRPr="004F12D7">
        <w:rPr>
          <w:lang w:val="en-GB"/>
        </w:rPr>
        <w:t xml:space="preserve"> </w:t>
      </w:r>
      <w:commentRangeEnd w:id="52"/>
      <w:r>
        <w:rPr>
          <w:rStyle w:val="Refdecomentario"/>
        </w:rPr>
        <w:commentReference w:id="52"/>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3"/>
      <w:r w:rsidR="00633A32" w:rsidRPr="004F12D7">
        <w:rPr>
          <w:lang w:val="en-GB"/>
        </w:rPr>
        <w:t xml:space="preserve"> </w:t>
      </w:r>
      <w:commentRangeEnd w:id="53"/>
      <w:r w:rsidR="00633A32">
        <w:rPr>
          <w:rStyle w:val="Refdecomentario"/>
        </w:rPr>
        <w:commentReference w:id="53"/>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r w:rsidRPr="004F12D7">
        <w:rPr>
          <w:lang w:val="en-GB"/>
        </w:rPr>
        <w:t>Microsot SQL Server</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Oracle Database</w:t>
      </w:r>
      <w:commentRangeStart w:id="55"/>
      <w:r w:rsidR="00633A32">
        <w:t xml:space="preserve"> </w:t>
      </w:r>
      <w:commentRangeEnd w:id="55"/>
      <w:r w:rsidR="00633A32">
        <w:rPr>
          <w:rStyle w:val="Refdecomentario"/>
        </w:rPr>
        <w:commentReference w:id="55"/>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6"/>
      <w:r w:rsidR="00B5563A">
        <w:t xml:space="preserve"> </w:t>
      </w:r>
      <w:commentRangeEnd w:id="56"/>
      <w:r w:rsidR="00B5563A">
        <w:rPr>
          <w:rStyle w:val="Refdecomentario"/>
        </w:rPr>
        <w:commentReference w:id="56"/>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7"/>
      <w:r>
        <w:t xml:space="preserve"> </w:t>
      </w:r>
      <w:commentRangeEnd w:id="57"/>
      <w:r>
        <w:rPr>
          <w:rStyle w:val="Refdecomentario"/>
        </w:rPr>
        <w:commentReference w:id="57"/>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8"/>
      <w:r>
        <w:t xml:space="preserve"> </w:t>
      </w:r>
      <w:commentRangeEnd w:id="58"/>
      <w:r>
        <w:rPr>
          <w:rStyle w:val="Refdecomentario"/>
        </w:rPr>
        <w:commentReference w:id="58"/>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r>
        <w:t>Cassandra</w:t>
      </w:r>
      <w:commentRangeStart w:id="59"/>
      <w:r>
        <w:t xml:space="preserve"> </w:t>
      </w:r>
      <w:commentRangeEnd w:id="59"/>
      <w:r>
        <w:rPr>
          <w:rStyle w:val="Refdecomentario"/>
        </w:rPr>
        <w:commentReference w:id="59"/>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0"/>
      <w:r>
        <w:t xml:space="preserve"> </w:t>
      </w:r>
      <w:commentRangeEnd w:id="60"/>
      <w:r>
        <w:rPr>
          <w:rStyle w:val="Refdecomentario"/>
        </w:rPr>
        <w:commentReference w:id="60"/>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1"/>
      <w:r w:rsidRPr="004F12D7">
        <w:rPr>
          <w:lang w:val="en-GB"/>
        </w:rPr>
        <w:t xml:space="preserve"> </w:t>
      </w:r>
      <w:commentRangeEnd w:id="61"/>
      <w:r w:rsidR="004F12D7">
        <w:rPr>
          <w:rStyle w:val="Refdecomentario"/>
        </w:rPr>
        <w:commentReference w:id="61"/>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2" w:name="_Toc176796642"/>
      <w:r>
        <w:t>Análisis de datos</w:t>
      </w:r>
      <w:bookmarkEnd w:id="62"/>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19AC2380"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Biker, </w:t>
      </w:r>
      <w:r w:rsidR="00AF5D33">
        <w:t>es</w:t>
      </w:r>
      <w:r>
        <w:t xml:space="preserve">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3"/>
      <w:r w:rsidR="00D53792">
        <w:t xml:space="preserve"> </w:t>
      </w:r>
      <w:commentRangeEnd w:id="63"/>
      <w:r w:rsidR="00D53792">
        <w:rPr>
          <w:rStyle w:val="Refdecomentario"/>
        </w:rPr>
        <w:commentReference w:id="63"/>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533B2D90" w:rsidR="00D56ABE" w:rsidRDefault="005356E3" w:rsidP="00D56ABE">
      <w:r>
        <w:t xml:space="preserve">Para ello, se requiere dividir el conjunto de datos en dos grupos. El primer grupo </w:t>
      </w:r>
      <w:r w:rsidR="00AF5D33">
        <w:t>es el de</w:t>
      </w:r>
      <w:r>
        <w:t xml:space="preserve"> los datos de entrenamiento</w:t>
      </w:r>
      <w:r w:rsidR="00D56ABE">
        <w:t>. Este conjunto</w:t>
      </w:r>
      <w:r>
        <w:t xml:space="preserve"> </w:t>
      </w:r>
      <w:r w:rsidR="00AF5D33">
        <w:t>es</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obt</w:t>
      </w:r>
      <w:r w:rsidR="00AF5D33">
        <w:t>iene</w:t>
      </w:r>
      <w:r w:rsidR="00D9685B">
        <w:t xml:space="preserve">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permit</w:t>
      </w:r>
      <w:r w:rsidR="00AF5D33">
        <w:t>e</w:t>
      </w:r>
      <w:r w:rsidR="00D56ABE">
        <w:t xml:space="preserve">n </w:t>
      </w:r>
      <w:r w:rsidR="00A41F9B">
        <w:t>comprobar el funcionamiento real del algoritmo una vez entrenado.</w:t>
      </w:r>
    </w:p>
    <w:p w14:paraId="5F75E5BF" w14:textId="37E68E76"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Validation) precisamente, consiste en realizar varias iteraciones de entrenamiento </w:t>
      </w:r>
      <w:r w:rsidR="00AF5D33">
        <w:t>a</w:t>
      </w:r>
      <w:r w:rsidR="006C0EB8">
        <w:t>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 a obtener un mejor entrenamiento</w:t>
      </w:r>
      <w:commentRangeStart w:id="64"/>
      <w:r w:rsidR="006C0EB8">
        <w:t xml:space="preserve"> </w:t>
      </w:r>
      <w:commentRangeEnd w:id="64"/>
      <w:r w:rsidR="006C0EB8">
        <w:rPr>
          <w:rStyle w:val="Refdecomentario"/>
        </w:rPr>
        <w:commentReference w:id="64"/>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5EA7FE46"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w:t>
      </w:r>
      <w:r w:rsidR="006A5433">
        <w:t>validación</w:t>
      </w:r>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6F51DD7"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r>
        <w:t>Nai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5"/>
      <w:r w:rsidR="0070274C">
        <w:t xml:space="preserve"> </w:t>
      </w:r>
      <w:commentRangeEnd w:id="65"/>
      <w:r w:rsidR="0070274C">
        <w:rPr>
          <w:rStyle w:val="Refdecomentario"/>
        </w:rPr>
        <w:commentReference w:id="65"/>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6"/>
      <w:r>
        <w:t xml:space="preserve"> </w:t>
      </w:r>
      <w:commentRangeEnd w:id="66"/>
      <w:r>
        <w:rPr>
          <w:rStyle w:val="Refdecomentario"/>
        </w:rPr>
        <w:commentReference w:id="66"/>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r>
        <w:t xml:space="preserve">Clustering exclusivo: </w:t>
      </w:r>
      <w:r w:rsidR="00D46BC9">
        <w:t>K-Means</w:t>
      </w:r>
      <w:r w:rsidR="004D57E8">
        <w:t>.</w:t>
      </w:r>
    </w:p>
    <w:p w14:paraId="249DB345" w14:textId="53932A0C" w:rsidR="00B557D9" w:rsidRDefault="00AF4CDF" w:rsidP="00B557D9">
      <w:pPr>
        <w:pStyle w:val="Prrafodelista"/>
      </w:pPr>
      <w:r>
        <w:t>E</w:t>
      </w:r>
      <w:r w:rsidRPr="00F50737">
        <w:t xml:space="preserve">l objetivo principal </w:t>
      </w:r>
      <w:r>
        <w:t xml:space="preserve">del algoritmo K-Means </w:t>
      </w:r>
      <w:r w:rsidRPr="00F50737">
        <w:t xml:space="preserve">es poder </w:t>
      </w:r>
      <w:r>
        <w:t xml:space="preserve">dividir el conjunto de datos en K grupos, intentando minimizar la suma de los cuadrados de las distancias dentro de cada clúster. Para ello se definen los centroides y se itera el cálculo de la distancia existente desde cada dato hasta los centroides. Dicho dato </w:t>
      </w:r>
      <w:r w:rsidR="00AF5D33">
        <w:t>es</w:t>
      </w:r>
      <w:r>
        <w:t xml:space="preserve"> asignado al clúster con el centroide más cercano.</w:t>
      </w:r>
    </w:p>
    <w:p w14:paraId="444CD76D" w14:textId="1209FF8E" w:rsidR="004D57E8" w:rsidRDefault="00E6627F" w:rsidP="005A0DA6">
      <w:pPr>
        <w:pStyle w:val="Prrafodelista"/>
        <w:numPr>
          <w:ilvl w:val="0"/>
          <w:numId w:val="8"/>
        </w:numPr>
      </w:pPr>
      <w:r>
        <w:t>Clustering jerárquico: a</w:t>
      </w:r>
      <w:r w:rsidR="004D57E8">
        <w:t>grupamiento jerárquico aglomerativo</w:t>
      </w:r>
      <w:r>
        <w:t>.</w:t>
      </w:r>
    </w:p>
    <w:p w14:paraId="4EE36A2C" w14:textId="6E2B4BE7" w:rsidR="00E8500C" w:rsidRDefault="003E3BCF" w:rsidP="00AF4CDF">
      <w:pPr>
        <w:pStyle w:val="Prrafodelista"/>
      </w:pPr>
      <w:r>
        <w:t>E</w:t>
      </w:r>
      <w:r w:rsidRPr="00F50737">
        <w:t xml:space="preserve">l objetivo principal </w:t>
      </w:r>
      <w:r>
        <w:t xml:space="preserve">del agrupamiento jerárquico aglomerativo </w:t>
      </w:r>
      <w:r w:rsidRPr="00F50737">
        <w:t>es</w:t>
      </w:r>
      <w:r>
        <w:t xml:space="preserve"> agrupar conjuntos de datos de forma jerárquica. El escenario inicial se sitúa con varios clústeres, los cuales se fusionan hasta converger en un único clúster. El proceso de fusionado de los clústeres </w:t>
      </w:r>
      <w:r w:rsidR="00AF5D33">
        <w:t>está</w:t>
      </w:r>
      <w:r>
        <w:t xml:space="preserve">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Clustering probabilista: Expectation-Maximization (EM).</w:t>
      </w:r>
    </w:p>
    <w:p w14:paraId="4C2DD087" w14:textId="74FCF4D6"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r w:rsidR="009A4435">
        <w:rPr>
          <w:lang w:val="en-GB"/>
        </w:rPr>
        <w:t>difuso</w:t>
      </w:r>
      <w:r w:rsidRPr="00E6627F">
        <w:rPr>
          <w:lang w:val="en-GB"/>
        </w:rPr>
        <w:t>: Fuzzy C-Mean</w:t>
      </w:r>
      <w:r>
        <w:rPr>
          <w:lang w:val="en-GB"/>
        </w:rPr>
        <w:t>s.</w:t>
      </w:r>
    </w:p>
    <w:p w14:paraId="03EAEC27" w14:textId="55CB82EC" w:rsidR="00B52C6B" w:rsidRPr="00D309DE" w:rsidRDefault="00D309DE" w:rsidP="00B52C6B">
      <w:pPr>
        <w:pStyle w:val="Prrafodelista"/>
      </w:pPr>
      <w:r>
        <w:t>E</w:t>
      </w:r>
      <w:r w:rsidRPr="00F50737">
        <w:t xml:space="preserve">l objetivo principal </w:t>
      </w:r>
      <w:r>
        <w:t xml:space="preserve">del algoritmo Fuzzy C-Means </w:t>
      </w:r>
      <w:r w:rsidRPr="00F50737">
        <w:t xml:space="preserve">es poder </w:t>
      </w:r>
      <w:r>
        <w:t xml:space="preserve">dividir el conjunto de datos en </w:t>
      </w:r>
      <w:r w:rsidR="00AE0ADE">
        <w:t>varios</w:t>
      </w:r>
      <w:r>
        <w:t xml:space="preserve"> grupos</w:t>
      </w:r>
      <w:r w:rsidR="00AE0ADE">
        <w:t>, al igual que realiza el algoritmo K-Means</w:t>
      </w:r>
      <w:r>
        <w:t xml:space="preserve">. La principal diferencia respecto a </w:t>
      </w:r>
      <w:r w:rsidR="00AE0ADE">
        <w:t xml:space="preserve">este algoritmo se encuentra </w:t>
      </w:r>
      <w:r>
        <w:t xml:space="preserve">en que </w:t>
      </w:r>
      <w:r w:rsidR="00AE0ADE">
        <w:t xml:space="preserve">K-Means únicamente permite asignar </w:t>
      </w:r>
      <w:r>
        <w:t xml:space="preserve">un dato </w:t>
      </w:r>
      <w:r w:rsidR="00AE0ADE">
        <w:t>a un clúster, mientras que Fuzzy C-Means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 xml:space="preserve">K-means, siendo la </w:t>
      </w:r>
      <w:r w:rsidR="00AE0ADE">
        <w:t>diferencia más notoria</w:t>
      </w:r>
      <w:r>
        <w:t xml:space="preserve"> que la asignación de un dato a un clúster se realiza en base a un grado de pertenencia.</w:t>
      </w:r>
      <w:r w:rsidR="00AE0ADE">
        <w:t xml:space="preserve"> De esta forma, un único dato puede </w:t>
      </w:r>
      <w:r w:rsidR="00565AAE">
        <w:t>pertenecer</w:t>
      </w:r>
      <w:r w:rsidR="00AE0ADE">
        <w:t xml:space="preserve"> a varios clústeres distintos.</w:t>
      </w:r>
    </w:p>
    <w:p w14:paraId="7311DC86" w14:textId="7F3B729A" w:rsidR="008579F3" w:rsidRDefault="008579F3" w:rsidP="008579F3">
      <w:pPr>
        <w:pStyle w:val="Ttulo3"/>
        <w:ind w:left="709" w:hanging="709"/>
      </w:pPr>
      <w:bookmarkStart w:id="67" w:name="_Toc176796643"/>
      <w:r>
        <w:t>Visualización de datos</w:t>
      </w:r>
      <w:bookmarkEnd w:id="67"/>
    </w:p>
    <w:p w14:paraId="1667CF7B" w14:textId="590285DF"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w:t>
      </w:r>
      <w:r w:rsidR="00AF5D33">
        <w:t>n seguidamente</w:t>
      </w:r>
      <w:r>
        <w:t xml:space="preserve"> algunas de ellas.</w:t>
      </w:r>
    </w:p>
    <w:p w14:paraId="500C5C17" w14:textId="7154018A" w:rsidR="001A2A14" w:rsidRDefault="001A2A14" w:rsidP="001A2A14">
      <w:pPr>
        <w:pStyle w:val="Ttulo4"/>
        <w:ind w:left="851" w:hanging="851"/>
      </w:pPr>
      <w:r>
        <w:t>Visualizaciones con Python</w:t>
      </w:r>
    </w:p>
    <w:p w14:paraId="6D31F885" w14:textId="77777777" w:rsidR="00565AAE"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8"/>
      <w:r w:rsidR="002E6972">
        <w:t xml:space="preserve"> </w:t>
      </w:r>
      <w:commentRangeEnd w:id="68"/>
      <w:r w:rsidR="002E6972">
        <w:rPr>
          <w:rStyle w:val="Refdecomentario"/>
        </w:rPr>
        <w:commentReference w:id="68"/>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p>
    <w:p w14:paraId="4CD86BE3" w14:textId="068290A4" w:rsidR="00565AAE" w:rsidRPr="000724CD" w:rsidRDefault="00565AAE" w:rsidP="00565AAE">
      <w:pPr>
        <w:rPr>
          <w:i/>
          <w:iCs/>
        </w:rPr>
      </w:pPr>
      <w:bookmarkStart w:id="69" w:name="_Toc176796927"/>
      <w:r w:rsidRPr="00AD7617">
        <w:rPr>
          <w:rFonts w:ascii="Arial" w:hAnsi="Arial" w:cs="Arial"/>
          <w:b/>
          <w:bCs/>
          <w:noProof/>
        </w:rPr>
        <w:drawing>
          <wp:anchor distT="0" distB="0" distL="114300" distR="114300" simplePos="0" relativeHeight="251667456" behindDoc="1" locked="0" layoutInCell="1" allowOverlap="1" wp14:anchorId="64990D01" wp14:editId="70CFD194">
            <wp:simplePos x="0" y="0"/>
            <wp:positionH relativeFrom="margin">
              <wp:posOffset>1270</wp:posOffset>
            </wp:positionH>
            <wp:positionV relativeFrom="paragraph">
              <wp:posOffset>289560</wp:posOffset>
            </wp:positionV>
            <wp:extent cx="5748655" cy="1805940"/>
            <wp:effectExtent l="0" t="0" r="0" b="0"/>
            <wp:wrapTight wrapText="bothSides">
              <wp:wrapPolygon edited="0">
                <wp:start x="0" y="0"/>
                <wp:lineTo x="0" y="21418"/>
                <wp:lineTo x="21545" y="21418"/>
                <wp:lineTo x="21545" y="0"/>
                <wp:lineTo x="0" y="0"/>
              </wp:wrapPolygon>
            </wp:wrapTight>
            <wp:docPr id="195195874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8742" name="Imagen 1" descr="Gráfico, Gráfico de barras&#10;&#10;Descripción generada automáticamente"/>
                    <pic:cNvPicPr/>
                  </pic:nvPicPr>
                  <pic:blipFill>
                    <a:blip r:embed="rId22"/>
                    <a:stretch>
                      <a:fillRect/>
                    </a:stretch>
                  </pic:blipFill>
                  <pic:spPr>
                    <a:xfrm>
                      <a:off x="0" y="0"/>
                      <a:ext cx="5748655" cy="1805940"/>
                    </a:xfrm>
                    <a:prstGeom prst="rect">
                      <a:avLst/>
                    </a:prstGeom>
                    <a:ln>
                      <a:noFill/>
                    </a:ln>
                  </pic:spPr>
                </pic:pic>
              </a:graphicData>
            </a:graphic>
            <wp14:sizeRelH relativeFrom="margin">
              <wp14:pctWidth>0</wp14:pctWidth>
            </wp14:sizeRelH>
            <wp14:sizeRelV relativeFrom="margin">
              <wp14:pctHeight>0</wp14:pctHeight>
            </wp14:sizeRelV>
          </wp:anchor>
        </w:drawing>
      </w:r>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sidR="00863476">
        <w:rPr>
          <w:b/>
          <w:bCs/>
          <w:noProof/>
        </w:rPr>
        <w:t>5</w:t>
      </w:r>
      <w:r w:rsidRPr="00A655D2">
        <w:rPr>
          <w:b/>
          <w:bCs/>
        </w:rPr>
        <w:fldChar w:fldCharType="end"/>
      </w:r>
      <w:r w:rsidRPr="00A655D2">
        <w:rPr>
          <w:b/>
          <w:bCs/>
        </w:rPr>
        <w:t>.</w:t>
      </w:r>
      <w:r w:rsidRPr="002A3D58">
        <w:t xml:space="preserve"> </w:t>
      </w:r>
      <w:r w:rsidR="007D672C" w:rsidRPr="000724CD">
        <w:rPr>
          <w:i/>
          <w:iCs/>
        </w:rPr>
        <w:t>Ejemplo de v</w:t>
      </w:r>
      <w:r w:rsidRPr="000724CD">
        <w:rPr>
          <w:i/>
          <w:iCs/>
        </w:rPr>
        <w:t>isualización con librerías de Python.</w:t>
      </w:r>
      <w:bookmarkEnd w:id="69"/>
    </w:p>
    <w:p w14:paraId="25AFCEB0" w14:textId="77777777" w:rsidR="00565AAE" w:rsidRPr="00F134D2" w:rsidRDefault="00565AAE" w:rsidP="00565AAE">
      <w:pPr>
        <w:pStyle w:val="Piedefoto-tabla"/>
        <w:rPr>
          <w:lang w:val="es-ES"/>
        </w:rPr>
      </w:pPr>
      <w:r w:rsidRPr="00F527EC">
        <w:rPr>
          <w:lang w:val="es-ES"/>
        </w:rPr>
        <w:t>Fuente: Elaboración propia.</w:t>
      </w:r>
    </w:p>
    <w:p w14:paraId="7F496A4F" w14:textId="77777777" w:rsidR="00565AAE" w:rsidRDefault="00565AAE" w:rsidP="009A4435"/>
    <w:p w14:paraId="5A13A7F1" w14:textId="77777777" w:rsidR="00565AAE" w:rsidRDefault="00565AAE" w:rsidP="009A4435"/>
    <w:p w14:paraId="7AC6B095" w14:textId="3F1EA636" w:rsidR="009A4435" w:rsidRDefault="00AE0ADE" w:rsidP="009A4435">
      <w:r>
        <w:lastRenderedPageBreak/>
        <w:t>De l</w:t>
      </w:r>
      <w:r w:rsidR="005F7168">
        <w:t xml:space="preserve">as </w:t>
      </w:r>
      <w:r>
        <w:t xml:space="preserve">librerías </w:t>
      </w:r>
      <w:r w:rsidR="005F7168">
        <w:t>m</w:t>
      </w:r>
      <w:r w:rsidR="00EB5F73">
        <w:t>á</w:t>
      </w:r>
      <w:r w:rsidR="005F7168">
        <w:t>s relevantes dentro de este lenguaje de programación</w:t>
      </w:r>
      <w:r>
        <w:t xml:space="preserve"> destacan</w:t>
      </w:r>
      <w:r w:rsidR="005F7168">
        <w:t>:</w:t>
      </w:r>
    </w:p>
    <w:p w14:paraId="0F95B728" w14:textId="1EA79510" w:rsidR="005F7168" w:rsidRDefault="005F7168" w:rsidP="005A0DA6">
      <w:pPr>
        <w:pStyle w:val="Prrafodelista"/>
        <w:numPr>
          <w:ilvl w:val="0"/>
          <w:numId w:val="9"/>
        </w:numPr>
      </w:pPr>
      <w:r>
        <w:t>Matplotlib</w:t>
      </w:r>
    </w:p>
    <w:p w14:paraId="32CDC67F" w14:textId="75A1920B" w:rsidR="005F7168" w:rsidRDefault="005F7168" w:rsidP="005A0DA6">
      <w:pPr>
        <w:pStyle w:val="Prrafodelista"/>
        <w:numPr>
          <w:ilvl w:val="0"/>
          <w:numId w:val="9"/>
        </w:numPr>
      </w:pPr>
      <w:r>
        <w:t>Seaborn</w:t>
      </w:r>
    </w:p>
    <w:p w14:paraId="0D31F7D0" w14:textId="51FB5615" w:rsidR="00A655D2" w:rsidRDefault="005F7168" w:rsidP="005A0DA6">
      <w:pPr>
        <w:pStyle w:val="Prrafodelista"/>
        <w:numPr>
          <w:ilvl w:val="0"/>
          <w:numId w:val="9"/>
        </w:numPr>
      </w:pPr>
      <w:r>
        <w:t>Plotly</w:t>
      </w:r>
    </w:p>
    <w:p w14:paraId="5C5DB0C1" w14:textId="04D8611C" w:rsidR="001A2A14" w:rsidRDefault="001A2A14" w:rsidP="001A2A14">
      <w:pPr>
        <w:pStyle w:val="Ttulo4"/>
        <w:ind w:left="851" w:hanging="851"/>
      </w:pPr>
      <w:r>
        <w:t xml:space="preserve">Visualizaciones con </w:t>
      </w:r>
      <w:r w:rsidR="002E6972" w:rsidRPr="002E6972">
        <w:t>Data-Driven Documents</w:t>
      </w:r>
      <w:r w:rsidR="002E6972">
        <w:t xml:space="preserve"> (</w:t>
      </w:r>
      <w:r>
        <w:t>D3</w:t>
      </w:r>
      <w:r w:rsidR="002E6972">
        <w:t>)</w:t>
      </w:r>
    </w:p>
    <w:p w14:paraId="3D192ACE" w14:textId="0BF8B1A7" w:rsid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70"/>
      <w:r w:rsidR="002973E7">
        <w:t xml:space="preserve"> </w:t>
      </w:r>
      <w:commentRangeEnd w:id="70"/>
      <w:r w:rsidR="002973E7">
        <w:rPr>
          <w:rStyle w:val="Refdecomentario"/>
        </w:rPr>
        <w:commentReference w:id="70"/>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64BD5E24" w14:textId="73A49E01" w:rsidR="009D594E" w:rsidRDefault="009D594E" w:rsidP="00EB5F73">
      <w:bookmarkStart w:id="71" w:name="_Toc176796928"/>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sidR="00863476">
        <w:rPr>
          <w:b/>
          <w:bCs/>
          <w:noProof/>
        </w:rPr>
        <w:t>6</w:t>
      </w:r>
      <w:r w:rsidRPr="00A655D2">
        <w:rPr>
          <w:b/>
          <w:bCs/>
        </w:rPr>
        <w:fldChar w:fldCharType="end"/>
      </w:r>
      <w:r w:rsidRPr="00A655D2">
        <w:rPr>
          <w:b/>
          <w:bCs/>
        </w:rPr>
        <w:t>.</w:t>
      </w:r>
      <w:r w:rsidRPr="002A3D58">
        <w:t xml:space="preserve"> </w:t>
      </w:r>
      <w:r w:rsidR="007D672C">
        <w:rPr>
          <w:i/>
          <w:iCs/>
        </w:rPr>
        <w:t>Ejemplo de v</w:t>
      </w:r>
      <w:r>
        <w:rPr>
          <w:i/>
          <w:iCs/>
        </w:rPr>
        <w:t>isualización con D3</w:t>
      </w:r>
      <w:r w:rsidRPr="00A655D2">
        <w:rPr>
          <w:i/>
          <w:iCs/>
        </w:rPr>
        <w:t>.</w:t>
      </w:r>
      <w:bookmarkEnd w:id="71"/>
    </w:p>
    <w:p w14:paraId="54CCA8B7" w14:textId="4A7160E7" w:rsidR="009D594E" w:rsidRDefault="009D594E" w:rsidP="00565AAE">
      <w:pPr>
        <w:jc w:val="center"/>
      </w:pPr>
      <w:r>
        <w:rPr>
          <w:noProof/>
        </w:rPr>
        <w:drawing>
          <wp:inline distT="0" distB="0" distL="0" distR="0" wp14:anchorId="7A9F5163" wp14:editId="4C4FC3C8">
            <wp:extent cx="5006340" cy="2807114"/>
            <wp:effectExtent l="0" t="0" r="0" b="0"/>
            <wp:docPr id="849991144" name="Imagen 84999114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91144" name="Imagen 849991144" descr="Gráfico, Gráfico de líneas&#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6083" cy="2812577"/>
                    </a:xfrm>
                    <a:prstGeom prst="rect">
                      <a:avLst/>
                    </a:prstGeom>
                  </pic:spPr>
                </pic:pic>
              </a:graphicData>
            </a:graphic>
          </wp:inline>
        </w:drawing>
      </w:r>
    </w:p>
    <w:p w14:paraId="223733F3" w14:textId="6C319E21" w:rsidR="009D594E" w:rsidRDefault="009D594E" w:rsidP="009D594E">
      <w:pPr>
        <w:pStyle w:val="Piedefoto-tabla"/>
        <w:rPr>
          <w:lang w:val="es-ES"/>
        </w:rPr>
      </w:pPr>
      <w:r w:rsidRPr="00F527EC">
        <w:rPr>
          <w:lang w:val="es-ES"/>
        </w:rPr>
        <w:t>Fuente: Elaboración propia.</w:t>
      </w:r>
    </w:p>
    <w:p w14:paraId="0D85F0AD" w14:textId="4CB263C3" w:rsidR="001A2A14" w:rsidRDefault="001A2A14" w:rsidP="001A2A14">
      <w:pPr>
        <w:pStyle w:val="Ttulo4"/>
        <w:ind w:left="851" w:hanging="851"/>
      </w:pPr>
      <w:r>
        <w:t>Visualizaciones con herramientas de BI</w:t>
      </w:r>
    </w:p>
    <w:p w14:paraId="1D25B248" w14:textId="60F42481" w:rsidR="00285270" w:rsidRDefault="002973E7" w:rsidP="00BB5B73">
      <w:r>
        <w:t>Por último, se explora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dashboards iguales</w:t>
      </w:r>
      <w:commentRangeStart w:id="72"/>
      <w:r w:rsidR="005249C6">
        <w:t xml:space="preserve"> </w:t>
      </w:r>
      <w:commentRangeEnd w:id="72"/>
      <w:r w:rsidR="005249C6">
        <w:rPr>
          <w:rStyle w:val="Refdecomentario"/>
        </w:rPr>
        <w:commentReference w:id="72"/>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A0DA6">
      <w:pPr>
        <w:pStyle w:val="Prrafodelista"/>
        <w:numPr>
          <w:ilvl w:val="0"/>
          <w:numId w:val="10"/>
        </w:numPr>
      </w:pPr>
      <w:r>
        <w:lastRenderedPageBreak/>
        <w:t>Power BI: herramienta novedosa que ofrece un fácil uso y permite graficar los datos que han podido ser previamente tratados. Ideal para la generación de informes y dashboards de una forma sencilla pero eficaz</w:t>
      </w:r>
      <w:commentRangeStart w:id="73"/>
      <w:r w:rsidR="00186992">
        <w:t xml:space="preserve"> </w:t>
      </w:r>
      <w:commentRangeEnd w:id="73"/>
      <w:r w:rsidR="00186992">
        <w:rPr>
          <w:rStyle w:val="Refdecomentario"/>
        </w:rPr>
        <w:commentReference w:id="73"/>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r>
        <w:t>Tableau: herramienta globalmente conocida y líder absoluta hasta la aparición de Power BI</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Se requiere de una mayor formación en la herramienta, a pesar de que es intuitiva. En cuanto a funcionalidades, muy similar a Power BI, permitiendo también el tratamiento de datos.</w:t>
      </w:r>
    </w:p>
    <w:p w14:paraId="6FBDFC1E" w14:textId="39580109" w:rsidR="005648E3" w:rsidRDefault="005648E3" w:rsidP="005A0DA6">
      <w:pPr>
        <w:pStyle w:val="Prrafodelista"/>
        <w:numPr>
          <w:ilvl w:val="0"/>
          <w:numId w:val="10"/>
        </w:numPr>
      </w:pPr>
      <w:r>
        <w:t>QlikView</w:t>
      </w:r>
      <w:r w:rsidR="00545A47">
        <w:t>: herramienta con cierta similitud a las dos previamente explicadas, pero con un tratamiento de los datos bastante más limitado</w:t>
      </w:r>
      <w:r w:rsidR="0093211B">
        <w:t xml:space="preserve">. Se basa en una exploración más asociativa a pesar de tener una interfaz menos intuitiva que Tableau o Power BI </w:t>
      </w:r>
      <w:commentRangeStart w:id="75"/>
      <w:r w:rsidR="00186992">
        <w:t xml:space="preserve"> </w:t>
      </w:r>
      <w:commentRangeEnd w:id="75"/>
      <w:r w:rsidR="00186992">
        <w:rPr>
          <w:rStyle w:val="Refdecomentario"/>
        </w:rPr>
        <w:commentReference w:id="75"/>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Enterprise Resource Planning</w:t>
      </w:r>
      <w:r w:rsidR="00186992">
        <w:t xml:space="preserve"> (ERP) que le añade la funcionalidad especifica de la inteligencia de negocio</w:t>
      </w:r>
      <w:commentRangeStart w:id="76"/>
      <w:r w:rsidR="00186992">
        <w:t xml:space="preserve"> </w:t>
      </w:r>
      <w:commentRangeEnd w:id="76"/>
      <w:r w:rsidR="00186992">
        <w:rPr>
          <w:rStyle w:val="Refdecomentario"/>
        </w:rPr>
        <w:commentReference w:id="76"/>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B3D4B06" w14:textId="7359D32D" w:rsidR="00565AAE" w:rsidRDefault="00565AAE" w:rsidP="00565AAE">
      <w:pPr>
        <w:rPr>
          <w:i/>
          <w:iCs/>
        </w:rPr>
      </w:pPr>
      <w:bookmarkStart w:id="77" w:name="_Toc176796929"/>
      <w:r w:rsidRPr="005C7C96">
        <w:rPr>
          <w:noProof/>
        </w:rPr>
        <w:drawing>
          <wp:anchor distT="0" distB="180340" distL="114300" distR="114300" simplePos="0" relativeHeight="251656192" behindDoc="0" locked="0" layoutInCell="1" allowOverlap="1" wp14:anchorId="2936DAE0" wp14:editId="06B73257">
            <wp:simplePos x="0" y="0"/>
            <wp:positionH relativeFrom="margin">
              <wp:posOffset>0</wp:posOffset>
            </wp:positionH>
            <wp:positionV relativeFrom="paragraph">
              <wp:posOffset>441325</wp:posOffset>
            </wp:positionV>
            <wp:extent cx="5388610" cy="3034665"/>
            <wp:effectExtent l="0" t="0" r="2540" b="0"/>
            <wp:wrapTopAndBottom/>
            <wp:docPr id="1975046624" name="Imagen 1" descr="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46624" name="Imagen 1" descr="Gráfico,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l="283"/>
                    <a:stretch/>
                  </pic:blipFill>
                  <pic:spPr bwMode="auto">
                    <a:xfrm>
                      <a:off x="0" y="0"/>
                      <a:ext cx="5388610" cy="3034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5AAE">
        <w:rPr>
          <w:b/>
          <w:bCs/>
        </w:rPr>
        <w:t xml:space="preserve">Figura </w:t>
      </w:r>
      <w:r w:rsidRPr="00565AAE">
        <w:rPr>
          <w:b/>
          <w:bCs/>
        </w:rPr>
        <w:fldChar w:fldCharType="begin"/>
      </w:r>
      <w:r w:rsidRPr="00565AAE">
        <w:rPr>
          <w:b/>
          <w:bCs/>
        </w:rPr>
        <w:instrText xml:space="preserve"> SEQ Figura \* ARABIC </w:instrText>
      </w:r>
      <w:r w:rsidRPr="00565AAE">
        <w:rPr>
          <w:b/>
          <w:bCs/>
        </w:rPr>
        <w:fldChar w:fldCharType="separate"/>
      </w:r>
      <w:r w:rsidR="00863476">
        <w:rPr>
          <w:b/>
          <w:bCs/>
          <w:noProof/>
        </w:rPr>
        <w:t>7</w:t>
      </w:r>
      <w:r w:rsidRPr="00565AAE">
        <w:rPr>
          <w:b/>
          <w:bCs/>
        </w:rPr>
        <w:fldChar w:fldCharType="end"/>
      </w:r>
      <w:r w:rsidRPr="00565AAE">
        <w:rPr>
          <w:b/>
          <w:bCs/>
        </w:rPr>
        <w:t>.</w:t>
      </w:r>
      <w:r w:rsidRPr="002A3D58">
        <w:t xml:space="preserve"> </w:t>
      </w:r>
      <w:r w:rsidR="007D672C" w:rsidRPr="000724CD">
        <w:rPr>
          <w:i/>
          <w:iCs/>
        </w:rPr>
        <w:t>Ejemplo de v</w:t>
      </w:r>
      <w:r w:rsidRPr="000724CD">
        <w:rPr>
          <w:i/>
          <w:iCs/>
        </w:rPr>
        <w:t xml:space="preserve">isualización con </w:t>
      </w:r>
      <w:r w:rsidR="003D6980" w:rsidRPr="000724CD">
        <w:rPr>
          <w:i/>
          <w:iCs/>
        </w:rPr>
        <w:t>Power BI</w:t>
      </w:r>
      <w:r w:rsidRPr="000724CD">
        <w:rPr>
          <w:i/>
          <w:iCs/>
        </w:rPr>
        <w:t>.</w:t>
      </w:r>
      <w:bookmarkEnd w:id="77"/>
    </w:p>
    <w:p w14:paraId="1973F1AF" w14:textId="77777777" w:rsidR="00565AAE" w:rsidRDefault="00565AAE" w:rsidP="00565AAE">
      <w:pPr>
        <w:pStyle w:val="Piedefoto-tabla"/>
        <w:rPr>
          <w:lang w:val="es-ES"/>
        </w:rPr>
      </w:pPr>
      <w:r w:rsidRPr="00F527EC">
        <w:rPr>
          <w:lang w:val="es-ES"/>
        </w:rPr>
        <w:t>Fuente: Elaboración propia.</w:t>
      </w:r>
    </w:p>
    <w:p w14:paraId="1A416B81" w14:textId="68205AB3" w:rsidR="009E0F72" w:rsidRDefault="009E0F72" w:rsidP="009E0F72">
      <w:pPr>
        <w:pStyle w:val="Ttulo4"/>
        <w:ind w:left="851" w:hanging="851"/>
      </w:pPr>
      <w:r>
        <w:lastRenderedPageBreak/>
        <w:t>Comparativa de herramientas de visualización</w:t>
      </w:r>
    </w:p>
    <w:p w14:paraId="06C5BCDB" w14:textId="4FBF71FD" w:rsidR="00F97999" w:rsidRPr="00F97999" w:rsidRDefault="00F97999" w:rsidP="00F97999">
      <w:pPr>
        <w:pStyle w:val="Descripcin"/>
        <w:keepNext/>
        <w:rPr>
          <w:sz w:val="24"/>
          <w:szCs w:val="24"/>
        </w:rPr>
      </w:pPr>
      <w:bookmarkStart w:id="78" w:name="_Toc176796954"/>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8"/>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Opensource.</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Opensource.</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1F3ECFF9"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S.</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r>
              <w:t>Power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r>
              <w:t>Tableau</w:t>
            </w:r>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r>
              <w:t>QlikView</w:t>
            </w:r>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79" w:name="_Toc176796644"/>
      <w:r>
        <w:rPr>
          <w:caps w:val="0"/>
        </w:rPr>
        <w:lastRenderedPageBreak/>
        <w:t>Conclusiones</w:t>
      </w:r>
      <w:bookmarkEnd w:id="79"/>
    </w:p>
    <w:p w14:paraId="4CBF177E" w14:textId="243E3630" w:rsidR="00DB46A4" w:rsidRDefault="00DB46A4" w:rsidP="00DB46A4">
      <w:r>
        <w:t xml:space="preserve">Una vez realizado el análisis, se puede afirmar que ninguna de las herramientas presentadas coincide con todos los pilares que conforman dicho proyecto. No obstante, estas opciones </w:t>
      </w:r>
      <w:r w:rsidR="0093211B">
        <w:t>pueden</w:t>
      </w:r>
      <w:r>
        <w:t xml:space="preserve"> llegar a tener un uso similar, a pesar de que su función principal no sea esta. </w:t>
      </w:r>
    </w:p>
    <w:p w14:paraId="24A0BE0A" w14:textId="77D9C7E3" w:rsidR="00C335B1" w:rsidRDefault="00DB46A4" w:rsidP="00DB46A4">
      <w:r>
        <w:t>Los pilares mencionados sobre los que se basa “Biker” se puede</w:t>
      </w:r>
      <w:r w:rsidR="00FE3D4B">
        <w:t>n</w:t>
      </w:r>
      <w:r>
        <w:t xml:space="preserve"> agrupar en un análisis del tráfico y un análisis meteorológico. El primero de estos </w:t>
      </w:r>
      <w:r w:rsidR="0093211B">
        <w:t>mide</w:t>
      </w:r>
      <w:r>
        <w:t xml:space="preserve">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70F3FC19" w:rsidR="00DB46A4" w:rsidRDefault="00DB46A4" w:rsidP="00DB46A4">
      <w:r>
        <w:t xml:space="preserve">Por su parte, el análisis meteorológico </w:t>
      </w:r>
      <w:r w:rsidR="0093211B">
        <w:t>incluye</w:t>
      </w:r>
      <w:r>
        <w:t xml:space="preserve"> una serie de mediciones de diferentes índices meteorológicos, como puede ser el viento, la lluvia y la temperatura, permitiendo la planificación y valoración de si es adecuad</w:t>
      </w:r>
      <w:r w:rsidR="0093211B">
        <w:t>a</w:t>
      </w:r>
      <w:r>
        <w:t xml:space="preserve">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Biker” consist</w:t>
      </w:r>
      <w:r w:rsidR="0093211B">
        <w:t>e</w:t>
      </w:r>
      <w:r w:rsidR="00C335B1">
        <w:t xml:space="preserve"> en el análisis conjunto realizado entre </w:t>
      </w:r>
      <w:r w:rsidR="0093211B">
        <w:t>amb</w:t>
      </w:r>
      <w:r w:rsidR="00263582">
        <w:t>a</w:t>
      </w:r>
      <w:r w:rsidR="0093211B">
        <w:t xml:space="preserve">s </w:t>
      </w:r>
      <w:r w:rsidR="00263582">
        <w:t>agrupaciones</w:t>
      </w:r>
      <w:r w:rsidR="0093211B">
        <w:t xml:space="preserve"> de </w:t>
      </w:r>
      <w:r w:rsidR="00C335B1">
        <w:t>datos.</w:t>
      </w:r>
    </w:p>
    <w:p w14:paraId="7918F014" w14:textId="77D35DC6" w:rsidR="00DB46A4" w:rsidRDefault="00FD4A00" w:rsidP="00DB46A4">
      <w:r>
        <w:t>De</w:t>
      </w:r>
      <w:r w:rsidR="00FE3D4B">
        <w:t xml:space="preserve"> todas las opciones valoradas en las diversas fases del ciclo de vida del dato, la</w:t>
      </w:r>
      <w:r>
        <w:t>s</w:t>
      </w:r>
      <w:r w:rsidR="00FE3D4B">
        <w:t xml:space="preserve"> elecci</w:t>
      </w:r>
      <w:r>
        <w:t>ones tomadas s</w:t>
      </w:r>
      <w:r w:rsidR="0093211B">
        <w:t>on</w:t>
      </w:r>
      <w:r>
        <w:t xml:space="preserve"> </w:t>
      </w:r>
      <w:r w:rsidR="00263582">
        <w:t>presentadas</w:t>
      </w:r>
      <w:r>
        <w:t xml:space="preserve"> a continuación</w:t>
      </w:r>
      <w:r w:rsidR="00263582">
        <w:t xml:space="preserve"> junto a</w:t>
      </w:r>
      <w:r>
        <w:t xml:space="preserve"> su respectiva </w:t>
      </w:r>
      <w:r w:rsidR="00FE3D4B">
        <w:t>justificación</w:t>
      </w:r>
      <w:r>
        <w:t>.</w:t>
      </w:r>
    </w:p>
    <w:p w14:paraId="502FC6C2" w14:textId="4044D2EC" w:rsidR="00FD4A00" w:rsidRDefault="00FD4A00" w:rsidP="00DB46A4">
      <w:r>
        <w:t xml:space="preserve">En la fase inicial del proceso, se ha decidido utilizar la recolección de datos a través de APIs, ya que se cree que puede ser una solución que aporte grandes beneficios en su uso posterior. </w:t>
      </w:r>
      <w:r w:rsidR="007D672C">
        <w:t>En</w:t>
      </w:r>
      <w:r>
        <w:t xml:space="preserve"> este proyecto se han utilizado APIs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554AACA" w:rsidR="00175CB7" w:rsidRDefault="005B316E" w:rsidP="00DB46A4">
      <w:r>
        <w:t>Como</w:t>
      </w:r>
      <w:r w:rsidR="00FD4A00">
        <w:t xml:space="preserve"> se puede intuir</w:t>
      </w:r>
      <w:r>
        <w:t xml:space="preserve"> al ser la segunda etapa del proceso, en la fase de limpieza y procesamiento de los datos</w:t>
      </w:r>
      <w:r w:rsidR="0093211B">
        <w:t>,</w:t>
      </w:r>
      <w:r>
        <w:t xml:space="preserve"> se utiliza un Data Warehouse. Mediante esta estructura, se </w:t>
      </w:r>
      <w:r w:rsidR="005E77F1">
        <w:t xml:space="preserve">entiende </w:t>
      </w:r>
      <w:r>
        <w:t>que exist</w:t>
      </w:r>
      <w:r w:rsidR="0093211B">
        <w:t>e</w:t>
      </w:r>
      <w:r>
        <w:t xml:space="preserve"> un procesando y una recogida selectiva de los datos obtenidos desde las APIs, siendo únicamente aquellos datos </w:t>
      </w:r>
      <w:r w:rsidR="005E77F1">
        <w:t xml:space="preserve">considerados </w:t>
      </w:r>
      <w:r>
        <w:t xml:space="preserve">de utilidad los que se almacenan en la siguiente fase. Dicho procesamiento y selección de los datos </w:t>
      </w:r>
      <w:r w:rsidR="0093211B">
        <w:t>es</w:t>
      </w:r>
      <w:r>
        <w:t xml:space="preserve"> realizad</w:t>
      </w:r>
      <w:r w:rsidR="009526C0">
        <w:t>o</w:t>
      </w:r>
      <w:r>
        <w:t xml:space="preserve"> con Python.</w:t>
      </w:r>
      <w:r w:rsidR="009526C0">
        <w:t xml:space="preserve"> </w:t>
      </w:r>
    </w:p>
    <w:p w14:paraId="7836C7F8" w14:textId="5C26CC07"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r w:rsidR="00BA2D4A">
        <w:t>más</w:t>
      </w:r>
      <w:r w:rsidR="007D3D85">
        <w:t xml:space="preserve"> eficiente con los medios de los que se disponen. </w:t>
      </w:r>
    </w:p>
    <w:p w14:paraId="2CD76688" w14:textId="1A794A15" w:rsidR="00511AC7"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w:t>
      </w:r>
      <w:r w:rsidR="0093211B">
        <w:t xml:space="preserve">Aun así, se podría </w:t>
      </w:r>
      <w:r w:rsidR="00511AC7">
        <w:t>haber llegado</w:t>
      </w:r>
      <w:r w:rsidR="0093211B">
        <w:t xml:space="preserve"> a utilizar una base de datos relacional, ya que </w:t>
      </w:r>
      <w:r w:rsidR="00511AC7">
        <w:t xml:space="preserve">la mayoría de </w:t>
      </w:r>
      <w:r w:rsidR="0093211B">
        <w:t>los datos recogidos son procedentes de sensores</w:t>
      </w:r>
      <w:r w:rsidR="007B7C8F">
        <w:t xml:space="preserve"> y se consideran</w:t>
      </w:r>
      <w:r w:rsidR="00511AC7">
        <w:t xml:space="preserve"> datos estructurados o semiestructurados</w:t>
      </w:r>
      <w:r w:rsidR="0093211B">
        <w:t xml:space="preserve">. </w:t>
      </w:r>
      <w:r w:rsidR="00511AC7">
        <w:t>No obstante</w:t>
      </w:r>
      <w:r>
        <w:t xml:space="preserve">, dentro de la amplia variedad </w:t>
      </w:r>
      <w:r w:rsidR="00511AC7">
        <w:t>d</w:t>
      </w:r>
      <w:r>
        <w:t>e bases de datos</w:t>
      </w:r>
      <w:r w:rsidR="00511AC7">
        <w:t xml:space="preserve"> existentes,</w:t>
      </w:r>
      <w:r>
        <w:t xml:space="preserve"> se ha </w:t>
      </w:r>
      <w:r w:rsidR="007B7C8F">
        <w:t>decidido que</w:t>
      </w:r>
      <w:r>
        <w:t xml:space="preserve"> MongoDB</w:t>
      </w:r>
      <w:r w:rsidR="007B7C8F">
        <w:t xml:space="preserve"> es </w:t>
      </w:r>
      <w:r w:rsidR="00B015AA">
        <w:t>la</w:t>
      </w:r>
      <w:r w:rsidR="007B7C8F">
        <w:t xml:space="preserve"> mejor alternativa</w:t>
      </w:r>
      <w:r w:rsidR="00511AC7">
        <w:t>, tanto por la mayor velocidad en el acceso a los registros, así como</w:t>
      </w:r>
      <w:r>
        <w:t xml:space="preserve"> por la experiencia previa </w:t>
      </w:r>
      <w:r w:rsidR="00511AC7">
        <w:t xml:space="preserve">existente </w:t>
      </w:r>
      <w:r>
        <w:t xml:space="preserve">con la herramienta. </w:t>
      </w:r>
    </w:p>
    <w:p w14:paraId="57A1810B" w14:textId="1B41FD5A" w:rsidR="005E77F1" w:rsidRDefault="00263582" w:rsidP="00DB46A4">
      <w:r>
        <w:t>Adicionalmente, c</w:t>
      </w:r>
      <w:r w:rsidR="007B7C8F">
        <w:t xml:space="preserve">on </w:t>
      </w:r>
      <w:r w:rsidR="005E77F1">
        <w:t xml:space="preserve">el análisis realizado se ha podido conocer que </w:t>
      </w:r>
      <w:r w:rsidR="007E0D2A">
        <w:t xml:space="preserve">MongoDB </w:t>
      </w:r>
      <w:r w:rsidR="005E77F1">
        <w:t xml:space="preserve">dispone de un alto rendimiento </w:t>
      </w:r>
      <w:r w:rsidR="007E0D2A">
        <w:t>gracias</w:t>
      </w:r>
      <w:r w:rsidR="005E77F1">
        <w:t xml:space="preserve"> a </w:t>
      </w:r>
      <w:r w:rsidR="007E0D2A">
        <w:t xml:space="preserve">los </w:t>
      </w:r>
      <w:r w:rsidR="005E77F1">
        <w:t xml:space="preserve">índices </w:t>
      </w:r>
      <w:r w:rsidR="007E0D2A">
        <w:t xml:space="preserve">que utiliza </w:t>
      </w:r>
      <w:r w:rsidR="005E77F1">
        <w:t xml:space="preserve">y </w:t>
      </w:r>
      <w:r w:rsidR="007E0D2A">
        <w:t xml:space="preserve">el </w:t>
      </w:r>
      <w:r w:rsidR="005E77F1">
        <w:t>almacenamiento en memoria</w:t>
      </w:r>
      <w:r w:rsidR="007E0D2A">
        <w:t xml:space="preserve"> del que dispone. </w:t>
      </w:r>
      <w:r w:rsidR="00511AC7">
        <w:t>Sumado</w:t>
      </w:r>
      <w:r w:rsidR="007E0D2A">
        <w:t xml:space="preserve"> a su flexibilidad, escalabilidad y soporte, lo convierten en una herramienta con un alto potencial,</w:t>
      </w:r>
      <w:r w:rsidR="003854F3">
        <w:t xml:space="preserve"> superando en varios puntos a</w:t>
      </w:r>
      <w:r w:rsidR="007E0D2A">
        <w:t xml:space="preserve"> otras herramientas similares</w:t>
      </w:r>
      <w:r w:rsidR="00511AC7">
        <w:t>, lo que la convierte en la elección para este proyecto.</w:t>
      </w:r>
    </w:p>
    <w:p w14:paraId="5790E8C9" w14:textId="636CC75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r w:rsidR="00B015AA">
        <w:t>No obstante, también se ha utilizado el clustering para ciertos conjuntos de datos.</w:t>
      </w:r>
    </w:p>
    <w:p w14:paraId="040DE44C" w14:textId="669CCAF1" w:rsidR="00F03624" w:rsidRDefault="00F03624" w:rsidP="00DB46A4">
      <w:r>
        <w:t xml:space="preserve">Por último, en la etapa de visualización de datos se ha decidido utilizar Power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7B7C8F">
        <w:t>A</w:t>
      </w:r>
      <w:r>
        <w:t xml:space="preserve">l ser una herramienta </w:t>
      </w:r>
      <w:r w:rsidR="00EB04A4">
        <w:t xml:space="preserve">que dispone de una amplia </w:t>
      </w:r>
      <w:r w:rsidR="00511AC7">
        <w:t xml:space="preserve">capa de conectividad con diversas herramientas y al </w:t>
      </w:r>
      <w:r w:rsidR="00263582">
        <w:t>facilitar</w:t>
      </w:r>
      <w:r w:rsidR="00511AC7">
        <w:t xml:space="preserve"> una </w:t>
      </w:r>
      <w:r w:rsidR="00EB04A4">
        <w:t>versión gratuita</w:t>
      </w:r>
      <w:r w:rsidR="00511AC7">
        <w:t xml:space="preserve">, ha sido </w:t>
      </w:r>
      <w:r>
        <w:t>fácil</w:t>
      </w:r>
      <w:r w:rsidR="006D1DD3">
        <w:t xml:space="preserve"> encontrar soporte sobre la misma. Adicionalmente, era una herramienta que se quería aprender a nivel personal por lo que se ha encontrado el momento idóneo a través de este proyecto.</w:t>
      </w:r>
    </w:p>
    <w:p w14:paraId="73BC2964" w14:textId="07661C91" w:rsidR="00C308C3" w:rsidRPr="007A5E65" w:rsidRDefault="00C308C3" w:rsidP="00C308C3">
      <w:pPr>
        <w:pStyle w:val="Ttulo1"/>
        <w:rPr>
          <w:caps w:val="0"/>
        </w:rPr>
      </w:pPr>
      <w:bookmarkStart w:id="80" w:name="_Toc147741196"/>
      <w:bookmarkStart w:id="81" w:name="_Toc176796645"/>
      <w:r w:rsidRPr="007A5E65">
        <w:rPr>
          <w:caps w:val="0"/>
        </w:rPr>
        <w:lastRenderedPageBreak/>
        <w:t xml:space="preserve">Objetivos concretos y </w:t>
      </w:r>
      <w:r w:rsidR="006F5351">
        <w:rPr>
          <w:caps w:val="0"/>
        </w:rPr>
        <w:t>alcance</w:t>
      </w:r>
      <w:bookmarkEnd w:id="80"/>
      <w:bookmarkEnd w:id="81"/>
    </w:p>
    <w:p w14:paraId="7C75878F" w14:textId="73921851" w:rsidR="00C308C3" w:rsidRPr="00DB1A02" w:rsidRDefault="00903E56" w:rsidP="00C308C3">
      <w:r>
        <w:t>El siguiente apartado presenta los objetivos que se pretenden logran en este T</w:t>
      </w:r>
      <w:r w:rsidR="00384DDA">
        <w:t xml:space="preserve">rabajo </w:t>
      </w:r>
      <w:r>
        <w:t>F</w:t>
      </w:r>
      <w:r w:rsidR="00384DDA">
        <w:t xml:space="preserve">in de </w:t>
      </w:r>
      <w:r>
        <w:t>M</w:t>
      </w:r>
      <w:r w:rsidR="00384DDA">
        <w:t>áster (TFM)</w:t>
      </w:r>
      <w:r>
        <w:t>,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82" w:name="_Toc147741197"/>
      <w:bookmarkStart w:id="83" w:name="_Toc176796646"/>
      <w:r>
        <w:rPr>
          <w:caps w:val="0"/>
        </w:rPr>
        <w:t>Objetivo general</w:t>
      </w:r>
      <w:bookmarkEnd w:id="82"/>
      <w:bookmarkEnd w:id="83"/>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0DF143DB" w:rsidR="00903E56" w:rsidRDefault="00021482" w:rsidP="00D355ED">
      <w:r>
        <w:t xml:space="preserve">Para ello se </w:t>
      </w:r>
      <w:r w:rsidR="00511AC7">
        <w:t xml:space="preserve">requiere </w:t>
      </w:r>
      <w:r>
        <w:t xml:space="preserve">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4" w:name="_Toc147741198"/>
      <w:bookmarkStart w:id="85" w:name="_Toc176796647"/>
      <w:r>
        <w:rPr>
          <w:caps w:val="0"/>
        </w:rPr>
        <w:t>Objetivos específicos</w:t>
      </w:r>
      <w:bookmarkEnd w:id="84"/>
      <w:bookmarkEnd w:id="85"/>
    </w:p>
    <w:p w14:paraId="75462ABE" w14:textId="78962722" w:rsidR="00B831D9" w:rsidRDefault="00B831D9" w:rsidP="00B831D9">
      <w:r>
        <w:t xml:space="preserve">Además de cumplir el objetivo principal, el proyecto pretende completar </w:t>
      </w:r>
      <w:r w:rsidR="00300131">
        <w:t>los denominados como</w:t>
      </w:r>
      <w:r>
        <w:t xml:space="preserve"> objetivos </w:t>
      </w:r>
      <w:r w:rsidR="00300131">
        <w:t>secundarios</w:t>
      </w:r>
      <w:r>
        <w:t xml:space="preserve">, los cuales se mencionan a </w:t>
      </w:r>
      <w:r w:rsidRPr="003D6980">
        <w:t>continuación</w:t>
      </w:r>
      <w:r>
        <w:t>:</w:t>
      </w:r>
    </w:p>
    <w:p w14:paraId="2DF98803" w14:textId="12C3C4BD" w:rsidR="00782ED7" w:rsidRDefault="00782ED7" w:rsidP="005A0DA6">
      <w:pPr>
        <w:pStyle w:val="Prrafodelista"/>
        <w:numPr>
          <w:ilvl w:val="0"/>
          <w:numId w:val="12"/>
        </w:numPr>
      </w:pPr>
      <w:r>
        <w:t xml:space="preserve">Obtener datos de </w:t>
      </w:r>
      <w:r w:rsidR="00284E43">
        <w:t>2</w:t>
      </w:r>
      <w:r w:rsidR="004D11BF">
        <w:t xml:space="preserve"> orígenes de datos</w:t>
      </w:r>
      <w:r w:rsidR="00284E43">
        <w:t xml:space="preserve"> diferentes.</w:t>
      </w:r>
    </w:p>
    <w:p w14:paraId="1B0A2820" w14:textId="7EEB834B"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511AC7">
        <w:t>, conformando un ETL</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254E92E6" w:rsidR="00783318" w:rsidRDefault="00783318" w:rsidP="005A0DA6">
      <w:pPr>
        <w:pStyle w:val="Prrafodelista"/>
        <w:numPr>
          <w:ilvl w:val="0"/>
          <w:numId w:val="12"/>
        </w:numPr>
      </w:pPr>
      <w:r>
        <w:t xml:space="preserve">Obtener un conjunto de datos </w:t>
      </w:r>
      <w:r w:rsidR="005E2A1D">
        <w:t>mayor que</w:t>
      </w:r>
      <w:r>
        <w:t xml:space="preserve"> </w:t>
      </w:r>
      <w:r w:rsidR="003F3664">
        <w:t>8</w:t>
      </w:r>
      <w:r w:rsidRPr="003D6980">
        <w:t>0</w:t>
      </w:r>
      <w:r>
        <w:t>.000 instancias.</w:t>
      </w:r>
    </w:p>
    <w:p w14:paraId="32E5758C" w14:textId="28D26D27" w:rsidR="00284E43" w:rsidRDefault="00263582" w:rsidP="005A0DA6">
      <w:pPr>
        <w:pStyle w:val="Prrafodelista"/>
        <w:numPr>
          <w:ilvl w:val="0"/>
          <w:numId w:val="12"/>
        </w:numPr>
      </w:pPr>
      <w:r>
        <w:t>Utilizar</w:t>
      </w:r>
      <w:r w:rsidR="00284E43">
        <w:t xml:space="preserve"> </w:t>
      </w:r>
      <w:r>
        <w:t>2</w:t>
      </w:r>
      <w:r w:rsidR="00284E43">
        <w:t xml:space="preserve"> algoritmos de aprendizaje supervisado</w:t>
      </w:r>
      <w:r w:rsidR="008101FF">
        <w:t>.</w:t>
      </w:r>
    </w:p>
    <w:p w14:paraId="7E6970F2" w14:textId="2C48B820" w:rsidR="006A1155" w:rsidRDefault="006A1155" w:rsidP="005A0DA6">
      <w:pPr>
        <w:pStyle w:val="Prrafodelista"/>
        <w:numPr>
          <w:ilvl w:val="0"/>
          <w:numId w:val="12"/>
        </w:numPr>
      </w:pPr>
      <w:r>
        <w:t>Utilizar 1 algoritmo de aprendizaje no supervis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15DB98F9" w:rsidR="00783318" w:rsidRDefault="008F4231" w:rsidP="005A0DA6">
      <w:pPr>
        <w:pStyle w:val="Prrafodelista"/>
        <w:numPr>
          <w:ilvl w:val="0"/>
          <w:numId w:val="12"/>
        </w:numPr>
      </w:pPr>
      <w:r>
        <w:t>Definir</w:t>
      </w:r>
      <w:r w:rsidR="00300131">
        <w:t xml:space="preserve"> los hiperpar</w:t>
      </w:r>
      <w:r>
        <w:t>á</w:t>
      </w:r>
      <w:r w:rsidR="00300131">
        <w:t xml:space="preserve">metros </w:t>
      </w:r>
      <w:r>
        <w:t xml:space="preserve">de forma óptima </w:t>
      </w:r>
      <w:r w:rsidR="00300131">
        <w:t>para</w:t>
      </w:r>
      <w:r>
        <w:t xml:space="preserve"> e</w:t>
      </w:r>
      <w:r w:rsidR="00783318">
        <w:t>vitar el sobreajuste (overfitting).</w:t>
      </w:r>
    </w:p>
    <w:p w14:paraId="082E5E25" w14:textId="1489F4DF" w:rsidR="00782ED7" w:rsidRDefault="004D11BF" w:rsidP="005A0DA6">
      <w:pPr>
        <w:pStyle w:val="Prrafodelista"/>
        <w:numPr>
          <w:ilvl w:val="0"/>
          <w:numId w:val="12"/>
        </w:numPr>
      </w:pPr>
      <w:r>
        <w:t>Desarrollar y evaluar</w:t>
      </w:r>
      <w:r w:rsidR="00782ED7">
        <w:t xml:space="preserve"> </w:t>
      </w:r>
      <w:r w:rsidR="003F3664">
        <w:t>la</w:t>
      </w:r>
      <w:r w:rsidR="00782ED7">
        <w:t xml:space="preserve"> predicción de l</w:t>
      </w:r>
      <w:r w:rsidR="002F76BC">
        <w:t>os principales índices meteorológicos</w:t>
      </w:r>
      <w:r w:rsidR="00284E43">
        <w:t xml:space="preserve"> </w:t>
      </w:r>
      <w:r w:rsidR="00782ED7">
        <w:t xml:space="preserve">a través de algoritmos </w:t>
      </w:r>
      <w:r w:rsidR="00284E43">
        <w:t xml:space="preserve">de aprendizaje </w:t>
      </w:r>
      <w:r w:rsidR="00782ED7">
        <w:t xml:space="preserve">supervisado con un </w:t>
      </w:r>
      <w:r w:rsidR="003F3664">
        <w:t>R2-Score superior a 0</w:t>
      </w:r>
      <w:r w:rsidR="00263582">
        <w:t>,</w:t>
      </w:r>
      <w:r w:rsidR="003F3664">
        <w:t>8</w:t>
      </w:r>
      <w:r w:rsidR="00782ED7">
        <w:t>.</w:t>
      </w:r>
    </w:p>
    <w:p w14:paraId="60144EFD" w14:textId="59B1DC9B" w:rsidR="002F76BC" w:rsidRDefault="004D11BF" w:rsidP="005A0DA6">
      <w:pPr>
        <w:pStyle w:val="Prrafodelista"/>
        <w:numPr>
          <w:ilvl w:val="0"/>
          <w:numId w:val="12"/>
        </w:numPr>
      </w:pPr>
      <w:r>
        <w:t xml:space="preserve">Desarrollar y evaluar </w:t>
      </w:r>
      <w:r w:rsidR="003F3664">
        <w:t>la</w:t>
      </w:r>
      <w:r w:rsidR="002F76BC">
        <w:t xml:space="preserve"> predicción de los principales índices </w:t>
      </w:r>
      <w:r w:rsidR="003F3664">
        <w:t xml:space="preserve">de </w:t>
      </w:r>
      <w:r w:rsidR="002F76BC">
        <w:t>l</w:t>
      </w:r>
      <w:r w:rsidR="003F3664">
        <w:t>a calidad del aire a través de algoritmos de aprendizaje supervisado con un R2-Score superior a 0</w:t>
      </w:r>
      <w:r w:rsidR="00263582">
        <w:t>,</w:t>
      </w:r>
      <w:r w:rsidR="003F3664">
        <w:t>5.</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44A61674" w:rsidR="002F76BC" w:rsidRDefault="002F76BC" w:rsidP="005A0DA6">
      <w:pPr>
        <w:pStyle w:val="Prrafodelista"/>
        <w:numPr>
          <w:ilvl w:val="0"/>
          <w:numId w:val="11"/>
        </w:numPr>
      </w:pPr>
      <w:r>
        <w:t xml:space="preserve">Utilizar </w:t>
      </w:r>
      <w:r w:rsidR="005C44B2">
        <w:t>8</w:t>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6" w:name="_Toc147741199"/>
      <w:bookmarkStart w:id="87" w:name="_Toc176796648"/>
      <w:r>
        <w:rPr>
          <w:caps w:val="0"/>
        </w:rPr>
        <w:t>Alcance</w:t>
      </w:r>
      <w:bookmarkEnd w:id="86"/>
      <w:bookmarkEnd w:id="87"/>
    </w:p>
    <w:p w14:paraId="1001C18E" w14:textId="265433D0"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 xml:space="preserve">se </w:t>
      </w:r>
      <w:r w:rsidR="000D423C">
        <w:t>pretende llevar</w:t>
      </w:r>
      <w:r w:rsidR="00CF46C6">
        <w:t xml:space="preserve">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4C655919" w:rsidR="00F4616C" w:rsidRDefault="00F4616C" w:rsidP="005A0DA6">
      <w:pPr>
        <w:pStyle w:val="Prrafodelista"/>
        <w:numPr>
          <w:ilvl w:val="0"/>
          <w:numId w:val="13"/>
        </w:numPr>
      </w:pPr>
      <w:r>
        <w:t xml:space="preserve">El diseño del proceso que engloba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APIs de Open Data Euskadi y Euskalmet. </w:t>
      </w:r>
      <w:r w:rsidR="00F4616C">
        <w:t xml:space="preserve">Adicionalmente se </w:t>
      </w:r>
      <w:r w:rsidR="00A42AF4">
        <w:t>llevan a cabo</w:t>
      </w:r>
      <w:r w:rsidR="00F4616C">
        <w:t xml:space="preserve"> una serie de pruebas a través de herramientas externas como Postman para asegurar el correcto funcionamiento de las APIs, al igual que </w:t>
      </w:r>
      <w:r w:rsidR="00A42AF4">
        <w:t xml:space="preserve">se integra </w:t>
      </w:r>
      <w:r w:rsidR="00F4616C">
        <w:t xml:space="preserve">el Bearer Token en </w:t>
      </w:r>
      <w:r w:rsidR="00A42AF4">
        <w:t>los</w:t>
      </w:r>
      <w:r w:rsidR="00F4616C">
        <w:t xml:space="preserve"> casos</w:t>
      </w:r>
      <w:r w:rsidR="00A42AF4">
        <w:t xml:space="preserve"> que se requiere</w:t>
      </w:r>
      <w:r w:rsidR="00F4616C">
        <w:t>.</w:t>
      </w:r>
    </w:p>
    <w:p w14:paraId="250EE983" w14:textId="05B20494"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manipula</w:t>
      </w:r>
      <w:r w:rsidR="000D423C">
        <w:t>n</w:t>
      </w:r>
      <w:r w:rsidR="00A42AF4">
        <w:t xml:space="preserve"> los datos con el fin de prepararlos y convertirlos en datos semiestructurados.</w:t>
      </w:r>
    </w:p>
    <w:p w14:paraId="2FB7BF3E" w14:textId="011C7703" w:rsidR="00B41897" w:rsidRDefault="00B41897" w:rsidP="005A0DA6">
      <w:pPr>
        <w:pStyle w:val="Prrafodelista"/>
        <w:numPr>
          <w:ilvl w:val="0"/>
          <w:numId w:val="13"/>
        </w:numPr>
      </w:pPr>
      <w:r>
        <w:t>El almacenamiento de los datos en una base de datos.</w:t>
      </w:r>
      <w:r w:rsidR="00A42AF4">
        <w:t xml:space="preserve"> Únicamente serán almacenados aquellos datos que se consideren relevantes, los cuales </w:t>
      </w:r>
      <w:r w:rsidR="000D423C">
        <w:t>han</w:t>
      </w:r>
      <w:r w:rsidR="00A42AF4">
        <w:t xml:space="preserve"> sido tratados y estructurados en la fase anterior.</w:t>
      </w:r>
    </w:p>
    <w:p w14:paraId="23F37DE1" w14:textId="59787272"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0D423C">
        <w:t>es</w:t>
      </w:r>
      <w:r w:rsidR="00545B76">
        <w:t xml:space="preserve"> realizado para su evaluación, tomando posteriormente la decisión sobre que algoritmo se utiliza.</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88" w:name="_Toc176796649"/>
      <w:r>
        <w:rPr>
          <w:caps w:val="0"/>
        </w:rPr>
        <w:lastRenderedPageBreak/>
        <w:t>Metodología</w:t>
      </w:r>
      <w:r w:rsidRPr="007A5E65">
        <w:rPr>
          <w:caps w:val="0"/>
        </w:rPr>
        <w:t xml:space="preserve"> </w:t>
      </w:r>
      <w:r w:rsidR="002F3339">
        <w:rPr>
          <w:caps w:val="0"/>
        </w:rPr>
        <w:t>de trabajo y arquitectura</w:t>
      </w:r>
      <w:bookmarkEnd w:id="88"/>
    </w:p>
    <w:p w14:paraId="709E8181" w14:textId="4B34638A" w:rsidR="002F3339" w:rsidRDefault="002F3339" w:rsidP="002F3339">
      <w:pPr>
        <w:pStyle w:val="Ttulo2"/>
        <w:ind w:left="716"/>
        <w:rPr>
          <w:caps w:val="0"/>
        </w:rPr>
      </w:pPr>
      <w:bookmarkStart w:id="89" w:name="_Toc176796650"/>
      <w:r>
        <w:rPr>
          <w:caps w:val="0"/>
        </w:rPr>
        <w:t>Metodología de trabajo</w:t>
      </w:r>
      <w:bookmarkEnd w:id="89"/>
    </w:p>
    <w:p w14:paraId="54D84489" w14:textId="6ED1AFE5" w:rsidR="002F3339" w:rsidRDefault="002F3339" w:rsidP="002F3339">
      <w:r>
        <w:t>La metodología del trabajo principal en este proyecto s</w:t>
      </w:r>
      <w:r w:rsidR="000D423C">
        <w:t>igue</w:t>
      </w:r>
      <w:r>
        <w:t xml:space="preserve"> los principios de la metodología ágil Scrum, siendo adaptada para ser utilizada con un único desarrollador. Asimismo, cada uno de los sprints que conforma el proyecto </w:t>
      </w:r>
      <w:r w:rsidR="000D423C">
        <w:t>son</w:t>
      </w:r>
      <w:r>
        <w:t xml:space="preserve"> organizados inicialmente en base al Big Data Lifecy</w:t>
      </w:r>
      <w:r w:rsidR="00384DDA">
        <w:t>c</w:t>
      </w:r>
      <w:r>
        <w:t>le Managment</w:t>
      </w:r>
      <w:commentRangeStart w:id="90"/>
      <w:r>
        <w:t xml:space="preserve"> </w:t>
      </w:r>
      <w:commentRangeEnd w:id="90"/>
      <w:r>
        <w:rPr>
          <w:rStyle w:val="Refdecomentario"/>
        </w:rPr>
        <w:commentReference w:id="90"/>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Este modelo resume el uso completo de los datos en proyectos Big Data en 5 fases principales, a pesar de que en ciertas ocasiones aparezcan fases adicionales. No obstante, al ser una metodología ágil pueden existir modificaciones en la organización de los sprints durante el transcurso del proyecto, requiriendo dividir alguna fase en varios sprints.</w:t>
      </w:r>
    </w:p>
    <w:p w14:paraId="07CA1982" w14:textId="3CEA9076" w:rsidR="002F3339" w:rsidRDefault="002F3339" w:rsidP="002F3339">
      <w:r>
        <w:t>Para gestionar esta metodología se utilizan varias herramientas entre las cuales destaca Github para la gestión de versiones de código. Github es un portal web que funciona como repositorio distribuido utilizando la tecnología Git</w:t>
      </w:r>
      <w:commentRangeStart w:id="91"/>
      <w:r>
        <w:t xml:space="preserve"> </w:t>
      </w:r>
      <w:commentRangeEnd w:id="91"/>
      <w:r>
        <w:rPr>
          <w:rStyle w:val="Refdecomentario"/>
        </w:rPr>
        <w:commentReference w:id="91"/>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w:t>
      </w:r>
      <w:r w:rsidR="000D423C">
        <w:t>ye</w:t>
      </w:r>
      <w:r>
        <w:t xml:space="preserve"> a esta herramienta básicamente </w:t>
      </w:r>
      <w:r w:rsidR="000D423C">
        <w:t>tiene como objetivo el</w:t>
      </w:r>
      <w:r>
        <w:t xml:space="preserve"> almacena</w:t>
      </w:r>
      <w:r w:rsidR="000D423C">
        <w:t>miento de</w:t>
      </w:r>
      <w:r>
        <w:t xml:space="preserve"> la última versión del software, existiendo un registro de las modificaciones realizadas y un control de sus versiones</w:t>
      </w:r>
      <w:commentRangeStart w:id="92"/>
      <w:r>
        <w:t xml:space="preserve"> </w:t>
      </w:r>
      <w:commentRangeEnd w:id="92"/>
      <w:r>
        <w:rPr>
          <w:rStyle w:val="Refdecomentario"/>
        </w:rPr>
        <w:commentReference w:id="92"/>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4922A340" w:rsidR="002F3339" w:rsidRDefault="002F3339" w:rsidP="002F3339">
      <w:r>
        <w:t xml:space="preserve">Otra herramienta que se utiliza, principalmente para tener una visión más general del proyecto, </w:t>
      </w:r>
      <w:r w:rsidR="000D423C">
        <w:t>es</w:t>
      </w:r>
      <w:r>
        <w:t xml:space="preserve"> </w:t>
      </w:r>
      <w:r w:rsidR="000C2531">
        <w:t>GanttProject</w:t>
      </w:r>
      <w:r>
        <w:t xml:space="preserve">. Mediante la versión </w:t>
      </w:r>
      <w:r w:rsidR="000C2531">
        <w:t>gratuita</w:t>
      </w:r>
      <w:r>
        <w:t xml:space="preserve">, se puede realizar </w:t>
      </w:r>
      <w:r w:rsidR="000C2531">
        <w:t xml:space="preserve">la planificación general del proyecto, definiendo </w:t>
      </w:r>
      <w:r w:rsidR="00033183">
        <w:t>las diferentes tareas</w:t>
      </w:r>
      <w:r w:rsidR="000C2531">
        <w:t xml:space="preserve"> mediante un cronograma con sus respectivos plazos y recursos</w:t>
      </w:r>
      <w:r>
        <w:t xml:space="preserve">. </w:t>
      </w:r>
      <w:r w:rsidR="000C2531">
        <w:t xml:space="preserve">GanttProject </w:t>
      </w:r>
      <w:r>
        <w:t>permite tener un enfoque más genérico del proyecto, permitiendo su gestión de una forma más organizada y consecuentemente eficiente</w:t>
      </w:r>
      <w:commentRangeStart w:id="93"/>
      <w:r>
        <w:t xml:space="preserve"> </w:t>
      </w:r>
      <w:commentRangeEnd w:id="93"/>
      <w:r>
        <w:rPr>
          <w:rStyle w:val="Refdecomentario"/>
        </w:rPr>
        <w:commentReference w:id="93"/>
      </w:r>
      <w:r w:rsidR="000C2531">
        <w:fldChar w:fldCharType="begin"/>
      </w:r>
      <w:r w:rsidR="000C2531">
        <w:instrText xml:space="preserve"> ADDIN ZOTERO_ITEM CSL_CITATION {"citationID":"faJvBmZu","properties":{"formattedCitation":"({\\i{}GanttProject}, 2024)","plainCitation":"(GanttProject, 2024)","noteIndex":0},"citationItems":[{"id":129,"uris":["http://zotero.org/users/local/gYoK5uc9/items/FUSP45VD"],"itemData":{"id":129,"type":"webpage","abstract":"Descubra las caracteristicas de GanttProject con sus ventajas y desventajas y porque lo gratis no siempre es la mejor opción","container-title":"Gantt Chart GanttPRO Blog","language":"es","note":"section: blog-home-es","title":"GanttProject: características, ventajas y desventajas","title-short":"GanttProject","URL":"https://blog.ganttpro.com/es/ganttproject-caracteristicas-ventajas-y-desventajas/","accessed":{"date-parts":[["2024",8,3]]},"issued":{"date-parts":[["2024",4,4]]}}}],"schema":"https://github.com/citation-style-language/schema/raw/master/csl-citation.json"} </w:instrText>
      </w:r>
      <w:r w:rsidR="000C2531">
        <w:fldChar w:fldCharType="separate"/>
      </w:r>
      <w:r w:rsidR="000C2531" w:rsidRPr="000C2531">
        <w:rPr>
          <w:rFonts w:ascii="Calibri" w:hAnsi="Calibri" w:cs="Calibri"/>
        </w:rPr>
        <w:t>(</w:t>
      </w:r>
      <w:r w:rsidR="000C2531" w:rsidRPr="000C2531">
        <w:rPr>
          <w:rFonts w:ascii="Calibri" w:hAnsi="Calibri" w:cs="Calibri"/>
          <w:i/>
          <w:iCs/>
        </w:rPr>
        <w:t>GanttProject</w:t>
      </w:r>
      <w:r w:rsidR="000C2531" w:rsidRPr="000C2531">
        <w:rPr>
          <w:rFonts w:ascii="Calibri" w:hAnsi="Calibri" w:cs="Calibri"/>
        </w:rPr>
        <w:t>, 2024)</w:t>
      </w:r>
      <w:r w:rsidR="000C2531">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bookmarkStart w:id="94" w:name="_Toc176796651"/>
      <w:r>
        <w:rPr>
          <w:caps w:val="0"/>
        </w:rPr>
        <w:lastRenderedPageBreak/>
        <w:t>Arquitectura</w:t>
      </w:r>
      <w:bookmarkEnd w:id="94"/>
    </w:p>
    <w:p w14:paraId="41280C66" w14:textId="020F7026"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 en mayor detalle.</w:t>
      </w:r>
    </w:p>
    <w:p w14:paraId="5DBBB277" w14:textId="0630ACD9" w:rsidR="005F15CA" w:rsidRPr="00F37CFB" w:rsidRDefault="005F15CA" w:rsidP="005F15CA">
      <w:pPr>
        <w:rPr>
          <w:i/>
          <w:iCs/>
        </w:rPr>
      </w:pPr>
      <w:bookmarkStart w:id="95" w:name="_Toc17679693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8</w:t>
      </w:r>
      <w:r w:rsidRPr="00F37CFB">
        <w:rPr>
          <w:b/>
          <w:bCs/>
        </w:rPr>
        <w:fldChar w:fldCharType="end"/>
      </w:r>
      <w:r w:rsidRPr="00F37CFB">
        <w:rPr>
          <w:b/>
          <w:bCs/>
        </w:rPr>
        <w:t>.</w:t>
      </w:r>
      <w:r w:rsidRPr="002A3D58">
        <w:t xml:space="preserve"> </w:t>
      </w:r>
      <w:r w:rsidR="00C861A7" w:rsidRPr="000724CD">
        <w:rPr>
          <w:i/>
          <w:iCs/>
        </w:rPr>
        <w:t>Arquitectura de las fases del ciclo de vida del dato</w:t>
      </w:r>
      <w:r w:rsidRPr="000724CD">
        <w:rPr>
          <w:i/>
          <w:iCs/>
        </w:rPr>
        <w:t>.</w:t>
      </w:r>
      <w:bookmarkEnd w:id="95"/>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60867808" w:rsidR="00C861A7" w:rsidRDefault="00C861A7" w:rsidP="00C861A7">
      <w:r>
        <w:t>La primera fase</w:t>
      </w:r>
      <w:r w:rsidR="002F3339">
        <w:t xml:space="preserve"> </w:t>
      </w:r>
      <w:r>
        <w:t>comienza con la obtención</w:t>
      </w:r>
      <w:r w:rsidR="002F3339">
        <w:t xml:space="preserve"> de los datos desde APIs públicas, tanto de Open Data Euskadi como de Euskalmet. Esta recogida de datos se ha realizado mediante librerías de Python</w:t>
      </w:r>
      <w:r w:rsidR="00F21831">
        <w:t xml:space="preserve"> y </w:t>
      </w:r>
      <w:r w:rsidR="00A17399">
        <w:t xml:space="preserve">los datos devueltos desde las APIs han sido </w:t>
      </w:r>
      <w:r w:rsidR="003B6B1B">
        <w:t>almacenados</w:t>
      </w:r>
      <w:r w:rsidR="00F21831">
        <w:t xml:space="preserve"> en variables de dicho lenguaje de programación.</w:t>
      </w:r>
      <w:r w:rsidR="00CF23F6">
        <w:t xml:space="preserve"> Los datos recogidos están relacionados con la meteorología y el tráfico del País Vasco.</w:t>
      </w:r>
    </w:p>
    <w:p w14:paraId="7C1D66C6" w14:textId="6D6744F1" w:rsidR="00F21831" w:rsidRDefault="00F21831" w:rsidP="00C861A7">
      <w:r>
        <w:t xml:space="preserve">La segunda fase consiste en recoger esas variables que contienen la totalidad de los datos y aplicarles una limpieza y tratamiento. Posteriormente, se realiza la selección únicamente de los datos que se crean útiles para el proyecto. Esta fase </w:t>
      </w:r>
      <w:r w:rsidR="00A17399">
        <w:t xml:space="preserve">también </w:t>
      </w:r>
      <w:r w:rsidR="000D423C">
        <w:t>es</w:t>
      </w:r>
      <w:r>
        <w:t xml:space="preserve"> realizada con el lenguaje de programación Python.</w:t>
      </w:r>
    </w:p>
    <w:p w14:paraId="501C9990" w14:textId="6A8C6C71" w:rsidR="00F21831" w:rsidRDefault="00F21831" w:rsidP="00C861A7">
      <w:r>
        <w:t>La fase de almacenamiento consist</w:t>
      </w:r>
      <w:r w:rsidR="000D423C">
        <w:t>e</w:t>
      </w:r>
      <w:r>
        <w:t xml:space="preserve"> únicamente en almacenar los datos obtenidos tras la limpieza y el procesamiento realizado. Mediante librerías de Python se crea el enlace con MongoDB y posteriormente se añad</w:t>
      </w:r>
      <w:r w:rsidR="000D423C">
        <w:t>en</w:t>
      </w:r>
      <w:r>
        <w:t xml:space="preserve"> los datos </w:t>
      </w:r>
      <w:r w:rsidR="00A17399">
        <w:t xml:space="preserve">tratados </w:t>
      </w:r>
      <w:r>
        <w:t>a la base de datos.</w:t>
      </w:r>
    </w:p>
    <w:p w14:paraId="7A7E1BD8" w14:textId="4707ECEF" w:rsidR="00F21831" w:rsidRDefault="00F21831" w:rsidP="00C861A7">
      <w:r>
        <w:t>En la cuarta fase se com</w:t>
      </w:r>
      <w:r w:rsidR="000D423C">
        <w:t>ienza</w:t>
      </w:r>
      <w:r>
        <w:t xml:space="preserve"> realizando un EDA </w:t>
      </w:r>
      <w:r w:rsidR="00CF23F6">
        <w:t>a los datos hábiles con</w:t>
      </w:r>
      <w:r>
        <w:t xml:space="preserve"> Python. Seguidamente se aplican técnicas de IA gracias a librerías </w:t>
      </w:r>
      <w:r w:rsidR="00CF23F6">
        <w:t>más específicas de este mismo lenguaje</w:t>
      </w:r>
      <w:r>
        <w:t xml:space="preserve">. Estas técnicas </w:t>
      </w:r>
      <w:r w:rsidR="000D423C">
        <w:t>son</w:t>
      </w:r>
      <w:r>
        <w:t xml:space="preserve"> utilizadas para obtener una información que aporte un mayor valor añadido al análisis realizado, permitiendo obtener información valiosa para la posterior visualización.</w:t>
      </w:r>
    </w:p>
    <w:p w14:paraId="76071709" w14:textId="162F71F2" w:rsidR="00510125" w:rsidRDefault="00F21831" w:rsidP="00C861A7">
      <w:r>
        <w:lastRenderedPageBreak/>
        <w:t xml:space="preserve">En la </w:t>
      </w:r>
      <w:r w:rsidR="00510125">
        <w:t>ú</w:t>
      </w:r>
      <w:r>
        <w:t xml:space="preserve">ltima fase, </w:t>
      </w:r>
      <w:r w:rsidR="00510125">
        <w:t xml:space="preserve">la fase de visualización, se recogen los datos tras su análisis y se plasman en un dashboard mediante la herramienta de Power BI. </w:t>
      </w:r>
      <w:r w:rsidR="00A17399">
        <w:t>Gracias a los</w:t>
      </w:r>
      <w:r w:rsidR="00510125">
        <w:t xml:space="preserve"> distintos tipos de visualizaciones dentro de este dashboard, se aporta información variada y relevante al usuario final, la cual </w:t>
      </w:r>
      <w:r w:rsidR="000D423C">
        <w:t>es</w:t>
      </w:r>
      <w:r w:rsidR="00510125">
        <w:t xml:space="preserve">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6" w:name="_Toc155946877"/>
      <w:bookmarkStart w:id="97" w:name="_Toc176796652"/>
      <w:bookmarkEnd w:id="3"/>
      <w:bookmarkEnd w:id="4"/>
      <w:r>
        <w:rPr>
          <w:caps w:val="0"/>
        </w:rPr>
        <w:lastRenderedPageBreak/>
        <w:t>Marco normativo</w:t>
      </w:r>
      <w:bookmarkEnd w:id="96"/>
      <w:bookmarkEnd w:id="97"/>
    </w:p>
    <w:p w14:paraId="350E6189" w14:textId="74B20517" w:rsidR="007C18BB" w:rsidRDefault="007C18BB" w:rsidP="007C18BB">
      <w:r>
        <w:t>Como se ha mencionado a lo largo del escrito, la mayoría de los datos recogidos desde las diferentes APIs son de un carácter público, lo que no exime su uso en este proyecto. No obstante, el resto de datos se ha corroborado que se rigen bajo la licencia Creative Common</w:t>
      </w:r>
      <w:r w:rsidR="003B6B1B">
        <w:t>s</w:t>
      </w:r>
      <w:r w:rsidR="00384DDA">
        <w:t xml:space="preserve"> (CC)</w:t>
      </w:r>
      <w:r>
        <w:t>, lo que posibilita su uso con fines académicos</w:t>
      </w:r>
      <w:commentRangeStart w:id="98"/>
      <w:r>
        <w:t xml:space="preserve"> </w:t>
      </w:r>
      <w:commentRangeEnd w:id="98"/>
      <w:r w:rsidR="00626CB3">
        <w:rPr>
          <w:rStyle w:val="Refdecomentario"/>
        </w:rPr>
        <w:commentReference w:id="98"/>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w:t>
      </w:r>
      <w:r w:rsidR="006F0EE8">
        <w:t>es</w:t>
      </w:r>
      <w:r w:rsidR="00170517">
        <w:t xml:space="preserve"> utilizado para ninguna otra finalidad más allá de este proyecto educativo, lo que se posibilita tanto por las licencias que poseen como por las normativas que se describ</w:t>
      </w:r>
      <w:r w:rsidR="006F0EE8">
        <w:t>e</w:t>
      </w:r>
      <w:r w:rsidR="00170517">
        <w:t>n a continuación.</w:t>
      </w:r>
    </w:p>
    <w:p w14:paraId="5A13F20B" w14:textId="1B1F7788" w:rsidR="00EE0DA6" w:rsidRDefault="00766987" w:rsidP="007C18BB">
      <w:r>
        <w:t>Otro punto de alta relevancia en el uso de este conjunto de datos es que en la totalidad del proyecto se utilizan datos anónimos por lo que no se requier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99"/>
      <w:r w:rsidR="00EE0DA6">
        <w:t xml:space="preserve"> </w:t>
      </w:r>
      <w:commentRangeEnd w:id="99"/>
      <w:r w:rsidR="00FA49FE">
        <w:rPr>
          <w:rStyle w:val="Refdecomentario"/>
        </w:rPr>
        <w:commentReference w:id="99"/>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42763">
        <w:t>.</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100"/>
      <w:r w:rsidR="00FA49FE">
        <w:t xml:space="preserve"> </w:t>
      </w:r>
      <w:commentRangeEnd w:id="100"/>
      <w:r w:rsidR="00FA49FE">
        <w:rPr>
          <w:rStyle w:val="Refdecomentario"/>
        </w:rPr>
        <w:commentReference w:id="100"/>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101"/>
      <w:r>
        <w:t xml:space="preserve"> </w:t>
      </w:r>
      <w:commentRangeEnd w:id="101"/>
      <w:r>
        <w:rPr>
          <w:rStyle w:val="Refdecomentario"/>
        </w:rPr>
        <w:commentReference w:id="101"/>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2" w:name="_Toc176796653"/>
      <w:r>
        <w:rPr>
          <w:caps w:val="0"/>
        </w:rPr>
        <w:lastRenderedPageBreak/>
        <w:t>Desarrollo específico de la contribución</w:t>
      </w:r>
      <w:bookmarkEnd w:id="102"/>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5960169D"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 xml:space="preserve">Haciendo mención </w:t>
      </w:r>
      <w:r w:rsidR="00384DDA">
        <w:t>de</w:t>
      </w:r>
      <w:r w:rsidR="008C3C3F">
        <w:t>l</w:t>
      </w:r>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p>
    <w:p w14:paraId="3AE25186" w14:textId="7544D222"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w:t>
      </w:r>
      <w:r w:rsidR="00384DDA">
        <w:t>considerado</w:t>
      </w:r>
      <w:r w:rsidR="00BF05FF">
        <w:t xml:space="preserve"> </w:t>
      </w:r>
      <w:r w:rsidR="008C3C3F">
        <w:t>una herramienta con una utilidad inmensa, siendo mayor a</w:t>
      </w:r>
      <w:r w:rsidR="00384DDA">
        <w:t>u</w:t>
      </w:r>
      <w:r w:rsidR="008C3C3F">
        <w:t xml:space="preserve">n si cabe el potencial del que dispone. </w:t>
      </w:r>
    </w:p>
    <w:p w14:paraId="6AA5A3AE" w14:textId="6AC316DA" w:rsidR="007C267D" w:rsidRDefault="007C267D" w:rsidP="005D4C0B">
      <w:r>
        <w:t>En est</w:t>
      </w:r>
      <w:r w:rsidR="008271B1">
        <w:t>a sección</w:t>
      </w:r>
      <w:r>
        <w:t xml:space="preserve"> se explica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r>
        <w:rPr>
          <w:caps/>
        </w:rPr>
        <w:br w:type="page"/>
      </w:r>
    </w:p>
    <w:p w14:paraId="161E5174" w14:textId="5DDD5E25" w:rsidR="00C84740" w:rsidRDefault="008101FF" w:rsidP="000D09A0">
      <w:pPr>
        <w:pStyle w:val="Ttulo2"/>
        <w:rPr>
          <w:caps w:val="0"/>
        </w:rPr>
      </w:pPr>
      <w:bookmarkStart w:id="103" w:name="_Toc176796654"/>
      <w:r>
        <w:rPr>
          <w:caps w:val="0"/>
        </w:rPr>
        <w:lastRenderedPageBreak/>
        <w:t>Recolección</w:t>
      </w:r>
      <w:r w:rsidR="00274397">
        <w:rPr>
          <w:caps w:val="0"/>
        </w:rPr>
        <w:t xml:space="preserve"> </w:t>
      </w:r>
      <w:r w:rsidR="00B56B0A">
        <w:rPr>
          <w:caps w:val="0"/>
        </w:rPr>
        <w:t xml:space="preserve">de </w:t>
      </w:r>
      <w:r>
        <w:rPr>
          <w:caps w:val="0"/>
        </w:rPr>
        <w:t xml:space="preserve">los </w:t>
      </w:r>
      <w:r w:rsidR="00B56B0A">
        <w:rPr>
          <w:caps w:val="0"/>
        </w:rPr>
        <w:t>datos</w:t>
      </w:r>
      <w:bookmarkEnd w:id="103"/>
    </w:p>
    <w:p w14:paraId="20EC1723" w14:textId="40E8D832" w:rsidR="00B83371" w:rsidRDefault="008271B1" w:rsidP="00B83371">
      <w:r>
        <w:t xml:space="preserve">Tras identificar un boceto con la idea del proyecto, el primer aspecto a tratar </w:t>
      </w:r>
      <w:r w:rsidR="006F0EE8">
        <w:t>ha sido el</w:t>
      </w:r>
      <w:r>
        <w:t xml:space="preserv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w:t>
      </w:r>
      <w:r w:rsidR="006F0EE8">
        <w:t>han podido</w:t>
      </w:r>
      <w:r w:rsidR="004203E6">
        <w:t xml:space="preserve"> valor</w:t>
      </w:r>
      <w:r w:rsidR="000661C9">
        <w:t>ar</w:t>
      </w:r>
      <w:r w:rsidR="004203E6">
        <w:t xml:space="preserve"> distintas alternativas tanto en el formato de los </w:t>
      </w:r>
      <w:r w:rsidR="000661C9">
        <w:t>datos,</w:t>
      </w:r>
      <w:r w:rsidR="004203E6">
        <w:t xml:space="preserve"> como en el origen de los mismos. </w:t>
      </w:r>
    </w:p>
    <w:p w14:paraId="582B7113" w14:textId="21F28E79" w:rsidR="002D0E1D" w:rsidRDefault="000661C9" w:rsidP="00B83371">
      <w:r>
        <w:t xml:space="preserve">Finalmente, se </w:t>
      </w:r>
      <w:r w:rsidR="006F0EE8">
        <w:t>ha decidido</w:t>
      </w:r>
      <w:r>
        <w:t xml:space="preserve"> recoger los datos mediante APIs no solo de Open Data </w:t>
      </w:r>
      <w:r w:rsidR="00756442">
        <w:t>Euskadi,</w:t>
      </w:r>
      <w:r>
        <w:t xml:space="preserve"> sino que también de Euskalme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4"/>
      <w:r w:rsidR="004B1864">
        <w:t xml:space="preserve"> </w:t>
      </w:r>
      <w:commentRangeEnd w:id="104"/>
      <w:r w:rsidR="004B1864">
        <w:rPr>
          <w:rStyle w:val="Refdecomentario"/>
        </w:rPr>
        <w:commentReference w:id="104"/>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2174F27A" w:rsidR="009B7C27" w:rsidRDefault="005141A3" w:rsidP="00B83371">
      <w:r>
        <w:t xml:space="preserve">Mediante estas APIs se </w:t>
      </w:r>
      <w:r w:rsidR="006F0EE8">
        <w:t xml:space="preserve">han recogido </w:t>
      </w:r>
      <w:r>
        <w:t xml:space="preserve">datos referentes al tráfico y a la meteorología del País Vasco, permitiendo conformar la base del proyecto Biker. </w:t>
      </w:r>
      <w:r w:rsidR="004B1864">
        <w:t xml:space="preserve">No obstante, la </w:t>
      </w:r>
      <w:r w:rsidR="009B7C27">
        <w:t xml:space="preserve">obtención de estos datos no </w:t>
      </w:r>
      <w:r w:rsidR="006F0EE8">
        <w:t>ha sido</w:t>
      </w:r>
      <w:r w:rsidR="009B7C27">
        <w:t xml:space="preserve"> únicamente mediante la ejecución de un código Python, sino que </w:t>
      </w:r>
      <w:r w:rsidR="006F0EE8">
        <w:t>ha seguido</w:t>
      </w:r>
      <w:r w:rsidR="009B7C27">
        <w:t xml:space="preserve"> una </w:t>
      </w:r>
      <w:r w:rsidR="004B1864">
        <w:t xml:space="preserve">metodología </w:t>
      </w:r>
      <w:r w:rsidR="009B7C27">
        <w:t>con sus respectivas fases.</w:t>
      </w:r>
    </w:p>
    <w:p w14:paraId="12EFB985" w14:textId="3AD0F643" w:rsidR="009B7C27" w:rsidRDefault="009B7C27" w:rsidP="00B83371">
      <w:r>
        <w:t xml:space="preserve">La fase inicial de este procedimiento se </w:t>
      </w:r>
      <w:r w:rsidR="006F0EE8">
        <w:t>ha fundamentado</w:t>
      </w:r>
      <w:r>
        <w:t xml:space="preserve"> en investigar los diferentes parámetros y usos que </w:t>
      </w:r>
      <w:r w:rsidR="006C7AC0">
        <w:t>permit</w:t>
      </w:r>
      <w:r w:rsidR="006F0EE8">
        <w:t>e</w:t>
      </w:r>
      <w:r w:rsidR="006C7AC0">
        <w:t xml:space="preserve"> </w:t>
      </w:r>
      <w:r>
        <w:t xml:space="preserve">cada API. Tras conocer </w:t>
      </w:r>
      <w:r w:rsidR="006C7AC0">
        <w:t xml:space="preserve">estas funcionalidades en </w:t>
      </w:r>
      <w:r>
        <w:t xml:space="preserve">cada una de las </w:t>
      </w:r>
      <w:r w:rsidR="00627FCD">
        <w:t>circunstancias</w:t>
      </w:r>
      <w:r>
        <w:t xml:space="preserve">, se </w:t>
      </w:r>
      <w:r w:rsidR="006F0EE8">
        <w:t>ha realizado</w:t>
      </w:r>
      <w:r>
        <w:t xml:space="preserve"> una serie de pruebas con la aplicación de Postman.</w:t>
      </w:r>
      <w:r w:rsidR="006C7AC0">
        <w:t xml:space="preserve"> </w:t>
      </w:r>
      <w:r w:rsidR="00FA5BE5">
        <w:t xml:space="preserve">Adicionalmente, </w:t>
      </w:r>
      <w:r w:rsidR="006C7AC0">
        <w:t xml:space="preserve">se </w:t>
      </w:r>
      <w:r w:rsidR="006F0EE8">
        <w:t>ha añadido</w:t>
      </w:r>
      <w:r w:rsidR="006C7AC0">
        <w:t xml:space="preserve"> el Bearer Token para las APIs que lo requerían, que </w:t>
      </w:r>
      <w:r w:rsidR="00FA5BE5">
        <w:t>concretamente</w:t>
      </w:r>
      <w:r w:rsidR="006C7AC0">
        <w:t xml:space="preserve"> </w:t>
      </w:r>
      <w:r w:rsidR="006F0EE8">
        <w:t>han sido</w:t>
      </w:r>
      <w:r w:rsidR="006C7AC0">
        <w:t xml:space="preserve"> </w:t>
      </w:r>
      <w:r w:rsidR="00FA5BE5">
        <w:t>aquellas</w:t>
      </w:r>
      <w:r w:rsidR="006C7AC0">
        <w:t xml:space="preserve"> facilitadas por Euskalmet. Una vez asegurado el correcto funcionamiento de las APIs, se </w:t>
      </w:r>
      <w:r w:rsidR="006F0EE8">
        <w:t>han incluido</w:t>
      </w:r>
      <w:r w:rsidR="006C7AC0">
        <w:t xml:space="preserve"> dichas consultas en el código Python con el fin de recoger los datos y continuar con el ciclo de vida del conjunto d</w:t>
      </w:r>
      <w:r w:rsidR="00FA5BE5">
        <w:t>e datos.</w:t>
      </w:r>
    </w:p>
    <w:p w14:paraId="18AF3A86" w14:textId="013C867C" w:rsidR="00267D59" w:rsidRDefault="00267D59" w:rsidP="00B83371">
      <w:r>
        <w:t xml:space="preserve">Es destacable el hecho de </w:t>
      </w:r>
      <w:r w:rsidR="006F0EE8">
        <w:t>que,</w:t>
      </w:r>
      <w:r>
        <w:t xml:space="preserve"> durante el proceso de recogida de los datos desde las APIs</w:t>
      </w:r>
      <w:r w:rsidR="00DF523B">
        <w:t xml:space="preserve">, </w:t>
      </w:r>
      <w:r w:rsidR="00585017">
        <w:t xml:space="preserve">se </w:t>
      </w:r>
      <w:r w:rsidR="00E44145">
        <w:t xml:space="preserve">han </w:t>
      </w:r>
      <w:r w:rsidR="00585017">
        <w:t>incluido</w:t>
      </w:r>
      <w:r>
        <w:t xml:space="preserve"> mecanismos de tolerancia a fallos, permitiendo reintentar la solicitud en varias ocasiones más </w:t>
      </w:r>
      <w:r w:rsidR="006F0EE8">
        <w:t>como medida de prevención a</w:t>
      </w:r>
      <w:r>
        <w:t xml:space="preserve"> los posibles inconvenientes que pud</w:t>
      </w:r>
      <w:r w:rsidR="00E44145">
        <w:t>iesen llegar a</w:t>
      </w:r>
      <w:r>
        <w:t xml:space="preserve"> </w:t>
      </w:r>
      <w:r w:rsidR="00E44145">
        <w:t>ocurrir</w:t>
      </w:r>
      <w:r>
        <w:t xml:space="preserve"> en </w:t>
      </w:r>
      <w:r w:rsidR="002C3A02">
        <w:t>el trascurso del proceso</w:t>
      </w:r>
      <w:r w:rsidR="00E44145">
        <w:t>.</w:t>
      </w:r>
    </w:p>
    <w:p w14:paraId="53F34933" w14:textId="77777777" w:rsidR="00A76178" w:rsidRDefault="00A76178">
      <w:pPr>
        <w:spacing w:before="0" w:after="0" w:line="240" w:lineRule="auto"/>
        <w:jc w:val="left"/>
      </w:pPr>
      <w:r>
        <w:br w:type="page"/>
      </w:r>
    </w:p>
    <w:p w14:paraId="0ADCF192" w14:textId="5954E698" w:rsidR="000661C9" w:rsidRDefault="00FA5BE5" w:rsidP="00B83371">
      <w:r>
        <w:lastRenderedPageBreak/>
        <w:t xml:space="preserve">Para tener una visión </w:t>
      </w:r>
      <w:r w:rsidR="006F0EE8">
        <w:t>más detallada</w:t>
      </w:r>
      <w:r>
        <w:t>, a</w:t>
      </w:r>
      <w:r w:rsidR="004C4A1D">
        <w:t xml:space="preserve"> </w:t>
      </w:r>
      <w:r w:rsidR="00A12287">
        <w:t>continuación,</w:t>
      </w:r>
      <w:r w:rsidR="004C4A1D">
        <w:t xml:space="preserve"> se presentan </w:t>
      </w:r>
      <w:r w:rsidR="00756442">
        <w:t xml:space="preserve">las APIs </w:t>
      </w:r>
      <w:r>
        <w:t>que</w:t>
      </w:r>
      <w:r w:rsidR="00756442">
        <w:t xml:space="preserve"> </w:t>
      </w:r>
      <w:r w:rsidR="006F0EE8">
        <w:t>han recogido</w:t>
      </w:r>
      <w:r w:rsidR="00756442">
        <w:t xml:space="preserve">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6" w:history="1">
        <w:r w:rsidR="00D27B04" w:rsidRPr="003D0579">
          <w:rPr>
            <w:rStyle w:val="Hipervnculo"/>
          </w:rPr>
          <w:t>https://api.euskadi.eus/traffic/v1.0/meters</w:t>
        </w:r>
      </w:hyperlink>
      <w:r w:rsidR="00D27B04">
        <w:t xml:space="preserve"> </w:t>
      </w:r>
    </w:p>
    <w:p w14:paraId="7D04F60E" w14:textId="1B043E5E" w:rsidR="00446656" w:rsidRDefault="00446656" w:rsidP="00446656">
      <w:pPr>
        <w:pStyle w:val="Prrafodelista"/>
      </w:pPr>
      <w:r>
        <w:t xml:space="preserve">Se utiliza esta API </w:t>
      </w:r>
      <w:r w:rsidR="00206203">
        <w:t xml:space="preserve">de Open Data Euskadi </w:t>
      </w:r>
      <w:r>
        <w:t>para conocer el número de puntos de medici</w:t>
      </w:r>
      <w:r w:rsidR="00D27B04">
        <w:t>ón existentes en todo el País Vasco, y consecuentemente en cu</w:t>
      </w:r>
      <w:r w:rsidR="008F750F">
        <w:t>á</w:t>
      </w:r>
      <w:r w:rsidR="00D27B04">
        <w:t xml:space="preserve">ntas páginas se agrupan. El valor obtenido </w:t>
      </w:r>
      <w:r w:rsidR="00A12287">
        <w:t>es utilizado</w:t>
      </w:r>
      <w:r w:rsidR="00D27B04">
        <w:t xml:space="preserve"> en posteriores APIs.</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59FCEFF2" w:rsidR="002D32D1" w:rsidRDefault="00000000" w:rsidP="002D32D1">
      <w:pPr>
        <w:pStyle w:val="Prrafodelista"/>
      </w:pPr>
      <w:hyperlink r:id="rId27" w:history="1">
        <w:r w:rsidR="00DF523B" w:rsidRPr="006009C3">
          <w:rPr>
            <w:rStyle w:val="Hipervnculo"/>
          </w:rPr>
          <w:t>https://api.euskadi.eus/traffic/v1.0/meters?_page={config.contador_pags}</w:t>
        </w:r>
      </w:hyperlink>
      <w:r w:rsidR="002D32D1">
        <w:t xml:space="preserve"> </w:t>
      </w:r>
    </w:p>
    <w:p w14:paraId="1D3FE632" w14:textId="4A29D7DE"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APIs que </w:t>
      </w:r>
      <w:r w:rsidR="00A12287">
        <w:t>aportan</w:t>
      </w:r>
      <w:r w:rsidR="00067F39">
        <w:t xml:space="preserve"> los valores que realmente </w:t>
      </w:r>
      <w:r w:rsidR="00A12287">
        <w:t xml:space="preserve">son </w:t>
      </w:r>
      <w:r w:rsidR="00067F39">
        <w:t>utilizados. La variable “</w:t>
      </w:r>
      <w:r w:rsidR="00067F39" w:rsidRPr="00067F39">
        <w:rPr>
          <w:i/>
          <w:iCs/>
        </w:rPr>
        <w:t>config.</w:t>
      </w:r>
      <w:r w:rsidR="00DF523B">
        <w:rPr>
          <w:i/>
          <w:iCs/>
        </w:rPr>
        <w:t>contador_pags</w:t>
      </w:r>
      <w:r w:rsidR="00067F39">
        <w:t xml:space="preserve">” </w:t>
      </w:r>
      <w:r w:rsidR="00A12287">
        <w:t>recorre</w:t>
      </w:r>
      <w:r w:rsidR="00067F39">
        <w:t xml:space="preserve"> todas las páginas en las que existen datos para recoger sus respectivos identificadores únicos.</w:t>
      </w:r>
    </w:p>
    <w:p w14:paraId="502DB1B4" w14:textId="6AE3B808" w:rsidR="0035007C" w:rsidRDefault="0035007C" w:rsidP="0035007C">
      <w:pPr>
        <w:pStyle w:val="Prrafodelista"/>
        <w:numPr>
          <w:ilvl w:val="0"/>
          <w:numId w:val="18"/>
        </w:numPr>
      </w:pPr>
      <w:r>
        <w:t xml:space="preserve">Número de páginas en los que se agrupan los </w:t>
      </w:r>
      <w:r w:rsidR="00E556CE">
        <w:t xml:space="preserve">datos del tráfico por cada </w:t>
      </w:r>
      <w:r>
        <w:t>punto de medición:</w:t>
      </w:r>
    </w:p>
    <w:p w14:paraId="040733CA" w14:textId="365F0ACC" w:rsidR="0035007C" w:rsidRDefault="00000000" w:rsidP="0035007C">
      <w:pPr>
        <w:pStyle w:val="Prrafodelista"/>
      </w:pPr>
      <w:hyperlink r:id="rId28" w:history="1">
        <w:r w:rsidR="0035007C" w:rsidRPr="006009C3">
          <w:rPr>
            <w:rStyle w:val="Hipervnculo"/>
          </w:rPr>
          <w:t>https://api.euskadi.eus/traffic/v1.0/flows/byYear/{year_month[0]}/byMeter/{meter}</w:t>
        </w:r>
      </w:hyperlink>
      <w:r w:rsidR="0035007C">
        <w:t xml:space="preserve"> </w:t>
      </w:r>
    </w:p>
    <w:p w14:paraId="65A398E7" w14:textId="06711332" w:rsidR="0035007C" w:rsidRDefault="0035007C" w:rsidP="0035007C">
      <w:pPr>
        <w:pStyle w:val="Prrafodelista"/>
      </w:pPr>
      <w:r>
        <w:t xml:space="preserve">Se utiliza esta API de Open Data Euskadi para conocer el número de páginas que agrupan los datos de un punto de medición concreto, referente a los flujos de tráfico. </w:t>
      </w:r>
      <w:r w:rsidR="00E44145">
        <w:t>Se obtiene el</w:t>
      </w:r>
      <w:r>
        <w:t xml:space="preserve"> recuent</w:t>
      </w:r>
      <w:r w:rsidR="00E44145">
        <w:t>o de</w:t>
      </w:r>
      <w:r>
        <w:t xml:space="preserve"> los datos recogidos en un año. El valor obtenido es utilizado en la API posterior. Mediante la primera posición del parámetro </w:t>
      </w:r>
      <w:r w:rsidRPr="0035007C">
        <w:rPr>
          <w:i/>
          <w:iCs/>
        </w:rPr>
        <w:t>“year_month”</w:t>
      </w:r>
      <w:r>
        <w:t xml:space="preserve"> se devuelve el año que interesa conocer y mediante </w:t>
      </w:r>
      <w:r w:rsidRPr="0035007C">
        <w:rPr>
          <w:i/>
          <w:iCs/>
        </w:rPr>
        <w:t>“meter”</w:t>
      </w:r>
      <w:r>
        <w:t xml:space="preserve">, el punto de medición. Este </w:t>
      </w:r>
      <w:r w:rsidR="00E44145">
        <w:t>último</w:t>
      </w:r>
      <w:r>
        <w:t xml:space="preserve"> itera a través del array que recoge la totalidad de est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657256F2" w14:textId="48D231BD" w:rsidR="0035007C" w:rsidRDefault="00000000" w:rsidP="0035007C">
      <w:pPr>
        <w:pStyle w:val="Prrafodelista"/>
      </w:pPr>
      <w:hyperlink r:id="rId29" w:history="1">
        <w:r w:rsidR="0035007C" w:rsidRPr="006009C3">
          <w:rPr>
            <w:rStyle w:val="Hipervnculo"/>
          </w:rPr>
          <w:t>https://api.euskadi.eus/traffic/v1.0/flows/byYear/{year_month[0]}/byMeter/{meter}1?_page={config.contador_pags}</w:t>
        </w:r>
      </w:hyperlink>
      <w:r w:rsidR="0035007C">
        <w:t xml:space="preserve"> </w:t>
      </w:r>
    </w:p>
    <w:p w14:paraId="54B22367" w14:textId="251A9993" w:rsidR="00A20E76" w:rsidRDefault="00067F39" w:rsidP="00E47EF9">
      <w:pPr>
        <w:pStyle w:val="Prrafodelista"/>
      </w:pPr>
      <w:r>
        <w:t xml:space="preserve">Esta API </w:t>
      </w:r>
      <w:r w:rsidR="00206203">
        <w:t xml:space="preserve">de Open Data Euskadi </w:t>
      </w:r>
      <w:r w:rsidR="00A12287">
        <w:t>obtiene</w:t>
      </w:r>
      <w:r>
        <w:t xml:space="preserve"> </w:t>
      </w:r>
      <w:r w:rsidR="00E556CE">
        <w:t xml:space="preserve">la totalidad de </w:t>
      </w:r>
      <w:r>
        <w:t>los datos de cada punto de medición en un año concreto. En la variable “</w:t>
      </w:r>
      <w:r w:rsidRPr="00E47EF9">
        <w:rPr>
          <w:i/>
          <w:iCs/>
        </w:rPr>
        <w:t>year_month</w:t>
      </w:r>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DF523B">
        <w:t xml:space="preserve">y el segundo el mes. Únicamente se utiliza el </w:t>
      </w:r>
      <w:r w:rsidR="004B6D8B">
        <w:t>primero de estos valores</w:t>
      </w:r>
      <w:r w:rsidR="00E47EF9">
        <w:t xml:space="preserve">. </w:t>
      </w:r>
    </w:p>
    <w:p w14:paraId="1873D993" w14:textId="2AA3FA07" w:rsidR="00067F39" w:rsidRDefault="00E47EF9" w:rsidP="00CF69FA">
      <w:pPr>
        <w:pStyle w:val="Prrafodelista"/>
      </w:pPr>
      <w:r>
        <w:lastRenderedPageBreak/>
        <w:t>Para el otro parámetro, “</w:t>
      </w:r>
      <w:r w:rsidRPr="00A20E76">
        <w:rPr>
          <w:i/>
          <w:iCs/>
        </w:rPr>
        <w:t>meter</w:t>
      </w:r>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r w:rsidR="00E556CE">
        <w:t xml:space="preserve"> Hay que tener en cuenta que también se itera el parámetro “</w:t>
      </w:r>
      <w:r w:rsidR="00E556CE" w:rsidRPr="00067F39">
        <w:rPr>
          <w:i/>
          <w:iCs/>
        </w:rPr>
        <w:t>config.</w:t>
      </w:r>
      <w:r w:rsidR="00E556CE">
        <w:rPr>
          <w:i/>
          <w:iCs/>
        </w:rPr>
        <w:t>contador_pags</w:t>
      </w:r>
      <w:r w:rsidR="00E556CE">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30"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r w:rsidR="00800F21">
        <w:t>Euskalmet</w:t>
      </w:r>
      <w:r>
        <w:t>:</w:t>
      </w:r>
    </w:p>
    <w:p w14:paraId="1CF77802" w14:textId="3EA057C2" w:rsidR="001C6C0F" w:rsidRDefault="00000000" w:rsidP="001C6C0F">
      <w:pPr>
        <w:pStyle w:val="Prrafodelista"/>
      </w:pPr>
      <w:hyperlink r:id="rId31"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Euskalmet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r w:rsidR="00DD1DE6">
        <w:t>snapsho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32" w:history="1">
        <w:r w:rsidR="009934F5" w:rsidRPr="00520F3C">
          <w:rPr>
            <w:rStyle w:val="Hipervnculo"/>
          </w:rPr>
          <w:t>https://api.euskadi.eus/traffic//v1.0/incidences/byDate/{year}/{month}/{day}</w:t>
        </w:r>
      </w:hyperlink>
    </w:p>
    <w:p w14:paraId="4EBF8E06" w14:textId="5F8D1C22" w:rsidR="00A20E76" w:rsidRDefault="009934F5" w:rsidP="004B1864">
      <w:pPr>
        <w:pStyle w:val="Prrafodelista"/>
      </w:pPr>
      <w:r>
        <w:t xml:space="preserve">Se utiliza esta API de Open Data Euskadi para recoger los datos relacionados con las incidencias en las carreteras del País Vasco. Entre estos datos, se puede encontrar la carretera en la que </w:t>
      </w:r>
      <w:r w:rsidR="00A52163">
        <w:t>ha ocurrido</w:t>
      </w:r>
      <w:r>
        <w:t xml:space="preserve">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lastRenderedPageBreak/>
        <w:t>Valores de las estaciones de Euskalmet:</w:t>
      </w:r>
    </w:p>
    <w:p w14:paraId="51EEF3A2" w14:textId="4A021ED5" w:rsidR="00800F21" w:rsidRDefault="00000000" w:rsidP="00800F21">
      <w:pPr>
        <w:pStyle w:val="Prrafodelista"/>
      </w:pPr>
      <w:hyperlink r:id="rId33"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Euskalmet se </w:t>
      </w:r>
      <w:r w:rsidR="0028497E">
        <w:t>obtienen</w:t>
      </w:r>
      <w:r>
        <w:t xml:space="preserve"> los datos de las estaciones en la fecha de una de sus copias de seguridad realizadas, permitiendo conocer los valores que recogen los diferentes sensores que componen la estación. </w:t>
      </w:r>
    </w:p>
    <w:p w14:paraId="51F6F08D" w14:textId="282AD6FC" w:rsidR="0086581B" w:rsidRDefault="00DD1DE6" w:rsidP="00E556CE">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snapshot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est”</w:t>
      </w:r>
      <w:r w:rsidR="00F56206">
        <w:t xml:space="preserve"> y </w:t>
      </w:r>
      <w:r w:rsidR="00F56206" w:rsidRPr="00F56206">
        <w:rPr>
          <w:i/>
          <w:iCs/>
        </w:rPr>
        <w:t>“snap”</w:t>
      </w:r>
      <w:r w:rsidR="00F56206">
        <w:t xml:space="preserve"> respectivamente.</w:t>
      </w:r>
    </w:p>
    <w:p w14:paraId="3D0C275B" w14:textId="5F19AFB7" w:rsidR="0086581B" w:rsidRDefault="0086581B" w:rsidP="0086581B">
      <w:pPr>
        <w:pStyle w:val="Prrafodelista"/>
        <w:numPr>
          <w:ilvl w:val="0"/>
          <w:numId w:val="18"/>
        </w:numPr>
      </w:pPr>
      <w:r>
        <w:t>Valores de los sensores ubicados en las estaciones de Euskalmet:</w:t>
      </w:r>
    </w:p>
    <w:p w14:paraId="3BEB3557" w14:textId="6B515F5F" w:rsidR="0086581B" w:rsidRDefault="00000000" w:rsidP="0086581B">
      <w:pPr>
        <w:pStyle w:val="Prrafodelista"/>
      </w:pPr>
      <w:hyperlink r:id="rId34" w:history="1">
        <w:r w:rsidR="0086581B" w:rsidRPr="006009C3">
          <w:rPr>
            <w:rStyle w:val="Hipervnculo"/>
          </w:rPr>
          <w:t>https://api.euskadi.eus/euskalmet/readings/summarized/byDay/forStation/{estacion}/{sensor}/measures/{tipo_medida}/{medida}/at/{year}/{month}/{day}</w:t>
        </w:r>
      </w:hyperlink>
      <w:r w:rsidR="0086581B">
        <w:t xml:space="preserve"> </w:t>
      </w:r>
    </w:p>
    <w:p w14:paraId="27E034EB" w14:textId="5D7D6195" w:rsidR="0086581B" w:rsidRPr="003609B6" w:rsidRDefault="0086581B" w:rsidP="0086581B">
      <w:pPr>
        <w:pStyle w:val="Prrafodelista"/>
      </w:pPr>
      <w:r>
        <w:t>Mediante esta última API</w:t>
      </w:r>
      <w:r w:rsidR="00FF206D">
        <w:t xml:space="preserve"> se obtienen los datos que facilitan los sensores ubicados en las diferentes estaciones de Euskalmet. De todas estas mediciones, se han definido como relevantes algunas métricas en concreto que son las recogidas </w:t>
      </w:r>
      <w:r w:rsidR="003609B6">
        <w:t>causa de</w:t>
      </w:r>
      <w:r w:rsidR="00FF206D">
        <w:t xml:space="preserve"> la iteración de los identificadores únicos de las estaciones, </w:t>
      </w:r>
      <w:r w:rsidR="003609B6">
        <w:t xml:space="preserve">que son </w:t>
      </w:r>
      <w:r w:rsidR="00FF206D">
        <w:t>parametrizado</w:t>
      </w:r>
      <w:r w:rsidR="003609B6">
        <w:t>s</w:t>
      </w:r>
      <w:r w:rsidR="00FF206D">
        <w:t xml:space="preserve"> en la variable </w:t>
      </w:r>
      <w:r w:rsidR="00FF206D" w:rsidRPr="00FF206D">
        <w:rPr>
          <w:i/>
          <w:iCs/>
        </w:rPr>
        <w:t>“estación”.</w:t>
      </w:r>
      <w:r w:rsidR="00FF206D">
        <w:rPr>
          <w:i/>
          <w:iCs/>
        </w:rPr>
        <w:t xml:space="preserve"> </w:t>
      </w:r>
      <w:r w:rsidR="00FF206D">
        <w:t xml:space="preserve">Además, se </w:t>
      </w:r>
      <w:r w:rsidR="003609B6">
        <w:t>facilita</w:t>
      </w:r>
      <w:r w:rsidR="00FF206D">
        <w:t xml:space="preserve"> el sensor del cual recoger los datos mediante la variable </w:t>
      </w:r>
      <w:r w:rsidR="00FF206D" w:rsidRPr="00FF206D">
        <w:rPr>
          <w:i/>
          <w:iCs/>
        </w:rPr>
        <w:t>“sensor”.</w:t>
      </w:r>
      <w:r w:rsidR="00FF206D">
        <w:rPr>
          <w:i/>
          <w:iCs/>
        </w:rPr>
        <w:t xml:space="preserve"> </w:t>
      </w:r>
      <w:r w:rsidR="003609B6">
        <w:t xml:space="preserve">Sobre la medición que se busca obtener, se conoce tanto el tipo como la medición exacta, gracias a los parámetros </w:t>
      </w:r>
      <w:r w:rsidR="003609B6" w:rsidRPr="003609B6">
        <w:rPr>
          <w:i/>
          <w:iCs/>
        </w:rPr>
        <w:t>“tipo_medida”</w:t>
      </w:r>
      <w:r w:rsidR="003609B6">
        <w:t xml:space="preserve"> y </w:t>
      </w:r>
      <w:r w:rsidR="003609B6" w:rsidRPr="003609B6">
        <w:rPr>
          <w:i/>
          <w:iCs/>
        </w:rPr>
        <w:t>“medida”.</w:t>
      </w:r>
      <w:r w:rsidR="003609B6">
        <w:rPr>
          <w:i/>
          <w:iCs/>
        </w:rPr>
        <w:t xml:space="preserve"> </w:t>
      </w:r>
      <w:r w:rsidR="003609B6">
        <w:t xml:space="preserve">Por </w:t>
      </w:r>
      <w:r w:rsidR="00DF0EE0">
        <w:t>último,</w:t>
      </w:r>
      <w:r w:rsidR="003609B6">
        <w:t xml:space="preserve"> hacer mención </w:t>
      </w:r>
      <w:r w:rsidR="00DF0EE0">
        <w:t>de</w:t>
      </w:r>
      <w:r w:rsidR="003609B6">
        <w:t xml:space="preserve"> que cada consulta se realiza en una fecha </w:t>
      </w:r>
      <w:r w:rsidR="00DF0EE0">
        <w:t>específica</w:t>
      </w:r>
      <w:r w:rsidR="003609B6">
        <w:t xml:space="preserve">, la cual se conoce a través de las variables </w:t>
      </w:r>
      <w:r w:rsidR="003609B6" w:rsidRPr="003609B6">
        <w:rPr>
          <w:i/>
          <w:iCs/>
        </w:rPr>
        <w:t>“year”</w:t>
      </w:r>
      <w:r w:rsidR="003609B6">
        <w:t xml:space="preserve">, </w:t>
      </w:r>
      <w:r w:rsidR="003609B6" w:rsidRPr="003609B6">
        <w:rPr>
          <w:i/>
          <w:iCs/>
        </w:rPr>
        <w:t>“month”</w:t>
      </w:r>
      <w:r w:rsidR="003609B6">
        <w:t xml:space="preserve"> y </w:t>
      </w:r>
      <w:r w:rsidR="003609B6" w:rsidRPr="003609B6">
        <w:rPr>
          <w:i/>
          <w:iCs/>
        </w:rPr>
        <w:t>“day”.</w:t>
      </w:r>
    </w:p>
    <w:p w14:paraId="310797ED" w14:textId="26038388" w:rsidR="00247D1E" w:rsidRDefault="00274397" w:rsidP="00247D1E">
      <w:pPr>
        <w:pStyle w:val="Ttulo2"/>
        <w:rPr>
          <w:caps w:val="0"/>
        </w:rPr>
      </w:pPr>
      <w:bookmarkStart w:id="105" w:name="_Toc176796655"/>
      <w:r>
        <w:rPr>
          <w:caps w:val="0"/>
        </w:rPr>
        <w:t xml:space="preserve">Limpieza </w:t>
      </w:r>
      <w:r w:rsidR="00247D1E">
        <w:rPr>
          <w:caps w:val="0"/>
        </w:rPr>
        <w:t xml:space="preserve">y procesamiento </w:t>
      </w:r>
      <w:r>
        <w:rPr>
          <w:caps w:val="0"/>
        </w:rPr>
        <w:t>de</w:t>
      </w:r>
      <w:r w:rsidR="00247D1E">
        <w:rPr>
          <w:caps w:val="0"/>
        </w:rPr>
        <w:t xml:space="preserve"> </w:t>
      </w:r>
      <w:r>
        <w:rPr>
          <w:caps w:val="0"/>
        </w:rPr>
        <w:t>datos</w:t>
      </w:r>
      <w:bookmarkEnd w:id="105"/>
    </w:p>
    <w:p w14:paraId="4F43B20B" w14:textId="0A7AF202" w:rsidR="00E556CE" w:rsidRDefault="008B6026" w:rsidP="008B6026">
      <w:r>
        <w:t>Una vez recogida la totalidad de los datos desde las diferentes APIs, se le</w:t>
      </w:r>
      <w:r w:rsidR="00585017">
        <w:t>s ha</w:t>
      </w:r>
      <w:r>
        <w:t xml:space="preserve"> aplica</w:t>
      </w:r>
      <w:r w:rsidR="00585017">
        <w:t>do</w:t>
      </w:r>
      <w:r>
        <w:t xml:space="preserve">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585017">
        <w:t>se</w:t>
      </w:r>
      <w:r>
        <w:t xml:space="preserve"> </w:t>
      </w:r>
      <w:r w:rsidR="00957AF5">
        <w:t>divid</w:t>
      </w:r>
      <w:r w:rsidR="00585017">
        <w:t>e</w:t>
      </w:r>
      <w:r w:rsidR="00957AF5">
        <w:t xml:space="preserve"> en base a los diferentes datos recogidos</w:t>
      </w:r>
      <w:r w:rsidR="00821DA7">
        <w:t>, explicando los procesos que involucren a cada uno de ellos respectivamente</w:t>
      </w:r>
      <w:r w:rsidR="00957AF5">
        <w:t xml:space="preserve">. </w:t>
      </w:r>
    </w:p>
    <w:p w14:paraId="16DB85CF" w14:textId="77777777" w:rsidR="00E556CE" w:rsidRDefault="00E556CE">
      <w:pPr>
        <w:spacing w:before="0" w:after="0" w:line="240" w:lineRule="auto"/>
        <w:jc w:val="left"/>
      </w:pPr>
      <w:r>
        <w:br w:type="page"/>
      </w:r>
    </w:p>
    <w:p w14:paraId="5932980A" w14:textId="31575E24" w:rsidR="00821DA7" w:rsidRDefault="00957AF5" w:rsidP="00821DA7">
      <w:r>
        <w:lastRenderedPageBreak/>
        <w:t xml:space="preserve">Sin embargo, existe un factor altamente relevante que explicar antes de comenzar a describir los procesos a los que se han expuesto los datos. </w:t>
      </w:r>
      <w:r w:rsidR="00821DA7">
        <w:t>Este punto hace referencia a la definición de las fechas que conforman el periodo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APIs y el procesado de los datos previamente obtenidos.</w:t>
      </w:r>
    </w:p>
    <w:p w14:paraId="25FCB6EB" w14:textId="04956980" w:rsidR="00DF0EE0" w:rsidRDefault="00821DA7" w:rsidP="008B6026">
      <w:r>
        <w:t xml:space="preserve">Dada las limitaciones tanto capacitivas como temporales, el conjunto de datos que se </w:t>
      </w:r>
      <w:r w:rsidR="0028497E">
        <w:t>utiliza</w:t>
      </w:r>
      <w:r>
        <w:t xml:space="preserve"> en Biker </w:t>
      </w:r>
      <w:r w:rsidR="0028497E">
        <w:t>es</w:t>
      </w:r>
      <w:r>
        <w:t xml:space="preserve"> de</w:t>
      </w:r>
      <w:r w:rsidR="00DF0EE0">
        <w:t>l primer semestre de 2024, recogiendo desde el mes de enero hasta el mes de junio, ambos incluidos</w:t>
      </w:r>
      <w:r>
        <w:t xml:space="preserve">.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w:t>
      </w:r>
      <w:r w:rsidR="006173B6">
        <w:t>lo que al ser contrastado con</w:t>
      </w:r>
      <w:r w:rsidR="002C3A02">
        <w:t xml:space="preserve"> </w:t>
      </w:r>
      <w:r w:rsidR="006173B6">
        <w:t>el</w:t>
      </w:r>
      <w:r w:rsidR="002C3A02">
        <w:t xml:space="preserve"> número tan elevado de</w:t>
      </w:r>
      <w:r>
        <w:t xml:space="preserve"> </w:t>
      </w:r>
      <w:r w:rsidR="00AA0B11">
        <w:t>carreteras</w:t>
      </w:r>
      <w:r>
        <w:t xml:space="preserve"> </w:t>
      </w:r>
      <w:r w:rsidR="006173B6">
        <w:t xml:space="preserve">existentes y su recogida </w:t>
      </w:r>
      <w:r w:rsidR="00AA0B11">
        <w:t xml:space="preserve">de </w:t>
      </w:r>
      <w:r w:rsidR="006173B6">
        <w:t>al menos un</w:t>
      </w:r>
      <w:r w:rsidR="00AA0B11">
        <w:t xml:space="preserve"> registro diario</w:t>
      </w:r>
      <w:r w:rsidR="006173B6">
        <w:t>, hace inviable el aumento temporal</w:t>
      </w:r>
      <w:r w:rsidR="00DF0EE0">
        <w:t>.</w:t>
      </w:r>
    </w:p>
    <w:p w14:paraId="26A70B7F" w14:textId="3F592045" w:rsidR="00AA0B11" w:rsidRDefault="00DF0EE0" w:rsidP="008B6026">
      <w:r>
        <w:t>Si a esto, se le suma</w:t>
      </w:r>
      <w:r w:rsidR="00AA0B11">
        <w:t xml:space="preserve"> la inmensa cantidad de indicadores meteorológicos recogidos</w:t>
      </w:r>
      <w:r>
        <w:t>, se obtiene un conjunto de datos considerablemente amplio, y por cons</w:t>
      </w:r>
      <w:r w:rsidR="00A52163">
        <w:t>iguiente</w:t>
      </w:r>
      <w:r>
        <w:t>, pesado</w:t>
      </w:r>
      <w:r w:rsidR="00AA0B11">
        <w:t xml:space="preserve">. Esto hace inviable </w:t>
      </w:r>
      <w:r w:rsidR="00AC0734">
        <w:t>la recogida de</w:t>
      </w:r>
      <w:r w:rsidR="00AA0B11">
        <w:t xml:space="preserve"> datos </w:t>
      </w:r>
      <w:r w:rsidR="00BF05FF">
        <w:t>durante</w:t>
      </w:r>
      <w:r w:rsidR="00AA0B11">
        <w:t xml:space="preserve"> un periodo de tiempo mayor. </w:t>
      </w:r>
    </w:p>
    <w:p w14:paraId="752E1293" w14:textId="65DDD618" w:rsidR="00821DA7" w:rsidRDefault="00AA0B11" w:rsidP="008B6026">
      <w:r>
        <w:t xml:space="preserve">Ligado a este punto, aparece la limitación temporal, </w:t>
      </w:r>
      <w:r w:rsidR="00F76461">
        <w:t>ya que,</w:t>
      </w:r>
      <w:r>
        <w:t xml:space="preserve"> con el largo tiempo de ejecución destinado a la recogida y tratamiento de datos, no es posible realizar una recogida </w:t>
      </w:r>
      <w:r w:rsidR="00E37477">
        <w:t>a mayor escala</w:t>
      </w:r>
      <w:r>
        <w:t>.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2CB372B1" w:rsidR="00821DA7" w:rsidRDefault="0051371A" w:rsidP="008B6026">
      <w:r>
        <w:t>Tras e</w:t>
      </w:r>
      <w:r w:rsidR="00585017">
        <w:t>ste</w:t>
      </w:r>
      <w:r>
        <w:t xml:space="preserve"> pequeño inciso, se procede a </w:t>
      </w:r>
      <w:r w:rsidR="00F342EF">
        <w:t>presentar la limpieza y procesamiento de los diferentes subconjuntos de datos.</w:t>
      </w:r>
    </w:p>
    <w:p w14:paraId="6DAF1DD1" w14:textId="7196B911" w:rsidR="00BA6C16" w:rsidRDefault="00BA6C16" w:rsidP="00F342EF">
      <w:pPr>
        <w:pStyle w:val="Ttulo3"/>
        <w:ind w:left="709" w:hanging="709"/>
      </w:pPr>
      <w:bookmarkStart w:id="106" w:name="_Toc176796656"/>
      <w:r>
        <w:t>Datos ligados al tráfico</w:t>
      </w:r>
      <w:bookmarkEnd w:id="106"/>
    </w:p>
    <w:p w14:paraId="3C255805" w14:textId="63B570EA" w:rsidR="00BA6C16" w:rsidRDefault="00BA6C16" w:rsidP="00BA6C16">
      <w:r>
        <w:t xml:space="preserve">Este subapartado recoge todos los datos que tienen relación directa con el tráfico. Principalmente, </w:t>
      </w:r>
      <w:r w:rsidR="0087026D">
        <w:t xml:space="preserve">el conjunto de datos </w:t>
      </w:r>
      <w:r>
        <w:t xml:space="preserve">se puede dividir en 2 agrupaciones como son los datos de </w:t>
      </w:r>
      <w:r w:rsidR="00857AF9">
        <w:t>las incidencias</w:t>
      </w:r>
      <w:r>
        <w:t xml:space="preserve"> y los datos de</w:t>
      </w:r>
      <w:r w:rsidR="0087026D">
        <w:t xml:space="preserve"> </w:t>
      </w:r>
      <w:r>
        <w:t>l</w:t>
      </w:r>
      <w:r w:rsidR="0087026D">
        <w:t>os</w:t>
      </w:r>
      <w:r>
        <w:t xml:space="preserve"> flujo</w:t>
      </w:r>
      <w:r w:rsidR="0087026D">
        <w:t>s</w:t>
      </w:r>
      <w:r>
        <w:t xml:space="preserve"> de las carreteras.  </w:t>
      </w:r>
    </w:p>
    <w:p w14:paraId="144CF458" w14:textId="77777777" w:rsidR="00BE1084" w:rsidRDefault="00AC0734" w:rsidP="00BA6C16">
      <w:r>
        <w:t xml:space="preserve">El primero de estos subgrupos recoge ciertas propiedades de los datos devueltos por la API consultada, realizando un filtrado que </w:t>
      </w:r>
      <w:r w:rsidR="006A1DA7">
        <w:t>distingue entre</w:t>
      </w:r>
      <w:r>
        <w:t xml:space="preserve"> los datos interesantes o de utilidad </w:t>
      </w:r>
      <w:r w:rsidR="006A1DA7">
        <w:t>y</w:t>
      </w:r>
      <w:r>
        <w:t xml:space="preserve"> los datos que no aportan valor al proyecto. </w:t>
      </w:r>
    </w:p>
    <w:p w14:paraId="0963F848" w14:textId="33DBDA28" w:rsidR="00022F75" w:rsidRDefault="00022F75" w:rsidP="00BA6C16">
      <w:r>
        <w:t>A continuación, se pueden conocer l</w:t>
      </w:r>
      <w:r w:rsidR="006A1DA7">
        <w:t>a</w:t>
      </w:r>
      <w:r>
        <w:t xml:space="preserve">s </w:t>
      </w:r>
      <w:r w:rsidR="006A1DA7">
        <w:t xml:space="preserve">propiedades de los </w:t>
      </w:r>
      <w:r>
        <w:t>datos seleccionad</w:t>
      </w:r>
      <w:r w:rsidR="006A1DA7">
        <w:t>a</w:t>
      </w:r>
      <w:r>
        <w:t>s:</w:t>
      </w:r>
    </w:p>
    <w:p w14:paraId="65C32F8E" w14:textId="561E648F" w:rsidR="00022F75" w:rsidRDefault="00022F75" w:rsidP="00022F75">
      <w:pPr>
        <w:pStyle w:val="Prrafodelista"/>
        <w:numPr>
          <w:ilvl w:val="0"/>
          <w:numId w:val="18"/>
        </w:numPr>
      </w:pPr>
      <w:r w:rsidRPr="006A1DA7">
        <w:rPr>
          <w:i/>
          <w:iCs/>
        </w:rPr>
        <w:lastRenderedPageBreak/>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sourceId”</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incidenceType”</w:t>
      </w:r>
      <w:r>
        <w:t>: tipo de la incidencia detectada.</w:t>
      </w:r>
    </w:p>
    <w:p w14:paraId="15071B60" w14:textId="6DA2ED3F" w:rsidR="00022F75" w:rsidRDefault="00022F75" w:rsidP="00022F75">
      <w:pPr>
        <w:pStyle w:val="Prrafodelista"/>
        <w:numPr>
          <w:ilvl w:val="0"/>
          <w:numId w:val="18"/>
        </w:numPr>
      </w:pPr>
      <w:r w:rsidRPr="006A1DA7">
        <w:rPr>
          <w:i/>
          <w:iCs/>
        </w:rPr>
        <w:t>“province”</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citytown”</w:t>
      </w:r>
      <w:r>
        <w:t>: ciudad en la que se ha detectado la incidencia.</w:t>
      </w:r>
    </w:p>
    <w:p w14:paraId="2082F6B7" w14:textId="4F849E55" w:rsidR="006A1DA7" w:rsidRDefault="006A1DA7" w:rsidP="00022F75">
      <w:pPr>
        <w:pStyle w:val="Prrafodelista"/>
        <w:numPr>
          <w:ilvl w:val="0"/>
          <w:numId w:val="18"/>
        </w:numPr>
      </w:pPr>
      <w:r w:rsidRPr="006A1DA7">
        <w:rPr>
          <w:i/>
          <w:iCs/>
        </w:rPr>
        <w:t>“startDate”</w:t>
      </w:r>
      <w:r>
        <w:t>: fecha de comienzo de la incidencia.</w:t>
      </w:r>
    </w:p>
    <w:p w14:paraId="279EFA6E" w14:textId="75144D23" w:rsidR="00BE1084" w:rsidRDefault="006A1DA7" w:rsidP="00BE1084">
      <w:pPr>
        <w:pStyle w:val="Prrafodelista"/>
        <w:numPr>
          <w:ilvl w:val="0"/>
          <w:numId w:val="18"/>
        </w:numPr>
      </w:pPr>
      <w:r w:rsidRPr="006A1DA7">
        <w:rPr>
          <w:i/>
          <w:iCs/>
        </w:rPr>
        <w:t>“road”</w:t>
      </w:r>
      <w:r>
        <w:t>: carretera que ha sufrido la incidencia.</w:t>
      </w:r>
    </w:p>
    <w:p w14:paraId="43DDF2B8" w14:textId="3F37C3F6" w:rsidR="00BE1084" w:rsidRPr="000724CD" w:rsidRDefault="00BE1084" w:rsidP="00BE1084">
      <w:pPr>
        <w:rPr>
          <w:i/>
          <w:iCs/>
        </w:rPr>
      </w:pPr>
      <w:bookmarkStart w:id="107" w:name="_Toc17679693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9</w:t>
      </w:r>
      <w:r w:rsidRPr="00F37CFB">
        <w:rPr>
          <w:b/>
          <w:bCs/>
        </w:rPr>
        <w:fldChar w:fldCharType="end"/>
      </w:r>
      <w:r w:rsidRPr="00F37CFB">
        <w:rPr>
          <w:b/>
          <w:bCs/>
        </w:rPr>
        <w:t>.</w:t>
      </w:r>
      <w:r w:rsidRPr="002A3D58">
        <w:t xml:space="preserve"> </w:t>
      </w:r>
      <w:r w:rsidR="004452C7">
        <w:t>R</w:t>
      </w:r>
      <w:r w:rsidRPr="00BE1084">
        <w:rPr>
          <w:i/>
          <w:iCs/>
        </w:rPr>
        <w:t xml:space="preserve">egistros </w:t>
      </w:r>
      <w:r>
        <w:rPr>
          <w:i/>
          <w:iCs/>
        </w:rPr>
        <w:t xml:space="preserve">de la </w:t>
      </w:r>
      <w:r w:rsidRPr="00BE1084">
        <w:rPr>
          <w:i/>
          <w:iCs/>
        </w:rPr>
        <w:t>c</w:t>
      </w:r>
      <w:r w:rsidRPr="000724CD">
        <w:rPr>
          <w:i/>
          <w:iCs/>
        </w:rPr>
        <w:t>olecci</w:t>
      </w:r>
      <w:r>
        <w:rPr>
          <w:i/>
          <w:iCs/>
        </w:rPr>
        <w:t>ón “incidencias”</w:t>
      </w:r>
      <w:r w:rsidRPr="000724CD">
        <w:rPr>
          <w:i/>
          <w:iCs/>
        </w:rPr>
        <w:t xml:space="preserve"> en MongoDB</w:t>
      </w:r>
      <w:r w:rsidR="004166EA">
        <w:rPr>
          <w:i/>
          <w:iCs/>
        </w:rPr>
        <w:t>.</w:t>
      </w:r>
      <w:bookmarkEnd w:id="107"/>
    </w:p>
    <w:p w14:paraId="34B56585" w14:textId="38197EC7" w:rsidR="00BE1084" w:rsidRDefault="00BE1084" w:rsidP="00BE1084">
      <w:pPr>
        <w:jc w:val="center"/>
      </w:pPr>
      <w:r w:rsidRPr="00BE1084">
        <w:rPr>
          <w:noProof/>
        </w:rPr>
        <w:drawing>
          <wp:inline distT="0" distB="0" distL="0" distR="0" wp14:anchorId="693B02E3" wp14:editId="68B1A7B1">
            <wp:extent cx="3451860" cy="3109562"/>
            <wp:effectExtent l="0" t="0" r="0" b="0"/>
            <wp:docPr id="896180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8050" name="Imagen 1" descr="Interfaz de usuario gráfica, Texto&#10;&#10;Descripción generada automáticamente"/>
                    <pic:cNvPicPr/>
                  </pic:nvPicPr>
                  <pic:blipFill rotWithShape="1">
                    <a:blip r:embed="rId35"/>
                    <a:srcRect t="4330" b="2147"/>
                    <a:stretch/>
                  </pic:blipFill>
                  <pic:spPr bwMode="auto">
                    <a:xfrm>
                      <a:off x="0" y="0"/>
                      <a:ext cx="3474346" cy="3129818"/>
                    </a:xfrm>
                    <a:prstGeom prst="rect">
                      <a:avLst/>
                    </a:prstGeom>
                    <a:ln>
                      <a:noFill/>
                    </a:ln>
                    <a:extLst>
                      <a:ext uri="{53640926-AAD7-44D8-BBD7-CCE9431645EC}">
                        <a14:shadowObscured xmlns:a14="http://schemas.microsoft.com/office/drawing/2010/main"/>
                      </a:ext>
                    </a:extLst>
                  </pic:spPr>
                </pic:pic>
              </a:graphicData>
            </a:graphic>
          </wp:inline>
        </w:drawing>
      </w:r>
    </w:p>
    <w:p w14:paraId="2E046FA4" w14:textId="77777777" w:rsidR="00BE1084" w:rsidRDefault="00BE1084" w:rsidP="00BE1084">
      <w:pPr>
        <w:pStyle w:val="Piedefoto-tabla"/>
        <w:rPr>
          <w:lang w:val="es-ES"/>
        </w:rPr>
      </w:pPr>
      <w:r w:rsidRPr="00F527EC">
        <w:rPr>
          <w:lang w:val="es-ES"/>
        </w:rPr>
        <w:t>Fuente: Elaboración propia.</w:t>
      </w:r>
    </w:p>
    <w:p w14:paraId="72CB81F1" w14:textId="63D3F68E" w:rsidR="00AC0734" w:rsidRDefault="00857AF9" w:rsidP="00BA6C16">
      <w:r>
        <w:t>Seguidamente</w:t>
      </w:r>
      <w:r w:rsidR="0087026D">
        <w:t>,</w:t>
      </w:r>
      <w:r>
        <w:t xml:space="preserve"> se formatean los datos seleccionados y </w:t>
      </w:r>
      <w:r w:rsidR="0028497E">
        <w:t xml:space="preserve">se </w:t>
      </w:r>
      <w:r>
        <w:t xml:space="preserve">conforman </w:t>
      </w:r>
      <w:r w:rsidR="007A24DA">
        <w:t>diccionarios</w:t>
      </w:r>
      <w:r>
        <w:t xml:space="preserve"> de datos</w:t>
      </w:r>
      <w:r w:rsidR="00022F75">
        <w:t xml:space="preserve">, los cuales </w:t>
      </w:r>
      <w:r w:rsidR="0028497E">
        <w:t>siguen</w:t>
      </w:r>
      <w:r w:rsidR="00022F75">
        <w:t xml:space="preserve"> una estructura definida. De esta forma se facilita el análisis </w:t>
      </w:r>
      <w:r w:rsidR="006A1DA7">
        <w:t>posterior</w:t>
      </w:r>
      <w:r w:rsidR="00A1089E">
        <w:t>, almacenando estas estructuras de datos en un array.</w:t>
      </w:r>
    </w:p>
    <w:p w14:paraId="0D95E892" w14:textId="7A4CEC77" w:rsidR="006A1DA7" w:rsidRDefault="006A1DA7" w:rsidP="00BA6C16">
      <w:r>
        <w:t>En lo que a los datos</w:t>
      </w:r>
      <w:r w:rsidR="001A250F">
        <w:t xml:space="preserve"> sobre </w:t>
      </w:r>
      <w:r w:rsidR="00763254">
        <w:t>los flujos de</w:t>
      </w:r>
      <w:r w:rsidR="001A250F">
        <w:t xml:space="preserve"> tr</w:t>
      </w:r>
      <w:r w:rsidR="00FE306B">
        <w:t>á</w:t>
      </w:r>
      <w:r w:rsidR="001A250F">
        <w:t xml:space="preserve">fico se refiere, existe un tratamiento de estos mucho más exhaustivo. </w:t>
      </w:r>
      <w:r w:rsidR="008742C5">
        <w:t xml:space="preserve">La </w:t>
      </w:r>
      <w:r w:rsidR="00D024AD">
        <w:t>principal</w:t>
      </w:r>
      <w:r w:rsidR="0087026D">
        <w:t xml:space="preserve"> diferencia</w:t>
      </w:r>
      <w:r w:rsidR="008742C5">
        <w:t xml:space="preserve"> viene </w:t>
      </w:r>
      <w:r w:rsidR="00D024AD">
        <w:t xml:space="preserve">dada </w:t>
      </w:r>
      <w:r w:rsidR="0087026D">
        <w:t>en</w:t>
      </w:r>
      <w:r w:rsidR="00D024AD">
        <w:t xml:space="preserve"> la existencia de</w:t>
      </w:r>
      <w:r w:rsidR="002D6027">
        <w:t xml:space="preserve"> </w:t>
      </w:r>
      <w:r w:rsidR="00FE306B">
        <w:t>un mayor volumen</w:t>
      </w:r>
      <w:r w:rsidR="001A250F">
        <w:t xml:space="preserve"> </w:t>
      </w:r>
      <w:r w:rsidR="00D024AD">
        <w:t xml:space="preserve">de datos </w:t>
      </w:r>
      <w:r w:rsidR="00FE306B">
        <w:t>en comparación</w:t>
      </w:r>
      <w:r w:rsidR="001A250F">
        <w:t xml:space="preserve"> con l</w:t>
      </w:r>
      <w:r w:rsidR="002D6027">
        <w:t>o</w:t>
      </w:r>
      <w:r w:rsidR="001A250F">
        <w:t xml:space="preserve">s </w:t>
      </w:r>
      <w:r w:rsidR="002D6027">
        <w:t xml:space="preserve">registros de las </w:t>
      </w:r>
      <w:r w:rsidR="001A250F">
        <w:t>incidencias</w:t>
      </w:r>
      <w:r w:rsidR="00D024AD">
        <w:t>, conformando un proceso más laborioso</w:t>
      </w:r>
      <w:r w:rsidR="002D6027">
        <w:t>.</w:t>
      </w:r>
    </w:p>
    <w:p w14:paraId="48529F86" w14:textId="79BA08BE" w:rsidR="004563BF" w:rsidRDefault="008742C5" w:rsidP="00BA6C16">
      <w:r>
        <w:lastRenderedPageBreak/>
        <w:t xml:space="preserve">El primer paso </w:t>
      </w:r>
      <w:r w:rsidR="0028497E">
        <w:t>consiste en</w:t>
      </w:r>
      <w:r w:rsidR="004563BF">
        <w:t xml:space="preserve"> </w:t>
      </w:r>
      <w:r>
        <w:t>obtener</w:t>
      </w:r>
      <w:r w:rsidR="004563BF">
        <w:t xml:space="preserve"> </w:t>
      </w:r>
      <w:r w:rsidR="00444027">
        <w:t xml:space="preserve">el dato del número de páginas en las que se recogen los diferentes identificadores únicos de los puntos de medición. Este dato se obtiene mediante una API y su única utilidad </w:t>
      </w:r>
      <w:r w:rsidR="00A52163">
        <w:t>es</w:t>
      </w:r>
      <w:r w:rsidR="004563BF">
        <w:t xml:space="preserve"> </w:t>
      </w:r>
      <w:r w:rsidR="00444027">
        <w:t>alimentar otra API posterior, para conocer la totalidad de estos identificadores únicos.</w:t>
      </w:r>
      <w:r w:rsidR="00E5067F">
        <w:t xml:space="preserve"> </w:t>
      </w:r>
    </w:p>
    <w:p w14:paraId="04502AA5" w14:textId="3C728755" w:rsidR="00A12287" w:rsidRDefault="00D024AD" w:rsidP="00BA6C16">
      <w:r>
        <w:t>Seguidamente,</w:t>
      </w:r>
      <w:r w:rsidR="00E5067F">
        <w:t xml:space="preserve"> se </w:t>
      </w:r>
      <w:r w:rsidR="00A52163">
        <w:t xml:space="preserve">realizan </w:t>
      </w:r>
      <w:r w:rsidR="00E5067F">
        <w:t xml:space="preserve">solicitudes a </w:t>
      </w:r>
      <w:r>
        <w:t xml:space="preserve">la misma </w:t>
      </w:r>
      <w:r w:rsidR="00E5067F">
        <w:t>API de forma iterativa</w:t>
      </w:r>
      <w:r>
        <w:t>, compartiendo como parámetro el n</w:t>
      </w:r>
      <w:r w:rsidR="00F76461">
        <w:t>ú</w:t>
      </w:r>
      <w:r>
        <w:t xml:space="preserve">mero de la página </w:t>
      </w:r>
      <w:r w:rsidR="00F76461">
        <w:t xml:space="preserve">a la </w:t>
      </w:r>
      <w:r>
        <w:t xml:space="preserve">que se accedía, incrementado </w:t>
      </w:r>
      <w:r w:rsidR="0087026D">
        <w:t xml:space="preserve">este valor </w:t>
      </w:r>
      <w:r>
        <w:t>hasta alcanzar el número de páginas máximo en el que se recogen datos</w:t>
      </w:r>
      <w:r w:rsidR="00E5067F">
        <w:t>.</w:t>
      </w:r>
      <w:r w:rsidR="00A12287">
        <w:t xml:space="preserve"> De esta forma se </w:t>
      </w:r>
      <w:r w:rsidR="00574F88">
        <w:t>consiguen</w:t>
      </w:r>
      <w:r w:rsidR="00A12287">
        <w:t xml:space="preserve"> almacenar todos los identificadores únicos de los puntos de medición</w:t>
      </w:r>
      <w:r>
        <w:t>.</w:t>
      </w:r>
    </w:p>
    <w:p w14:paraId="3BD46F45" w14:textId="719DDED0" w:rsidR="00D460BB" w:rsidRDefault="0028497E" w:rsidP="00D460BB">
      <w:r>
        <w:t>Con los id</w:t>
      </w:r>
      <w:r w:rsidR="00F76461">
        <w:t>entificadores</w:t>
      </w:r>
      <w:r>
        <w:t xml:space="preserve"> previamente recogidos, es posible realizar las solicitudes pertinentes a la </w:t>
      </w:r>
      <w:r w:rsidR="002654C8">
        <w:t>última</w:t>
      </w:r>
      <w:r>
        <w:t xml:space="preserve"> API que se involucra en este conjunto de datos.</w:t>
      </w:r>
      <w:r w:rsidR="00D460BB">
        <w:t xml:space="preserve"> Asimismo, las parejas de datos de año y mes confeccionadas previamente también son requeridas para </w:t>
      </w:r>
      <w:r w:rsidR="00A52163">
        <w:t>realizar solicitudes</w:t>
      </w:r>
      <w:r w:rsidR="00D460BB">
        <w:t xml:space="preserve"> a esta API. A continuación, se presentan los datos devueltos por la API tras ser formateados:</w:t>
      </w:r>
    </w:p>
    <w:p w14:paraId="3EB12214" w14:textId="03CF2711" w:rsidR="00D460BB" w:rsidRDefault="00D460BB" w:rsidP="00D460BB">
      <w:pPr>
        <w:pStyle w:val="Prrafodelista"/>
        <w:numPr>
          <w:ilvl w:val="0"/>
          <w:numId w:val="19"/>
        </w:numPr>
      </w:pPr>
      <w:r w:rsidRPr="006A1DA7">
        <w:rPr>
          <w:i/>
          <w:iCs/>
        </w:rPr>
        <w:t>“_id”</w:t>
      </w:r>
      <w:r>
        <w:t>: identificador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meterId”</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t>“</w:t>
      </w:r>
      <w:r>
        <w:rPr>
          <w:i/>
          <w:iCs/>
        </w:rPr>
        <w:t>source</w:t>
      </w:r>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r w:rsidRPr="00E47EF9">
        <w:rPr>
          <w:i/>
          <w:iCs/>
        </w:rPr>
        <w:t>year_month</w:t>
      </w:r>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r w:rsidRPr="00E47EF9">
        <w:rPr>
          <w:i/>
          <w:iCs/>
        </w:rPr>
        <w:t>year_month</w:t>
      </w:r>
      <w:r>
        <w:t>”, que almacena el mes.</w:t>
      </w:r>
    </w:p>
    <w:p w14:paraId="7174A767" w14:textId="67A5143C" w:rsidR="00D460BB" w:rsidRDefault="00D460BB" w:rsidP="00D460BB">
      <w:pPr>
        <w:pStyle w:val="Prrafodelista"/>
        <w:numPr>
          <w:ilvl w:val="0"/>
          <w:numId w:val="19"/>
        </w:numPr>
      </w:pPr>
      <w:r w:rsidRPr="006A1DA7">
        <w:rPr>
          <w:i/>
          <w:iCs/>
        </w:rPr>
        <w:t>“</w:t>
      </w:r>
      <w:r>
        <w:rPr>
          <w:i/>
          <w:iCs/>
        </w:rPr>
        <w:t>vel_media</w:t>
      </w:r>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4DE3DC66" w:rsidR="00E37477" w:rsidRDefault="00D460BB" w:rsidP="00BA6C16">
      <w:pPr>
        <w:pStyle w:val="Prrafodelista"/>
        <w:numPr>
          <w:ilvl w:val="0"/>
          <w:numId w:val="19"/>
        </w:numPr>
      </w:pPr>
      <w:r w:rsidRPr="006A1DA7">
        <w:rPr>
          <w:i/>
          <w:iCs/>
        </w:rPr>
        <w:t>“</w:t>
      </w:r>
      <w:r>
        <w:rPr>
          <w:i/>
          <w:iCs/>
        </w:rPr>
        <w:t>vehiculos</w:t>
      </w:r>
      <w:r w:rsidRPr="006A1DA7">
        <w:rPr>
          <w:i/>
          <w:iCs/>
        </w:rPr>
        <w:t>”</w:t>
      </w:r>
      <w:r>
        <w:t xml:space="preserve">: </w:t>
      </w:r>
      <w:r w:rsidR="00757067">
        <w:t>número</w:t>
      </w:r>
      <w:r>
        <w:t xml:space="preserve"> de vehículos que recorren la carretera durante la medición.</w:t>
      </w:r>
    </w:p>
    <w:p w14:paraId="47F9BD73" w14:textId="65319084" w:rsidR="00BE1084" w:rsidRDefault="00BE1084">
      <w:pPr>
        <w:spacing w:before="0" w:after="0" w:line="240" w:lineRule="auto"/>
        <w:jc w:val="left"/>
        <w:rPr>
          <w:b/>
          <w:bCs/>
        </w:rPr>
      </w:pPr>
      <w:r>
        <w:rPr>
          <w:b/>
          <w:bCs/>
        </w:rPr>
        <w:br w:type="page"/>
      </w:r>
    </w:p>
    <w:p w14:paraId="76F4CC99" w14:textId="23F07B5F" w:rsidR="00BE1084" w:rsidRPr="000724CD" w:rsidRDefault="00BE1084" w:rsidP="00BE1084">
      <w:pPr>
        <w:rPr>
          <w:i/>
          <w:iCs/>
        </w:rPr>
      </w:pPr>
      <w:bookmarkStart w:id="108" w:name="_Toc176796932"/>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0</w:t>
      </w:r>
      <w:r w:rsidRPr="00F37CFB">
        <w:rPr>
          <w:b/>
          <w:bCs/>
        </w:rPr>
        <w:fldChar w:fldCharType="end"/>
      </w:r>
      <w:r w:rsidRPr="00F37CFB">
        <w:rPr>
          <w:b/>
          <w:bCs/>
        </w:rPr>
        <w:t>.</w:t>
      </w:r>
      <w:r w:rsidRPr="002A3D58">
        <w:t xml:space="preserve"> </w:t>
      </w:r>
      <w:r w:rsidR="004452C7">
        <w:rPr>
          <w:i/>
          <w:iCs/>
        </w:rPr>
        <w:t>R</w:t>
      </w:r>
      <w:r w:rsidRPr="00BE1084">
        <w:rPr>
          <w:i/>
          <w:iCs/>
        </w:rPr>
        <w:t xml:space="preserve">egistros </w:t>
      </w:r>
      <w:r>
        <w:rPr>
          <w:i/>
          <w:iCs/>
        </w:rPr>
        <w:t xml:space="preserve">de la </w:t>
      </w:r>
      <w:r w:rsidRPr="00BE1084">
        <w:rPr>
          <w:i/>
          <w:iCs/>
        </w:rPr>
        <w:t>c</w:t>
      </w:r>
      <w:r w:rsidRPr="000724CD">
        <w:rPr>
          <w:i/>
          <w:iCs/>
        </w:rPr>
        <w:t>olecci</w:t>
      </w:r>
      <w:r>
        <w:rPr>
          <w:i/>
          <w:iCs/>
        </w:rPr>
        <w:t>ón “flows”</w:t>
      </w:r>
      <w:r w:rsidRPr="000724CD">
        <w:rPr>
          <w:i/>
          <w:iCs/>
        </w:rPr>
        <w:t xml:space="preserve"> en MongoDB</w:t>
      </w:r>
      <w:r w:rsidR="004166EA">
        <w:rPr>
          <w:i/>
          <w:iCs/>
        </w:rPr>
        <w:t>.</w:t>
      </w:r>
      <w:bookmarkEnd w:id="108"/>
    </w:p>
    <w:p w14:paraId="2859F794" w14:textId="4599370B" w:rsidR="00BE1084" w:rsidRDefault="00BE1084" w:rsidP="00BE1084">
      <w:pPr>
        <w:jc w:val="center"/>
      </w:pPr>
      <w:r w:rsidRPr="00BE1084">
        <w:rPr>
          <w:noProof/>
        </w:rPr>
        <w:drawing>
          <wp:inline distT="0" distB="0" distL="0" distR="0" wp14:anchorId="21E18241" wp14:editId="43C701D8">
            <wp:extent cx="2776855" cy="3108572"/>
            <wp:effectExtent l="0" t="0" r="0" b="0"/>
            <wp:docPr id="1147152170"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52170" name="Imagen 1" descr="Interfaz de usuario gráfica, Texto, Aplicación&#10;&#10;Descripción generada automáticamente"/>
                    <pic:cNvPicPr/>
                  </pic:nvPicPr>
                  <pic:blipFill rotWithShape="1">
                    <a:blip r:embed="rId36"/>
                    <a:srcRect t="3690" r="6895" b="2881"/>
                    <a:stretch/>
                  </pic:blipFill>
                  <pic:spPr bwMode="auto">
                    <a:xfrm>
                      <a:off x="0" y="0"/>
                      <a:ext cx="2792800" cy="3126422"/>
                    </a:xfrm>
                    <a:prstGeom prst="rect">
                      <a:avLst/>
                    </a:prstGeom>
                    <a:ln>
                      <a:noFill/>
                    </a:ln>
                    <a:extLst>
                      <a:ext uri="{53640926-AAD7-44D8-BBD7-CCE9431645EC}">
                        <a14:shadowObscured xmlns:a14="http://schemas.microsoft.com/office/drawing/2010/main"/>
                      </a:ext>
                    </a:extLst>
                  </pic:spPr>
                </pic:pic>
              </a:graphicData>
            </a:graphic>
          </wp:inline>
        </w:drawing>
      </w:r>
    </w:p>
    <w:p w14:paraId="1E7BB51F" w14:textId="77777777" w:rsidR="00BE1084" w:rsidRDefault="00BE1084" w:rsidP="00BE1084">
      <w:pPr>
        <w:pStyle w:val="Piedefoto-tabla"/>
        <w:rPr>
          <w:lang w:val="es-ES"/>
        </w:rPr>
      </w:pPr>
      <w:r w:rsidRPr="00F527EC">
        <w:rPr>
          <w:lang w:val="es-ES"/>
        </w:rPr>
        <w:t>Fuente: Elaboración propia.</w:t>
      </w:r>
    </w:p>
    <w:p w14:paraId="63E0DB2D" w14:textId="1704BB4C" w:rsidR="00757067" w:rsidRDefault="00757067" w:rsidP="00757067">
      <w:r>
        <w:t>Tras obtener todos los datos de</w:t>
      </w:r>
      <w:r w:rsidR="0087026D">
        <w:t xml:space="preserve"> </w:t>
      </w:r>
      <w:r>
        <w:t>l</w:t>
      </w:r>
      <w:r w:rsidR="0087026D">
        <w:t>os diversos</w:t>
      </w:r>
      <w:r>
        <w:t xml:space="preserve"> flujo</w:t>
      </w:r>
      <w:r w:rsidR="0087026D">
        <w:t>s</w:t>
      </w:r>
      <w:r>
        <w:t xml:space="preserve"> de tráfico, se detecta que existen varios registros </w:t>
      </w:r>
      <w:r w:rsidR="0087026D">
        <w:t>en</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w:t>
      </w:r>
      <w:r w:rsidR="00F76461">
        <w:t>a</w:t>
      </w:r>
      <w:r w:rsidR="00342A72">
        <w:t xml:space="preserve"> realizar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as</w:t>
      </w:r>
      <w:r w:rsidR="00F76461">
        <w:t>í</w:t>
      </w:r>
      <w:r>
        <w:t xml:space="preserve"> como el cálculo de la media ponderada de la velocidad media alcanzada por los </w:t>
      </w:r>
      <w:r w:rsidR="00342A72">
        <w:t xml:space="preserve">dichos </w:t>
      </w:r>
      <w:r>
        <w:t>vehículos</w:t>
      </w:r>
      <w:r w:rsidR="00342A72">
        <w:t>.</w:t>
      </w:r>
    </w:p>
    <w:p w14:paraId="04D05FF1" w14:textId="687DDBCB" w:rsidR="002654C8" w:rsidRDefault="00342A72" w:rsidP="00757067">
      <w:r>
        <w:t xml:space="preserve">De esta forma se obtienen unos datos </w:t>
      </w:r>
      <w:r w:rsidR="002654C8">
        <w:t>más</w:t>
      </w:r>
      <w:r>
        <w:t xml:space="preserve"> </w:t>
      </w:r>
      <w:r w:rsidR="0087026D">
        <w:t>organizados</w:t>
      </w:r>
      <w:r>
        <w:t xml:space="preserve">, obteniendo un único </w:t>
      </w:r>
      <w:r w:rsidR="00A1089E">
        <w:t>diccionario</w:t>
      </w:r>
      <w:r>
        <w:t xml:space="preserve"> por carretera y día.</w:t>
      </w:r>
      <w:r w:rsidR="00A325D2">
        <w:t xml:space="preserve"> Estos </w:t>
      </w:r>
      <w:r w:rsidR="00A1089E">
        <w:t>diccionarios</w:t>
      </w:r>
      <w:r w:rsidR="00A325D2">
        <w:t xml:space="preserve"> se almacenan en un </w:t>
      </w:r>
      <w:r w:rsidR="00A1089E">
        <w:t>array</w:t>
      </w:r>
      <w:r w:rsidR="00A325D2">
        <w:t>.</w:t>
      </w:r>
    </w:p>
    <w:p w14:paraId="063F9134" w14:textId="5BD42588" w:rsidR="00BA6C16" w:rsidRDefault="00BA6C16" w:rsidP="00BA6C16">
      <w:pPr>
        <w:pStyle w:val="Ttulo3"/>
        <w:ind w:left="709" w:hanging="709"/>
      </w:pPr>
      <w:bookmarkStart w:id="109" w:name="_Toc176796657"/>
      <w:r>
        <w:t>Datos ligados a la meteorología</w:t>
      </w:r>
      <w:bookmarkEnd w:id="109"/>
    </w:p>
    <w:p w14:paraId="78F9124A" w14:textId="4BF8B4DF" w:rsidR="00BA6C16" w:rsidRDefault="00864BE9" w:rsidP="00BA6C16">
      <w:r>
        <w:t>Por otra parte, esta sección</w:t>
      </w:r>
      <w:r w:rsidR="00786E5E">
        <w:t xml:space="preserve"> involucra todos aquellos datos </w:t>
      </w:r>
      <w:r w:rsidR="00142D5C">
        <w:t>del ámbito meteorológico, que completan el conjunto de datos utilizados en el proyecto Biker</w:t>
      </w:r>
      <w:r w:rsidR="005165EE">
        <w:t>. En rasgos generales, los datos recogidos en este grupo se dividen en datos sobre la calidad del aire, las estaciones meteorológicas y datos recogidos de los diferentes sensores que componen</w:t>
      </w:r>
      <w:r w:rsidR="00574F88">
        <w:t xml:space="preserve"> las estaciones</w:t>
      </w:r>
      <w:r w:rsidR="005165EE">
        <w:t>.</w:t>
      </w:r>
    </w:p>
    <w:p w14:paraId="020D1C06" w14:textId="77777777" w:rsidR="00DD6563" w:rsidRDefault="00F700AC" w:rsidP="00BA6C16">
      <w:r>
        <w:t>Respecto a</w:t>
      </w:r>
      <w:r w:rsidR="00E9235D">
        <w:t xml:space="preserve"> </w:t>
      </w:r>
      <w:r w:rsidR="005165EE">
        <w:t>los datos que describen la calidad del aire, son los que menor procesamiento y limpieza necesitan</w:t>
      </w:r>
      <w:r w:rsidR="00E9235D">
        <w:t xml:space="preserve"> de todo el subconjunto definido</w:t>
      </w:r>
      <w:r w:rsidR="005165EE">
        <w:t xml:space="preserve">. </w:t>
      </w:r>
      <w:r w:rsidR="00E9235D">
        <w:t xml:space="preserve">Esto ocurre porque </w:t>
      </w:r>
      <w:r w:rsidR="005165EE">
        <w:t xml:space="preserve">únicamente se accede a una API para </w:t>
      </w:r>
      <w:r w:rsidR="00E9235D">
        <w:t>la</w:t>
      </w:r>
      <w:r w:rsidR="005165EE">
        <w:t xml:space="preserve"> obtención</w:t>
      </w:r>
      <w:r w:rsidR="00E9235D">
        <w:t xml:space="preserve"> de los mismos, sin requerir ningún otro dato o parámetro</w:t>
      </w:r>
      <w:r w:rsidR="00C3276B">
        <w:t xml:space="preserve"> adicional</w:t>
      </w:r>
      <w:r w:rsidR="00E9235D">
        <w:t>.</w:t>
      </w:r>
    </w:p>
    <w:p w14:paraId="5F9D52C5" w14:textId="14F7D0AC" w:rsidR="005165EE" w:rsidRDefault="00E9235D" w:rsidP="00BA6C16">
      <w:r>
        <w:lastRenderedPageBreak/>
        <w:t xml:space="preserve">Sin embargo, </w:t>
      </w:r>
      <w:r w:rsidR="00C3276B">
        <w:t>es necesario realizar</w:t>
      </w:r>
      <w:r>
        <w:t xml:space="preserve"> una solicitud a la API por cada </w:t>
      </w:r>
      <w:r w:rsidR="00574F88">
        <w:t xml:space="preserve">una de las </w:t>
      </w:r>
      <w:r>
        <w:t>provincia</w:t>
      </w:r>
      <w:r w:rsidR="00574F88">
        <w:t>s</w:t>
      </w:r>
      <w:r>
        <w:t xml:space="preserve"> </w:t>
      </w:r>
      <w:r w:rsidR="00C3276B">
        <w:t>sobre</w:t>
      </w:r>
      <w:r>
        <w:t xml:space="preserve"> la</w:t>
      </w:r>
      <w:r w:rsidR="00C3276B">
        <w:t>s</w:t>
      </w:r>
      <w:r>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t>“_id”</w:t>
      </w:r>
      <w:r>
        <w:t>: identificador numérico único de la medición de la calidad del aire en una estación.</w:t>
      </w:r>
    </w:p>
    <w:p w14:paraId="0C8064A5" w14:textId="5C265060" w:rsidR="007759A5" w:rsidRDefault="007759A5" w:rsidP="007825F4">
      <w:pPr>
        <w:pStyle w:val="Prrafodelista"/>
        <w:numPr>
          <w:ilvl w:val="0"/>
          <w:numId w:val="18"/>
        </w:numPr>
      </w:pPr>
      <w:r w:rsidRPr="007759A5">
        <w:rPr>
          <w:i/>
          <w:iCs/>
        </w:rPr>
        <w:t>“fecha”</w:t>
      </w:r>
      <w:r>
        <w:t>: fecha de la medición de la calidad del aire.</w:t>
      </w:r>
    </w:p>
    <w:p w14:paraId="34A1B91A" w14:textId="195BF485" w:rsidR="007759A5" w:rsidRDefault="007759A5" w:rsidP="007759A5">
      <w:pPr>
        <w:pStyle w:val="Prrafodelista"/>
        <w:numPr>
          <w:ilvl w:val="0"/>
          <w:numId w:val="19"/>
        </w:numPr>
      </w:pPr>
      <w:r w:rsidRPr="00D460BB">
        <w:rPr>
          <w:i/>
          <w:iCs/>
        </w:rPr>
        <w:t>“</w:t>
      </w:r>
      <w:r>
        <w:rPr>
          <w:i/>
          <w:iCs/>
        </w:rPr>
        <w:t>id_estacion</w:t>
      </w:r>
      <w:r w:rsidRPr="00D460BB">
        <w:rPr>
          <w:i/>
          <w:iCs/>
        </w:rPr>
        <w:t>”:</w:t>
      </w:r>
      <w:r>
        <w:t xml:space="preserve"> identificador numérico único de la estación de la que se obtiene la medición de la calidad del aire.</w:t>
      </w:r>
    </w:p>
    <w:p w14:paraId="3B46F166" w14:textId="52901E17"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w:t>
      </w:r>
      <w:r w:rsidR="00AE36E2">
        <w:t>donde</w:t>
      </w:r>
      <w:r w:rsidR="00D84931">
        <w:t xml:space="preserve"> se obtiene la medición de la calidad del aire. </w:t>
      </w:r>
    </w:p>
    <w:p w14:paraId="2BA7BB2C" w14:textId="54FD2118"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 xml:space="preserve">identificador numérico que hace referencia a la provincia. Se actualiza según el bucle que se </w:t>
      </w:r>
      <w:r w:rsidR="00267D59">
        <w:t>esté</w:t>
      </w:r>
      <w:r w:rsidR="00D84931">
        <w:t xml:space="preserv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r w:rsidR="00D84931">
        <w:rPr>
          <w:i/>
          <w:iCs/>
        </w:rPr>
        <w:t>measure[‘name’]</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unidad_medicion</w:t>
      </w:r>
      <w:r w:rsidR="007759A5" w:rsidRPr="006A1DA7">
        <w:rPr>
          <w:i/>
          <w:iCs/>
        </w:rPr>
        <w:t>”</w:t>
      </w:r>
      <w:r w:rsidR="007759A5">
        <w:t xml:space="preserve">: </w:t>
      </w:r>
      <w:r>
        <w:t>unidad en la que se mide la métrica recogida.</w:t>
      </w:r>
    </w:p>
    <w:p w14:paraId="328C1014" w14:textId="0986EE75" w:rsidR="00BE1084" w:rsidRDefault="00BE1084" w:rsidP="00BE1084">
      <w:pPr>
        <w:rPr>
          <w:i/>
          <w:iCs/>
        </w:rPr>
      </w:pPr>
      <w:bookmarkStart w:id="110" w:name="_Toc17679693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1</w:t>
      </w:r>
      <w:r w:rsidRPr="00F37CFB">
        <w:rPr>
          <w:b/>
          <w:bCs/>
        </w:rPr>
        <w:fldChar w:fldCharType="end"/>
      </w:r>
      <w:r w:rsidRPr="00F37CFB">
        <w:rPr>
          <w:b/>
          <w:bCs/>
        </w:rPr>
        <w:t>.</w:t>
      </w:r>
      <w:r w:rsidRPr="002A3D58">
        <w:t xml:space="preserve"> </w:t>
      </w:r>
      <w:r w:rsidR="001618D9">
        <w:rPr>
          <w:i/>
          <w:iCs/>
        </w:rPr>
        <w:t>R</w:t>
      </w:r>
      <w:r w:rsidRPr="00BE1084">
        <w:rPr>
          <w:i/>
          <w:iCs/>
        </w:rPr>
        <w:t xml:space="preserve">egistros </w:t>
      </w:r>
      <w:r>
        <w:rPr>
          <w:i/>
          <w:iCs/>
        </w:rPr>
        <w:t xml:space="preserve">de la </w:t>
      </w:r>
      <w:r w:rsidRPr="00BE1084">
        <w:rPr>
          <w:i/>
          <w:iCs/>
        </w:rPr>
        <w:t>c</w:t>
      </w:r>
      <w:r w:rsidRPr="000724CD">
        <w:rPr>
          <w:i/>
          <w:iCs/>
        </w:rPr>
        <w:t>olecci</w:t>
      </w:r>
      <w:r>
        <w:rPr>
          <w:i/>
          <w:iCs/>
        </w:rPr>
        <w:t>ón “</w:t>
      </w:r>
      <w:r w:rsidR="00DD6563">
        <w:rPr>
          <w:i/>
          <w:iCs/>
        </w:rPr>
        <w:t>calidad_aire</w:t>
      </w:r>
      <w:r>
        <w:rPr>
          <w:i/>
          <w:iCs/>
        </w:rPr>
        <w:t>”</w:t>
      </w:r>
      <w:r w:rsidRPr="000724CD">
        <w:rPr>
          <w:i/>
          <w:iCs/>
        </w:rPr>
        <w:t xml:space="preserve"> en MongoDB</w:t>
      </w:r>
      <w:r w:rsidR="004166EA">
        <w:rPr>
          <w:i/>
          <w:iCs/>
        </w:rPr>
        <w:t>.</w:t>
      </w:r>
      <w:bookmarkEnd w:id="110"/>
    </w:p>
    <w:p w14:paraId="42519D6B" w14:textId="56367DF5" w:rsidR="00BE1084" w:rsidRPr="00DD6563" w:rsidRDefault="00DD6563" w:rsidP="00DD6563">
      <w:pPr>
        <w:jc w:val="center"/>
        <w:rPr>
          <w:i/>
          <w:iCs/>
        </w:rPr>
      </w:pPr>
      <w:r w:rsidRPr="00DD6563">
        <w:rPr>
          <w:i/>
          <w:iCs/>
          <w:noProof/>
        </w:rPr>
        <w:drawing>
          <wp:inline distT="0" distB="0" distL="0" distR="0" wp14:anchorId="23FCF6B7" wp14:editId="2508A624">
            <wp:extent cx="2278380" cy="2915080"/>
            <wp:effectExtent l="0" t="0" r="0" b="0"/>
            <wp:docPr id="290019805"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9805" name="Imagen 1" descr="Interfaz de usuario gráfica, Texto&#10;&#10;Descripción generada automáticamente"/>
                    <pic:cNvPicPr/>
                  </pic:nvPicPr>
                  <pic:blipFill rotWithShape="1">
                    <a:blip r:embed="rId37"/>
                    <a:srcRect t="2831"/>
                    <a:stretch/>
                  </pic:blipFill>
                  <pic:spPr bwMode="auto">
                    <a:xfrm>
                      <a:off x="0" y="0"/>
                      <a:ext cx="2297276" cy="2939257"/>
                    </a:xfrm>
                    <a:prstGeom prst="rect">
                      <a:avLst/>
                    </a:prstGeom>
                    <a:ln>
                      <a:noFill/>
                    </a:ln>
                    <a:extLst>
                      <a:ext uri="{53640926-AAD7-44D8-BBD7-CCE9431645EC}">
                        <a14:shadowObscured xmlns:a14="http://schemas.microsoft.com/office/drawing/2010/main"/>
                      </a:ext>
                    </a:extLst>
                  </pic:spPr>
                </pic:pic>
              </a:graphicData>
            </a:graphic>
          </wp:inline>
        </w:drawing>
      </w:r>
    </w:p>
    <w:p w14:paraId="5010D6A8" w14:textId="77777777" w:rsidR="00BE1084" w:rsidRDefault="00BE1084" w:rsidP="00BE1084">
      <w:pPr>
        <w:pStyle w:val="Piedefoto-tabla"/>
        <w:rPr>
          <w:lang w:val="es-ES"/>
        </w:rPr>
      </w:pPr>
      <w:r w:rsidRPr="00F527EC">
        <w:rPr>
          <w:lang w:val="es-ES"/>
        </w:rPr>
        <w:t>Fuente: Elaboración propia.</w:t>
      </w:r>
    </w:p>
    <w:p w14:paraId="202686AB" w14:textId="56F24914" w:rsidR="0040191B" w:rsidRDefault="0040191B" w:rsidP="0040191B">
      <w:r>
        <w:t xml:space="preserve">Todos los datos recogidos, independiente de la provincia de origen, se almacenan en un mismo </w:t>
      </w:r>
      <w:r w:rsidR="00A1089E">
        <w:t>array</w:t>
      </w:r>
      <w:r>
        <w:t>. Est</w:t>
      </w:r>
      <w:r w:rsidR="00574F88">
        <w:t>o</w:t>
      </w:r>
      <w:r>
        <w:t xml:space="preserve"> permite </w:t>
      </w:r>
      <w:r w:rsidR="00C3276B">
        <w:t>agrupar</w:t>
      </w:r>
      <w:r>
        <w:t xml:space="preserve"> todos los datos organizados en </w:t>
      </w:r>
      <w:r w:rsidR="00A1089E">
        <w:t>diccionarios</w:t>
      </w:r>
      <w:r>
        <w:t xml:space="preserve"> estructurados, facilitando el análisis que se realizará en las siguientes fases.</w:t>
      </w:r>
    </w:p>
    <w:p w14:paraId="10EFB9A0" w14:textId="7314A497" w:rsidR="0040191B" w:rsidRDefault="00574F88" w:rsidP="0040191B">
      <w:r>
        <w:lastRenderedPageBreak/>
        <w:t xml:space="preserve">En el subconjunto de datos que se engloban las estaciones </w:t>
      </w:r>
      <w:r w:rsidR="00F700AC">
        <w:t>meteorológicas</w:t>
      </w:r>
      <w:r>
        <w:t xml:space="preserve">, se requiere de un tratamiento ligeramente más exhaustivo. En gran medida, esto ocurre por la gestión de los snapshots. </w:t>
      </w:r>
    </w:p>
    <w:p w14:paraId="16ED6024" w14:textId="380CD556" w:rsidR="00C3276B" w:rsidRDefault="00F700AC" w:rsidP="0040191B">
      <w:r>
        <w:t>Este proceso comienza accediendo</w:t>
      </w:r>
      <w:r w:rsidR="00AC235B">
        <w:t xml:space="preserve"> a la API que devuelve los identificadores únicos de las estaciones y sus snapshots. </w:t>
      </w:r>
      <w:r w:rsidR="0066594C">
        <w:t xml:space="preserve">Cada pareja de estación-snapshot se almacena </w:t>
      </w:r>
      <w:r w:rsidR="00AC235B">
        <w:t xml:space="preserve">en </w:t>
      </w:r>
      <w:r w:rsidR="0066594C">
        <w:t xml:space="preserve">un </w:t>
      </w:r>
      <w:r w:rsidR="007666DA">
        <w:t>array</w:t>
      </w:r>
      <w:r w:rsidR="0066594C">
        <w:t xml:space="preserve">, que a su vez, se almacena en un </w:t>
      </w:r>
      <w:r w:rsidR="007666DA">
        <w:t xml:space="preserve">segundo </w:t>
      </w:r>
      <w:r w:rsidR="0066594C">
        <w:t>array</w:t>
      </w:r>
      <w:r>
        <w:t>, donde se almacenarán la totalidad de los datos</w:t>
      </w:r>
      <w:r w:rsidR="0066594C">
        <w:t xml:space="preserve">. Como cada estación tiene varios snapshots, existen parejas de datos en los que la estación coincide, diferenciándose </w:t>
      </w:r>
      <w:r w:rsidR="00BF3B6F">
        <w:t xml:space="preserve">únicamente </w:t>
      </w:r>
      <w:r w:rsidR="0066594C">
        <w:t xml:space="preserve">en el snapshot. Estas casuísticas no aportan información, por lo que se realiza una </w:t>
      </w:r>
      <w:r w:rsidR="00BF3B6F">
        <w:t>comprobación posterior con la finalidad de almacenar únicamente la pareja de datos que recoja el snapshot más reciente</w:t>
      </w:r>
      <w:r w:rsidR="00AE36E2">
        <w:t xml:space="preserve"> de cada estación</w:t>
      </w:r>
      <w:r w:rsidR="00BF3B6F">
        <w:t>.</w:t>
      </w:r>
    </w:p>
    <w:p w14:paraId="2EACFF67" w14:textId="09AE1907" w:rsidR="0066594C" w:rsidRDefault="00BF3B6F" w:rsidP="0040191B">
      <w:r>
        <w:t xml:space="preserve">Para esta comprobación, se conforma un nuevo array con los valores de las estaciones y su </w:t>
      </w:r>
      <w:r w:rsidR="00B1093E">
        <w:t>ú</w:t>
      </w:r>
      <w:r>
        <w:t>ltimo snapshot. El procedimiento a seguir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snapshot</w:t>
      </w:r>
      <w:r w:rsidR="00B1093E">
        <w:t>s</w:t>
      </w:r>
      <w:r>
        <w:t>, almacenando únicamente la pareja que tenga una fecha más reciente. Si por el contrario dicho identificador de la estación no ha sido detectado hasta el momento, es añadido directamente al array.</w:t>
      </w:r>
    </w:p>
    <w:p w14:paraId="2CD506BB" w14:textId="438AE51E" w:rsidR="006A0F85" w:rsidRDefault="006A0F85" w:rsidP="0040191B">
      <w:r>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 xml:space="preserve">meteorológicas. </w:t>
      </w:r>
      <w:r w:rsidR="00AE36E2">
        <w:t>Se realiza una solicitud a</w:t>
      </w:r>
      <w:r w:rsidR="00B1093E">
        <w:t xml:space="preserve"> esta API para cada pareja de datos que consecuentemente recoge una estación diferente</w:t>
      </w:r>
      <w:r w:rsidR="00AE36E2">
        <w:t>. Mediante ella</w:t>
      </w:r>
      <w:r w:rsidR="00B1093E">
        <w:t xml:space="preserve">, se obtiene un listado de los nombres de los sensores que se hallan en la propia estación meteorológica. Este listado es añadido al </w:t>
      </w:r>
      <w:r w:rsidR="007666DA">
        <w:t>diccionario</w:t>
      </w:r>
      <w:r w:rsidR="00B1093E">
        <w:t xml:space="preserve"> que se devuelve por cada petición a la API, siendo posteriormente almacenado. Para conocer en mayor detalle la estructura del </w:t>
      </w:r>
      <w:r w:rsidR="007666DA">
        <w:t>diccionario</w:t>
      </w:r>
      <w:r w:rsidR="00B1093E">
        <w:t xml:space="preserve"> tipo, se presentan los parámetros a continuación:</w:t>
      </w:r>
    </w:p>
    <w:p w14:paraId="12CF9FAA" w14:textId="6958840F" w:rsidR="00B1093E" w:rsidRDefault="00B1093E" w:rsidP="00B1093E">
      <w:pPr>
        <w:pStyle w:val="Prrafodelista"/>
        <w:numPr>
          <w:ilvl w:val="0"/>
          <w:numId w:val="18"/>
        </w:numPr>
      </w:pPr>
      <w:r w:rsidRPr="007759A5">
        <w:rPr>
          <w:i/>
          <w:iCs/>
        </w:rPr>
        <w:t>“_id”</w:t>
      </w:r>
      <w:r>
        <w:t>: identificador único de la estación</w:t>
      </w:r>
      <w:r w:rsidR="00142DC6">
        <w:t>, compuesto por valores alfanuméricos</w:t>
      </w:r>
      <w:r>
        <w:t>.</w:t>
      </w:r>
    </w:p>
    <w:p w14:paraId="422CF5A1" w14:textId="103509B4" w:rsidR="00B1093E" w:rsidRDefault="00B1093E" w:rsidP="00B1093E">
      <w:pPr>
        <w:pStyle w:val="Prrafodelista"/>
        <w:numPr>
          <w:ilvl w:val="0"/>
          <w:numId w:val="18"/>
        </w:numPr>
      </w:pPr>
      <w:r w:rsidRPr="007759A5">
        <w:rPr>
          <w:i/>
          <w:iCs/>
        </w:rPr>
        <w:t>“</w:t>
      </w:r>
      <w:r>
        <w:rPr>
          <w:i/>
          <w:iCs/>
        </w:rPr>
        <w:t>tipo_estacion</w:t>
      </w:r>
      <w:r w:rsidRPr="007759A5">
        <w:rPr>
          <w:i/>
          <w:iCs/>
        </w:rPr>
        <w:t>”</w:t>
      </w:r>
      <w:r>
        <w:t>: tipo de la estación meteorológica.</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nombr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r w:rsidR="00A325D2">
        <w:rPr>
          <w:i/>
          <w:iCs/>
        </w:rPr>
        <w:t>snapshot</w:t>
      </w:r>
      <w:r w:rsidRPr="006A1DA7">
        <w:rPr>
          <w:i/>
          <w:iCs/>
        </w:rPr>
        <w:t>”</w:t>
      </w:r>
      <w:r>
        <w:t xml:space="preserve">: </w:t>
      </w:r>
      <w:r w:rsidR="00A325D2">
        <w:t>identificador numérico del snapshot, que recoge la fecha del mismo.</w:t>
      </w:r>
    </w:p>
    <w:p w14:paraId="616082B6" w14:textId="4BE10B32" w:rsidR="00B1093E" w:rsidRDefault="00B1093E" w:rsidP="00A325D2">
      <w:pPr>
        <w:pStyle w:val="Prrafodelista"/>
        <w:numPr>
          <w:ilvl w:val="0"/>
          <w:numId w:val="19"/>
        </w:numPr>
      </w:pPr>
      <w:r>
        <w:rPr>
          <w:i/>
          <w:iCs/>
        </w:rPr>
        <w:lastRenderedPageBreak/>
        <w:t>“</w:t>
      </w:r>
      <w:r w:rsidR="00A325D2">
        <w:rPr>
          <w:i/>
          <w:iCs/>
        </w:rPr>
        <w:t>sensores</w:t>
      </w:r>
      <w:r w:rsidRPr="006A1DA7">
        <w:rPr>
          <w:i/>
          <w:iCs/>
        </w:rPr>
        <w:t>”</w:t>
      </w:r>
      <w:r>
        <w:t xml:space="preserve">: </w:t>
      </w:r>
      <w:r w:rsidR="00A325D2">
        <w:t>listado anidado de los sensores que conforman la estación</w:t>
      </w:r>
      <w:r>
        <w:t>.</w:t>
      </w:r>
    </w:p>
    <w:p w14:paraId="349E4578" w14:textId="7282D1E5" w:rsidR="00DD6563" w:rsidRDefault="00DD6563" w:rsidP="00DD6563">
      <w:pPr>
        <w:rPr>
          <w:i/>
          <w:iCs/>
        </w:rPr>
      </w:pPr>
      <w:bookmarkStart w:id="111" w:name="_Toc17679693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2</w:t>
      </w:r>
      <w:r w:rsidRPr="00F37CFB">
        <w:rPr>
          <w:b/>
          <w:bCs/>
        </w:rPr>
        <w:fldChar w:fldCharType="end"/>
      </w:r>
      <w:r w:rsidRPr="00F37CFB">
        <w:rPr>
          <w:b/>
          <w:bCs/>
        </w:rPr>
        <w:t>.</w:t>
      </w:r>
      <w:r w:rsidRPr="002A3D58">
        <w:t xml:space="preserve"> </w:t>
      </w:r>
      <w:r w:rsidR="001618D9">
        <w:rPr>
          <w:i/>
          <w:iCs/>
        </w:rPr>
        <w:t>R</w:t>
      </w:r>
      <w:r w:rsidRPr="00BE1084">
        <w:rPr>
          <w:i/>
          <w:iCs/>
        </w:rPr>
        <w:t xml:space="preserve">egistros </w:t>
      </w:r>
      <w:r>
        <w:rPr>
          <w:i/>
          <w:iCs/>
        </w:rPr>
        <w:t xml:space="preserve">de la </w:t>
      </w:r>
      <w:r w:rsidRPr="00BE1084">
        <w:rPr>
          <w:i/>
          <w:iCs/>
        </w:rPr>
        <w:t>c</w:t>
      </w:r>
      <w:r w:rsidRPr="000724CD">
        <w:rPr>
          <w:i/>
          <w:iCs/>
        </w:rPr>
        <w:t>olecci</w:t>
      </w:r>
      <w:r>
        <w:rPr>
          <w:i/>
          <w:iCs/>
        </w:rPr>
        <w:t>ón “estaciones”</w:t>
      </w:r>
      <w:r w:rsidRPr="000724CD">
        <w:rPr>
          <w:i/>
          <w:iCs/>
        </w:rPr>
        <w:t xml:space="preserve"> en MongoDB</w:t>
      </w:r>
      <w:r w:rsidR="004166EA">
        <w:rPr>
          <w:i/>
          <w:iCs/>
        </w:rPr>
        <w:t>.</w:t>
      </w:r>
      <w:bookmarkEnd w:id="111"/>
    </w:p>
    <w:p w14:paraId="36DBCBFC" w14:textId="35AA7046" w:rsidR="00DD6563" w:rsidRPr="00DD6563" w:rsidRDefault="00DD6563" w:rsidP="00DD6563">
      <w:pPr>
        <w:jc w:val="center"/>
        <w:rPr>
          <w:i/>
          <w:iCs/>
        </w:rPr>
      </w:pPr>
      <w:r w:rsidRPr="00DD6563">
        <w:rPr>
          <w:i/>
          <w:iCs/>
          <w:noProof/>
        </w:rPr>
        <w:drawing>
          <wp:inline distT="0" distB="0" distL="0" distR="0" wp14:anchorId="66A1ED44" wp14:editId="341B2AA9">
            <wp:extent cx="2308860" cy="2854008"/>
            <wp:effectExtent l="0" t="0" r="0" b="0"/>
            <wp:docPr id="111024452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44527" name="Imagen 1" descr="Texto&#10;&#10;Descripción generada automáticamente"/>
                    <pic:cNvPicPr/>
                  </pic:nvPicPr>
                  <pic:blipFill>
                    <a:blip r:embed="rId38"/>
                    <a:stretch>
                      <a:fillRect/>
                    </a:stretch>
                  </pic:blipFill>
                  <pic:spPr>
                    <a:xfrm>
                      <a:off x="0" y="0"/>
                      <a:ext cx="2319125" cy="2866696"/>
                    </a:xfrm>
                    <a:prstGeom prst="rect">
                      <a:avLst/>
                    </a:prstGeom>
                  </pic:spPr>
                </pic:pic>
              </a:graphicData>
            </a:graphic>
          </wp:inline>
        </w:drawing>
      </w:r>
    </w:p>
    <w:p w14:paraId="292D4FA6" w14:textId="77777777" w:rsidR="00DD6563" w:rsidRDefault="00DD6563" w:rsidP="00DD6563">
      <w:pPr>
        <w:pStyle w:val="Piedefoto-tabla"/>
        <w:rPr>
          <w:lang w:val="es-ES"/>
        </w:rPr>
      </w:pPr>
      <w:r w:rsidRPr="00F527EC">
        <w:rPr>
          <w:lang w:val="es-ES"/>
        </w:rPr>
        <w:t>Fuente: Elaboración propia.</w:t>
      </w:r>
    </w:p>
    <w:p w14:paraId="65E9C0AB" w14:textId="5D341ED7" w:rsidR="00A325D2" w:rsidRDefault="00A325D2" w:rsidP="00A325D2">
      <w:r>
        <w:t xml:space="preserve">Al igual que con las casuísticas anteriores, estos </w:t>
      </w:r>
      <w:r w:rsidR="007666DA">
        <w:t>diccionarios</w:t>
      </w:r>
      <w:r>
        <w:t xml:space="preserve"> son almacenados en un </w:t>
      </w:r>
      <w:r w:rsidR="007666DA">
        <w:t>array</w:t>
      </w:r>
      <w:r w:rsidR="00E15FD2">
        <w:t xml:space="preserve"> </w:t>
      </w:r>
      <w:r>
        <w:t>que se utilizará en posteriores etapas del ciclo de vida del conjunto de datos.</w:t>
      </w:r>
    </w:p>
    <w:p w14:paraId="054383D2" w14:textId="6F3EC6FC" w:rsidR="00A325D2" w:rsidRDefault="00A325D2" w:rsidP="00A325D2">
      <w:r>
        <w:t xml:space="preserve">Tratando ya el conjunto de datos más complejo de esta sección, que engloba todos esos datos recogidos desde los múltiples sensores que contienen las estaciones </w:t>
      </w:r>
      <w:r w:rsidR="00CB23D8">
        <w:t>meteorológicas, se procede a explicar su limpieza y tratamiento.</w:t>
      </w:r>
      <w:r w:rsidR="00A1089E">
        <w:t xml:space="preserve"> </w:t>
      </w:r>
    </w:p>
    <w:p w14:paraId="4C22E92F" w14:textId="3DE7EB50" w:rsidR="004105F1" w:rsidRDefault="00A1089E" w:rsidP="00A325D2">
      <w:r>
        <w:t>E</w:t>
      </w:r>
      <w:r w:rsidR="005D0FB3">
        <w:t>l procedimiento que se sigue consiste en</w:t>
      </w:r>
      <w:r>
        <w:t xml:space="preserve"> </w:t>
      </w:r>
      <w:r w:rsidR="005D0FB3">
        <w:t>iterar cada diccionario existente en el array que recoge los datos sobre las estaciones. De cada diccionario, se obt</w:t>
      </w:r>
      <w:r w:rsidR="0047007B">
        <w:t>iene</w:t>
      </w:r>
      <w:r w:rsidR="005D0FB3">
        <w:t xml:space="preserve"> el listado de los sensores que componen cada estación, y consecuentemente, de cada sensor se obt</w:t>
      </w:r>
      <w:r w:rsidR="0047007B">
        <w:t>ienen a su vez</w:t>
      </w:r>
      <w:r w:rsidR="005D0FB3">
        <w:t xml:space="preserve"> todas las mediciones </w:t>
      </w:r>
      <w:r w:rsidR="00C00291">
        <w:t>posibles</w:t>
      </w:r>
      <w:r w:rsidR="005D0FB3">
        <w:t>, dentro de las métricas meteorológicas que sean interesantes</w:t>
      </w:r>
      <w:r w:rsidR="0047007B">
        <w:t xml:space="preserve"> de analizar</w:t>
      </w:r>
      <w:r w:rsidR="0048195E">
        <w:t>.</w:t>
      </w:r>
      <w:r w:rsidR="004105F1">
        <w:t xml:space="preserve"> A continuación, se definen dichas métricas:</w:t>
      </w:r>
    </w:p>
    <w:p w14:paraId="3C9C88CA" w14:textId="2114E976" w:rsidR="004105F1" w:rsidRDefault="004105F1" w:rsidP="004105F1">
      <w:pPr>
        <w:pStyle w:val="Prrafodelista"/>
        <w:numPr>
          <w:ilvl w:val="0"/>
          <w:numId w:val="21"/>
        </w:numPr>
      </w:pPr>
      <w:r>
        <w:t xml:space="preserve">Humedad: </w:t>
      </w:r>
      <w:r w:rsidR="0047007B">
        <w:t>humedad relativa del aire. La unidad de medición es el porcentaje de agua existente en el aire.</w:t>
      </w:r>
    </w:p>
    <w:p w14:paraId="5C38746A" w14:textId="5F4CC365" w:rsidR="004105F1" w:rsidRDefault="004105F1" w:rsidP="004105F1">
      <w:pPr>
        <w:pStyle w:val="Prrafodelista"/>
        <w:numPr>
          <w:ilvl w:val="0"/>
          <w:numId w:val="21"/>
        </w:numPr>
      </w:pPr>
      <w:r>
        <w:t>Temperatura:</w:t>
      </w:r>
      <w:r w:rsidR="00CC3360">
        <w:t xml:space="preserve"> temperatura del aire. La unidad de medición es el grado Celsius.</w:t>
      </w:r>
    </w:p>
    <w:p w14:paraId="3114C4F8" w14:textId="1B54A03E" w:rsidR="004105F1" w:rsidRDefault="004105F1" w:rsidP="004105F1">
      <w:pPr>
        <w:pStyle w:val="Prrafodelista"/>
        <w:numPr>
          <w:ilvl w:val="0"/>
          <w:numId w:val="21"/>
        </w:numPr>
      </w:pPr>
      <w:r>
        <w:t>Precipitaciones:</w:t>
      </w:r>
      <w:r w:rsidR="00CC3360">
        <w:t xml:space="preserve"> cuantía de las precipitaciones. La unidad de medición es el milímetro por metro cuadrado.</w:t>
      </w:r>
    </w:p>
    <w:p w14:paraId="04D5395C" w14:textId="73166258" w:rsidR="004105F1" w:rsidRDefault="004105F1" w:rsidP="004105F1">
      <w:pPr>
        <w:pStyle w:val="Prrafodelista"/>
        <w:numPr>
          <w:ilvl w:val="0"/>
          <w:numId w:val="21"/>
        </w:numPr>
      </w:pPr>
      <w:r>
        <w:lastRenderedPageBreak/>
        <w:t>Velocidad media del viento:</w:t>
      </w:r>
      <w:r w:rsidR="00CC3360">
        <w:t xml:space="preserve"> velocidad promedio del viento. La unidad de medición es metro por segundo.</w:t>
      </w:r>
    </w:p>
    <w:p w14:paraId="03063B0B" w14:textId="499591C8" w:rsidR="004105F1" w:rsidRDefault="004105F1" w:rsidP="004105F1">
      <w:pPr>
        <w:pStyle w:val="Prrafodelista"/>
        <w:numPr>
          <w:ilvl w:val="0"/>
          <w:numId w:val="21"/>
        </w:numPr>
      </w:pPr>
      <w:r>
        <w:t>Dirección del viento:</w:t>
      </w:r>
      <w:r w:rsidR="00CC3360">
        <w:t xml:space="preserve"> dirección que toma el viento. La unidad de medición </w:t>
      </w:r>
      <w:r w:rsidR="001618D9">
        <w:t>es</w:t>
      </w:r>
      <w:r w:rsidR="00CC3360">
        <w:t xml:space="preserve"> los grados de ángulo.</w:t>
      </w:r>
    </w:p>
    <w:p w14:paraId="7E534503" w14:textId="6525C099" w:rsidR="00A1089E" w:rsidRDefault="00C00291" w:rsidP="00A325D2">
      <w:r>
        <w:t>Para ello, se realiza una solicitud a la API por cada sensor de cada estación, adjuntando a su vez el tipo de la métrica a obtener, así como la métrica en cuestión. Además, se añade la fecha</w:t>
      </w:r>
      <w:r w:rsidR="004105F1">
        <w:t xml:space="preserve"> como parámetro</w:t>
      </w:r>
      <w:r>
        <w:t xml:space="preserve">, con un desglose de día, mes y año. </w:t>
      </w:r>
    </w:p>
    <w:p w14:paraId="373834D5" w14:textId="1AECC75D" w:rsidR="004105F1" w:rsidRDefault="004105F1" w:rsidP="00A325D2">
      <w:r>
        <w:t>Mediante la respuesta de la API, se recogen los valores considerados como más relevantes de cara al análisis posterior, conformando un diccionario como en los casos anteriores</w:t>
      </w:r>
      <w:r w:rsidR="00142DC6">
        <w:t>. Posteriormente, se muestran los datos recogidos en lo que sería un diccionario tipo:</w:t>
      </w:r>
    </w:p>
    <w:p w14:paraId="12D98DA9" w14:textId="6029BB5D" w:rsidR="00142DC6" w:rsidRDefault="00142DC6" w:rsidP="00142DC6">
      <w:pPr>
        <w:pStyle w:val="Prrafodelista"/>
        <w:numPr>
          <w:ilvl w:val="0"/>
          <w:numId w:val="18"/>
        </w:numPr>
      </w:pPr>
      <w:r w:rsidRPr="007759A5">
        <w:rPr>
          <w:i/>
          <w:iCs/>
        </w:rPr>
        <w:t>“_id”</w:t>
      </w:r>
      <w:r>
        <w:t xml:space="preserve">: identificador único que recoge el año, mes, día junto </w:t>
      </w:r>
      <w:r w:rsidR="00CC3360">
        <w:t>al</w:t>
      </w:r>
      <w:r>
        <w:t xml:space="preserve"> nombre de la medida, nombre de la estación y nombre del sensor. Todos estos valores son concatenados en un único nombre, permitiendo</w:t>
      </w:r>
      <w:r w:rsidR="002B6B15">
        <w:t xml:space="preserve"> diferenciarse con cualquier otro registro.</w:t>
      </w:r>
    </w:p>
    <w:p w14:paraId="3F1C46EA" w14:textId="22FD6E6D" w:rsidR="00142DC6" w:rsidRDefault="00142DC6" w:rsidP="00142DC6">
      <w:pPr>
        <w:pStyle w:val="Prrafodelista"/>
        <w:numPr>
          <w:ilvl w:val="0"/>
          <w:numId w:val="18"/>
        </w:numPr>
      </w:pPr>
      <w:r w:rsidRPr="007759A5">
        <w:rPr>
          <w:i/>
          <w:iCs/>
        </w:rPr>
        <w:t>“</w:t>
      </w:r>
      <w:r w:rsidR="002B6B15">
        <w:rPr>
          <w:i/>
          <w:iCs/>
        </w:rPr>
        <w:t>año</w:t>
      </w:r>
      <w:r w:rsidRPr="007759A5">
        <w:rPr>
          <w:i/>
          <w:iCs/>
        </w:rPr>
        <w:t>”</w:t>
      </w:r>
      <w:r>
        <w:t xml:space="preserve">: </w:t>
      </w:r>
      <w:r w:rsidR="002B6B15">
        <w:t>año en la que se realizó la medición</w:t>
      </w:r>
      <w:r>
        <w:t>.</w:t>
      </w:r>
    </w:p>
    <w:p w14:paraId="0ADC0322" w14:textId="4AF0939C" w:rsidR="002B6B15" w:rsidRDefault="00142DC6" w:rsidP="002B6B15">
      <w:pPr>
        <w:pStyle w:val="Prrafodelista"/>
        <w:numPr>
          <w:ilvl w:val="0"/>
          <w:numId w:val="18"/>
        </w:numPr>
      </w:pPr>
      <w:r w:rsidRPr="00D460BB">
        <w:rPr>
          <w:i/>
          <w:iCs/>
        </w:rPr>
        <w:t>“</w:t>
      </w:r>
      <w:r w:rsidR="002B6B15">
        <w:rPr>
          <w:i/>
          <w:iCs/>
        </w:rPr>
        <w:t>mes</w:t>
      </w:r>
      <w:r w:rsidRPr="00D460BB">
        <w:rPr>
          <w:i/>
          <w:iCs/>
        </w:rPr>
        <w:t>”:</w:t>
      </w:r>
      <w:r>
        <w:t xml:space="preserve"> </w:t>
      </w:r>
      <w:r w:rsidR="002B6B15">
        <w:t>mes en la que se realizó la medición.</w:t>
      </w:r>
    </w:p>
    <w:p w14:paraId="78E56989" w14:textId="04E692EA" w:rsidR="002B6B15" w:rsidRDefault="002B6B15" w:rsidP="002B6B15">
      <w:pPr>
        <w:pStyle w:val="Prrafodelista"/>
        <w:numPr>
          <w:ilvl w:val="0"/>
          <w:numId w:val="18"/>
        </w:numPr>
      </w:pPr>
      <w:r w:rsidRPr="00D460BB">
        <w:rPr>
          <w:i/>
          <w:iCs/>
        </w:rPr>
        <w:t>“</w:t>
      </w:r>
      <w:r>
        <w:rPr>
          <w:i/>
          <w:iCs/>
        </w:rPr>
        <w:t>dia</w:t>
      </w:r>
      <w:r w:rsidRPr="00D460BB">
        <w:rPr>
          <w:i/>
          <w:iCs/>
        </w:rPr>
        <w:t>”:</w:t>
      </w:r>
      <w:r>
        <w:t xml:space="preserve"> día en la que se realizó la medición.</w:t>
      </w:r>
    </w:p>
    <w:p w14:paraId="1C9ED322" w14:textId="00F6FC99" w:rsidR="002B6B15" w:rsidRDefault="002B6B15" w:rsidP="002B6B15">
      <w:pPr>
        <w:pStyle w:val="Prrafodelista"/>
        <w:numPr>
          <w:ilvl w:val="0"/>
          <w:numId w:val="18"/>
        </w:numPr>
      </w:pPr>
      <w:r w:rsidRPr="00D460BB">
        <w:rPr>
          <w:i/>
          <w:iCs/>
        </w:rPr>
        <w:t>“</w:t>
      </w:r>
      <w:r>
        <w:rPr>
          <w:i/>
          <w:iCs/>
        </w:rPr>
        <w:t>estacion</w:t>
      </w:r>
      <w:r w:rsidRPr="00D460BB">
        <w:rPr>
          <w:i/>
          <w:iCs/>
        </w:rPr>
        <w:t>”:</w:t>
      </w:r>
      <w:r>
        <w:t xml:space="preserve"> estación que realizó la medición.</w:t>
      </w:r>
    </w:p>
    <w:p w14:paraId="5C51E77A" w14:textId="66376A92" w:rsidR="002B6B15" w:rsidRDefault="002B6B15" w:rsidP="002B6B15">
      <w:pPr>
        <w:pStyle w:val="Prrafodelista"/>
        <w:numPr>
          <w:ilvl w:val="0"/>
          <w:numId w:val="18"/>
        </w:numPr>
      </w:pPr>
      <w:r w:rsidRPr="00D460BB">
        <w:rPr>
          <w:i/>
          <w:iCs/>
        </w:rPr>
        <w:t>“</w:t>
      </w:r>
      <w:r>
        <w:rPr>
          <w:i/>
          <w:iCs/>
        </w:rPr>
        <w:t>sensor</w:t>
      </w:r>
      <w:r w:rsidRPr="00D460BB">
        <w:rPr>
          <w:i/>
          <w:iCs/>
        </w:rPr>
        <w:t>”:</w:t>
      </w:r>
      <w:r>
        <w:t xml:space="preserve"> sensor de la estación mencionada que realizó la medición.</w:t>
      </w:r>
    </w:p>
    <w:p w14:paraId="77004B43" w14:textId="3296C5E0" w:rsidR="002B6B15" w:rsidRDefault="002B6B15" w:rsidP="002B6B15">
      <w:pPr>
        <w:pStyle w:val="Prrafodelista"/>
        <w:numPr>
          <w:ilvl w:val="0"/>
          <w:numId w:val="18"/>
        </w:numPr>
      </w:pPr>
      <w:r w:rsidRPr="00D460BB">
        <w:rPr>
          <w:i/>
          <w:iCs/>
        </w:rPr>
        <w:t>“</w:t>
      </w:r>
      <w:r>
        <w:rPr>
          <w:i/>
          <w:iCs/>
        </w:rPr>
        <w:t>tipo_medida</w:t>
      </w:r>
      <w:r w:rsidRPr="00D460BB">
        <w:rPr>
          <w:i/>
          <w:iCs/>
        </w:rPr>
        <w:t>”:</w:t>
      </w:r>
      <w:r>
        <w:t xml:space="preserve"> tipo de la métrica que se mide.</w:t>
      </w:r>
    </w:p>
    <w:p w14:paraId="48283A47" w14:textId="0A669F55" w:rsidR="002B6B15" w:rsidRDefault="002B6B15" w:rsidP="002B6B15">
      <w:pPr>
        <w:pStyle w:val="Prrafodelista"/>
        <w:numPr>
          <w:ilvl w:val="0"/>
          <w:numId w:val="18"/>
        </w:numPr>
      </w:pPr>
      <w:r w:rsidRPr="00D460BB">
        <w:rPr>
          <w:i/>
          <w:iCs/>
        </w:rPr>
        <w:t>“</w:t>
      </w:r>
      <w:r>
        <w:rPr>
          <w:i/>
          <w:iCs/>
        </w:rPr>
        <w:t>medida</w:t>
      </w:r>
      <w:r w:rsidRPr="00D460BB">
        <w:rPr>
          <w:i/>
          <w:iCs/>
        </w:rPr>
        <w:t>”:</w:t>
      </w:r>
      <w:r>
        <w:t xml:space="preserve"> métrica concreta que se mide.</w:t>
      </w:r>
    </w:p>
    <w:p w14:paraId="3AD95387" w14:textId="75E49259" w:rsidR="00142DC6" w:rsidRDefault="002B6B15" w:rsidP="002B6B15">
      <w:pPr>
        <w:pStyle w:val="Prrafodelista"/>
        <w:numPr>
          <w:ilvl w:val="0"/>
          <w:numId w:val="18"/>
        </w:numPr>
      </w:pPr>
      <w:r w:rsidRPr="00D460BB">
        <w:rPr>
          <w:i/>
          <w:iCs/>
        </w:rPr>
        <w:t>“</w:t>
      </w:r>
      <w:r>
        <w:rPr>
          <w:i/>
          <w:iCs/>
        </w:rPr>
        <w:t>max</w:t>
      </w:r>
      <w:r w:rsidRPr="00D460BB">
        <w:rPr>
          <w:i/>
          <w:iCs/>
        </w:rPr>
        <w:t>”:</w:t>
      </w:r>
      <w:r>
        <w:t xml:space="preserve"> de todos los valores obtenidos durante la medición, el valor más elevado.</w:t>
      </w:r>
    </w:p>
    <w:p w14:paraId="3E6637B0" w14:textId="065294D3" w:rsidR="00142DC6" w:rsidRDefault="00142DC6" w:rsidP="00142DC6">
      <w:pPr>
        <w:pStyle w:val="Prrafodelista"/>
        <w:numPr>
          <w:ilvl w:val="0"/>
          <w:numId w:val="19"/>
        </w:numPr>
      </w:pPr>
      <w:r w:rsidRPr="006A1DA7">
        <w:rPr>
          <w:i/>
          <w:iCs/>
        </w:rPr>
        <w:t>“</w:t>
      </w:r>
      <w:r w:rsidR="002B6B15">
        <w:rPr>
          <w:i/>
          <w:iCs/>
        </w:rPr>
        <w:t>max_acumulado</w:t>
      </w:r>
      <w:r w:rsidRPr="006A1DA7">
        <w:rPr>
          <w:i/>
          <w:iCs/>
        </w:rPr>
        <w:t>”</w:t>
      </w:r>
      <w:r>
        <w:t xml:space="preserve">: </w:t>
      </w:r>
      <w:r w:rsidR="002B6B15">
        <w:t>el valor máximo acumulado se obtiene en determinadas métricas como el valor máximo registrado durante la medición</w:t>
      </w:r>
      <w:r>
        <w:t xml:space="preserve">. </w:t>
      </w:r>
      <w:r w:rsidR="002B6B15">
        <w:t>En las mediciones que no se recoge esta métrica, se devuelve el valor max.</w:t>
      </w:r>
    </w:p>
    <w:p w14:paraId="72732603" w14:textId="6BD1CC3E" w:rsidR="00142DC6" w:rsidRDefault="00142DC6" w:rsidP="002B6B15">
      <w:pPr>
        <w:pStyle w:val="Prrafodelista"/>
        <w:numPr>
          <w:ilvl w:val="0"/>
          <w:numId w:val="18"/>
        </w:numPr>
      </w:pPr>
      <w:r w:rsidRPr="006A1DA7">
        <w:rPr>
          <w:i/>
          <w:iCs/>
        </w:rPr>
        <w:t>“</w:t>
      </w:r>
      <w:r w:rsidR="002B6B15">
        <w:rPr>
          <w:i/>
          <w:iCs/>
        </w:rPr>
        <w:t>min</w:t>
      </w:r>
      <w:r w:rsidRPr="006A1DA7">
        <w:rPr>
          <w:i/>
          <w:iCs/>
        </w:rPr>
        <w:t>”</w:t>
      </w:r>
      <w:r>
        <w:t xml:space="preserve">: </w:t>
      </w:r>
      <w:r w:rsidR="002B6B15">
        <w:t>de todos los valores obtenidos durante la medición, el valor ínfimo.</w:t>
      </w:r>
    </w:p>
    <w:p w14:paraId="4E512079" w14:textId="018B4AB0" w:rsidR="002B6B15" w:rsidRDefault="00142DC6" w:rsidP="002B6B15">
      <w:pPr>
        <w:pStyle w:val="Prrafodelista"/>
        <w:numPr>
          <w:ilvl w:val="0"/>
          <w:numId w:val="18"/>
        </w:numPr>
      </w:pPr>
      <w:r w:rsidRPr="002B6B15">
        <w:rPr>
          <w:i/>
          <w:iCs/>
        </w:rPr>
        <w:t>“</w:t>
      </w:r>
      <w:r w:rsidR="002B6B15" w:rsidRPr="002B6B15">
        <w:rPr>
          <w:i/>
          <w:iCs/>
        </w:rPr>
        <w:t>media</w:t>
      </w:r>
      <w:r w:rsidRPr="002B6B15">
        <w:rPr>
          <w:i/>
          <w:iCs/>
        </w:rPr>
        <w:t>”</w:t>
      </w:r>
      <w:r>
        <w:t xml:space="preserve">: </w:t>
      </w:r>
      <w:r w:rsidR="002B6B15">
        <w:t>de todos los valores obtenidos durante la medición, el valor promedio.</w:t>
      </w:r>
    </w:p>
    <w:p w14:paraId="569511CF" w14:textId="48DD92F1" w:rsidR="000E7325" w:rsidRDefault="00142DC6" w:rsidP="002B6B15">
      <w:pPr>
        <w:pStyle w:val="Prrafodelista"/>
        <w:numPr>
          <w:ilvl w:val="0"/>
          <w:numId w:val="18"/>
        </w:numPr>
      </w:pPr>
      <w:r w:rsidRPr="002B6B15">
        <w:rPr>
          <w:i/>
          <w:iCs/>
        </w:rPr>
        <w:t>“</w:t>
      </w:r>
      <w:r w:rsidR="002B6B15" w:rsidRPr="002B6B15">
        <w:rPr>
          <w:i/>
          <w:iCs/>
        </w:rPr>
        <w:t>total</w:t>
      </w:r>
      <w:r w:rsidRPr="002B6B15">
        <w:rPr>
          <w:i/>
          <w:iCs/>
        </w:rPr>
        <w:t>”</w:t>
      </w:r>
      <w:r>
        <w:t xml:space="preserve">: </w:t>
      </w:r>
      <w:r w:rsidR="002B6B15">
        <w:t>de todos los valores obtenidos durante la medición, el valor total.</w:t>
      </w:r>
    </w:p>
    <w:p w14:paraId="1893AE7E" w14:textId="2885759E" w:rsidR="00DD6563" w:rsidRDefault="000E7325" w:rsidP="00DD6563">
      <w:pPr>
        <w:rPr>
          <w:i/>
          <w:iCs/>
        </w:rPr>
      </w:pPr>
      <w:r>
        <w:br w:type="page"/>
      </w:r>
      <w:bookmarkStart w:id="112" w:name="_Toc176796935"/>
      <w:r w:rsidR="00DD6563" w:rsidRPr="00F37CFB">
        <w:rPr>
          <w:b/>
          <w:bCs/>
        </w:rPr>
        <w:lastRenderedPageBreak/>
        <w:t xml:space="preserve">Figura </w:t>
      </w:r>
      <w:r w:rsidR="00DD6563" w:rsidRPr="00F37CFB">
        <w:rPr>
          <w:b/>
          <w:bCs/>
        </w:rPr>
        <w:fldChar w:fldCharType="begin"/>
      </w:r>
      <w:r w:rsidR="00DD6563" w:rsidRPr="00F37CFB">
        <w:rPr>
          <w:b/>
          <w:bCs/>
        </w:rPr>
        <w:instrText xml:space="preserve"> SEQ Figura \* ARABIC </w:instrText>
      </w:r>
      <w:r w:rsidR="00DD6563" w:rsidRPr="00F37CFB">
        <w:rPr>
          <w:b/>
          <w:bCs/>
        </w:rPr>
        <w:fldChar w:fldCharType="separate"/>
      </w:r>
      <w:r w:rsidR="00863476">
        <w:rPr>
          <w:b/>
          <w:bCs/>
          <w:noProof/>
        </w:rPr>
        <w:t>13</w:t>
      </w:r>
      <w:r w:rsidR="00DD6563" w:rsidRPr="00F37CFB">
        <w:rPr>
          <w:b/>
          <w:bCs/>
        </w:rPr>
        <w:fldChar w:fldCharType="end"/>
      </w:r>
      <w:r w:rsidR="00DD6563" w:rsidRPr="00F37CFB">
        <w:rPr>
          <w:b/>
          <w:bCs/>
        </w:rPr>
        <w:t>.</w:t>
      </w:r>
      <w:r w:rsidR="00DD6563" w:rsidRPr="002A3D58">
        <w:t xml:space="preserve"> </w:t>
      </w:r>
      <w:r w:rsidR="001618D9">
        <w:rPr>
          <w:i/>
          <w:iCs/>
        </w:rPr>
        <w:t>R</w:t>
      </w:r>
      <w:r w:rsidR="00DD6563" w:rsidRPr="00BE1084">
        <w:rPr>
          <w:i/>
          <w:iCs/>
        </w:rPr>
        <w:t xml:space="preserve">egistros </w:t>
      </w:r>
      <w:r w:rsidR="00DD6563">
        <w:rPr>
          <w:i/>
          <w:iCs/>
        </w:rPr>
        <w:t xml:space="preserve">de la </w:t>
      </w:r>
      <w:r w:rsidR="00DD6563" w:rsidRPr="00BE1084">
        <w:rPr>
          <w:i/>
          <w:iCs/>
        </w:rPr>
        <w:t>c</w:t>
      </w:r>
      <w:r w:rsidR="00DD6563" w:rsidRPr="000724CD">
        <w:rPr>
          <w:i/>
          <w:iCs/>
        </w:rPr>
        <w:t>olecci</w:t>
      </w:r>
      <w:r w:rsidR="00DD6563">
        <w:rPr>
          <w:i/>
          <w:iCs/>
        </w:rPr>
        <w:t>ón “meteo”</w:t>
      </w:r>
      <w:r w:rsidR="00DD6563" w:rsidRPr="000724CD">
        <w:rPr>
          <w:i/>
          <w:iCs/>
        </w:rPr>
        <w:t xml:space="preserve"> en MongoDB</w:t>
      </w:r>
      <w:r w:rsidR="004166EA">
        <w:rPr>
          <w:i/>
          <w:iCs/>
        </w:rPr>
        <w:t>.</w:t>
      </w:r>
      <w:bookmarkEnd w:id="112"/>
    </w:p>
    <w:p w14:paraId="7499D9A2" w14:textId="6B77B02F" w:rsidR="00DD6563" w:rsidRPr="00DD6563" w:rsidRDefault="00531333" w:rsidP="00DD6563">
      <w:pPr>
        <w:jc w:val="center"/>
        <w:rPr>
          <w:i/>
          <w:iCs/>
        </w:rPr>
      </w:pPr>
      <w:r w:rsidRPr="00531333">
        <w:rPr>
          <w:i/>
          <w:iCs/>
          <w:noProof/>
        </w:rPr>
        <w:drawing>
          <wp:inline distT="0" distB="0" distL="0" distR="0" wp14:anchorId="499A3F42" wp14:editId="74A7D3A8">
            <wp:extent cx="2809994" cy="4434840"/>
            <wp:effectExtent l="0" t="0" r="0" b="0"/>
            <wp:docPr id="15206079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07927" name="Imagen 1" descr="Interfaz de usuario gráfica, Texto, Aplicación&#10;&#10;Descripción generada automáticamente"/>
                    <pic:cNvPicPr/>
                  </pic:nvPicPr>
                  <pic:blipFill rotWithShape="1">
                    <a:blip r:embed="rId39"/>
                    <a:srcRect t="1116" b="855"/>
                    <a:stretch/>
                  </pic:blipFill>
                  <pic:spPr bwMode="auto">
                    <a:xfrm>
                      <a:off x="0" y="0"/>
                      <a:ext cx="2824030" cy="4456992"/>
                    </a:xfrm>
                    <a:prstGeom prst="rect">
                      <a:avLst/>
                    </a:prstGeom>
                    <a:ln>
                      <a:noFill/>
                    </a:ln>
                    <a:extLst>
                      <a:ext uri="{53640926-AAD7-44D8-BBD7-CCE9431645EC}">
                        <a14:shadowObscured xmlns:a14="http://schemas.microsoft.com/office/drawing/2010/main"/>
                      </a:ext>
                    </a:extLst>
                  </pic:spPr>
                </pic:pic>
              </a:graphicData>
            </a:graphic>
          </wp:inline>
        </w:drawing>
      </w:r>
    </w:p>
    <w:p w14:paraId="4D3F0F17" w14:textId="77777777" w:rsidR="00DD6563" w:rsidRDefault="00DD6563" w:rsidP="00DD6563">
      <w:pPr>
        <w:pStyle w:val="Piedefoto-tabla"/>
        <w:rPr>
          <w:lang w:val="es-ES"/>
        </w:rPr>
      </w:pPr>
      <w:r w:rsidRPr="00F527EC">
        <w:rPr>
          <w:lang w:val="es-ES"/>
        </w:rPr>
        <w:t>Fuente: Elaboración propia.</w:t>
      </w:r>
    </w:p>
    <w:p w14:paraId="01B2F13E" w14:textId="0732CD49" w:rsidR="00142DC6" w:rsidRDefault="00142DC6" w:rsidP="000E7325">
      <w:pPr>
        <w:spacing w:before="0" w:after="0" w:line="240" w:lineRule="auto"/>
        <w:jc w:val="left"/>
      </w:pPr>
    </w:p>
    <w:p w14:paraId="7463BAF1" w14:textId="025E68C3" w:rsidR="00247D1E" w:rsidRDefault="00247D1E" w:rsidP="00247D1E">
      <w:pPr>
        <w:pStyle w:val="Ttulo2"/>
        <w:rPr>
          <w:caps w:val="0"/>
        </w:rPr>
      </w:pPr>
      <w:bookmarkStart w:id="113" w:name="_Toc176796658"/>
      <w:r>
        <w:rPr>
          <w:caps w:val="0"/>
        </w:rPr>
        <w:t>Almacenamiento de datos</w:t>
      </w:r>
      <w:bookmarkEnd w:id="113"/>
    </w:p>
    <w:p w14:paraId="1C98B69D" w14:textId="64C83A47" w:rsidR="0035235E" w:rsidRDefault="0035235E" w:rsidP="0035235E">
      <w:r>
        <w:t xml:space="preserve">Dando por finalizada la fase de limpieza y procesamiento de datos, se </w:t>
      </w:r>
      <w:r w:rsidR="003D251B">
        <w:t>obtiene</w:t>
      </w:r>
      <w:r w:rsidR="00077DD5">
        <w:t xml:space="preserve"> el conjunto de</w:t>
      </w:r>
      <w:r>
        <w:t xml:space="preserve"> datos </w:t>
      </w:r>
      <w:r w:rsidR="003D251B">
        <w:t xml:space="preserve">que finalmente </w:t>
      </w:r>
      <w:r w:rsidR="00077DD5">
        <w:t>será utilizado</w:t>
      </w:r>
      <w:r>
        <w:t xml:space="preserve"> en </w:t>
      </w:r>
      <w:r w:rsidR="003D251B">
        <w:t>el</w:t>
      </w:r>
      <w:r>
        <w:t xml:space="preserve"> </w:t>
      </w:r>
      <w:r w:rsidR="00517417">
        <w:t xml:space="preserve">proyecto. </w:t>
      </w:r>
      <w:r w:rsidR="00077DD5">
        <w:t>Seguidamente, e</w:t>
      </w:r>
      <w:r w:rsidR="00517417">
        <w:t xml:space="preserve">n la fase de almacenamiento, </w:t>
      </w:r>
      <w:r w:rsidR="00077DD5">
        <w:t>estos</w:t>
      </w:r>
      <w:r w:rsidR="00517417">
        <w:t xml:space="preserve"> datos son</w:t>
      </w:r>
      <w:r w:rsidR="003D251B">
        <w:t xml:space="preserve"> almacena</w:t>
      </w:r>
      <w:r w:rsidR="00517417">
        <w:t>dos</w:t>
      </w:r>
      <w:r w:rsidR="003D251B">
        <w:t xml:space="preserve"> en </w:t>
      </w:r>
      <w:r w:rsidR="00077DD5">
        <w:t>una</w:t>
      </w:r>
      <w:r w:rsidR="003D251B">
        <w:t xml:space="preserve"> base de datos</w:t>
      </w:r>
      <w:r w:rsidR="00077DD5">
        <w:t>, la cual es seleccionada dependiendo la necesidad de cada proyecto. En la situación de Biker, MongoDB fue la opción más acorde para las necesidades del proyecto, permitiendo tener una mayor flexibilidad en las estructuras de los documentos de datos. Además, la experiencia previa con esta herramienta fue influyente cuanto menos en la decisión de utilizar esta opción</w:t>
      </w:r>
      <w:r>
        <w:t>.</w:t>
      </w:r>
    </w:p>
    <w:p w14:paraId="7A9AB552" w14:textId="490A23BA" w:rsidR="003A0304" w:rsidRDefault="003A0304" w:rsidP="0035235E">
      <w:r>
        <w:t xml:space="preserve">En lo que a la distribución del almacenamiento de los datos se refiere, se conforman varias colecciones dentro de la base de datos creada bajo el nombre de </w:t>
      </w:r>
      <w:r w:rsidRPr="003A0304">
        <w:rPr>
          <w:i/>
          <w:iCs/>
        </w:rPr>
        <w:t>“TFM”</w:t>
      </w:r>
      <w:r>
        <w:t>.</w:t>
      </w:r>
    </w:p>
    <w:p w14:paraId="6877CADA" w14:textId="77777777" w:rsidR="00021A11" w:rsidRDefault="00021A11" w:rsidP="0035235E"/>
    <w:p w14:paraId="08166ABF" w14:textId="18A4679F" w:rsidR="003A0304" w:rsidRDefault="003A0304" w:rsidP="0035235E">
      <w:r>
        <w:lastRenderedPageBreak/>
        <w:t xml:space="preserve">La primera de ellas se conoce bajo el nombre de </w:t>
      </w:r>
      <w:r w:rsidRPr="003A0304">
        <w:rPr>
          <w:i/>
          <w:iCs/>
        </w:rPr>
        <w:t>“calidad_aire”</w:t>
      </w:r>
      <w:r>
        <w:rPr>
          <w:i/>
          <w:iCs/>
        </w:rPr>
        <w:t xml:space="preserve"> </w:t>
      </w:r>
      <w:r>
        <w:t>y se recogen todos los datos de la calidad del aire en las diferentes provincias del País Vasco.</w:t>
      </w:r>
      <w:r w:rsidR="002500D1">
        <w:t xml:space="preserve"> La segunda colección tiene el nombre de </w:t>
      </w:r>
      <w:r w:rsidR="002500D1" w:rsidRPr="002500D1">
        <w:rPr>
          <w:i/>
          <w:iCs/>
        </w:rPr>
        <w:t>“estaciones”</w:t>
      </w:r>
      <w:r w:rsidR="002500D1">
        <w:t xml:space="preserve">, y se almacenan los datos que tienen relación con las estaciones meteorológicas. La tercera colección se conoce como </w:t>
      </w:r>
      <w:r w:rsidR="002500D1" w:rsidRPr="0026639B">
        <w:rPr>
          <w:i/>
          <w:iCs/>
        </w:rPr>
        <w:t>“incidencias”</w:t>
      </w:r>
      <w:r w:rsidR="002500D1">
        <w:t xml:space="preserve">, siendo el almacén de los datos que reflejan las incidencias ocurridas en las carreteras. La cuarta colección toma el nombre de </w:t>
      </w:r>
      <w:r w:rsidR="002500D1" w:rsidRPr="0026639B">
        <w:rPr>
          <w:i/>
          <w:iCs/>
        </w:rPr>
        <w:t>“flows”</w:t>
      </w:r>
      <w:r w:rsidR="002500D1">
        <w:t xml:space="preserve"> y se recogen todos los datos de los flujos de tráfico. Y por último, existe</w:t>
      </w:r>
      <w:r w:rsidR="0028090F">
        <w:t xml:space="preserve"> la</w:t>
      </w:r>
      <w:r w:rsidR="002500D1">
        <w:t xml:space="preserve"> colecci</w:t>
      </w:r>
      <w:r w:rsidR="0028090F">
        <w:t xml:space="preserve">ón </w:t>
      </w:r>
      <w:r w:rsidR="0028090F" w:rsidRPr="0028090F">
        <w:rPr>
          <w:i/>
          <w:iCs/>
        </w:rPr>
        <w:t>“meteo”</w:t>
      </w:r>
      <w:r w:rsidR="0028090F">
        <w:t>, donde</w:t>
      </w:r>
      <w:r w:rsidR="002500D1">
        <w:t xml:space="preserve"> </w:t>
      </w:r>
      <w:r w:rsidR="0028090F">
        <w:t>se recogen los datos de</w:t>
      </w:r>
      <w:r w:rsidR="002500D1">
        <w:t xml:space="preserve"> los sensores de las estaciones </w:t>
      </w:r>
      <w:r w:rsidR="005D0049">
        <w:t>meteorológicas</w:t>
      </w:r>
      <w:r w:rsidR="0028090F">
        <w:t>. Las métricas almacenadas son las siguientes</w:t>
      </w:r>
      <w:r w:rsidR="005D0049">
        <w:t xml:space="preserve">: humedad, temperatura, precipitaciones, velocidad media </w:t>
      </w:r>
      <w:r w:rsidR="00837FEB">
        <w:t xml:space="preserve">y dirección </w:t>
      </w:r>
      <w:r w:rsidR="005D0049">
        <w:t>del viento.</w:t>
      </w:r>
    </w:p>
    <w:p w14:paraId="39108526" w14:textId="5E42B89E" w:rsidR="005D0049" w:rsidRPr="000724CD" w:rsidRDefault="005D0049" w:rsidP="005D0049">
      <w:pPr>
        <w:rPr>
          <w:i/>
          <w:iCs/>
        </w:rPr>
      </w:pPr>
      <w:bookmarkStart w:id="114" w:name="_Toc176796936"/>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4</w:t>
      </w:r>
      <w:r w:rsidRPr="00F37CFB">
        <w:rPr>
          <w:b/>
          <w:bCs/>
        </w:rPr>
        <w:fldChar w:fldCharType="end"/>
      </w:r>
      <w:r w:rsidRPr="00F37CFB">
        <w:rPr>
          <w:b/>
          <w:bCs/>
        </w:rPr>
        <w:t>.</w:t>
      </w:r>
      <w:r w:rsidRPr="002A3D58">
        <w:t xml:space="preserve"> </w:t>
      </w:r>
      <w:r w:rsidRPr="000724CD">
        <w:rPr>
          <w:i/>
          <w:iCs/>
        </w:rPr>
        <w:t>Colecciones de la base de datos “TFM” en MongoDB</w:t>
      </w:r>
      <w:r w:rsidR="004166EA">
        <w:rPr>
          <w:i/>
          <w:iCs/>
        </w:rPr>
        <w:t>.</w:t>
      </w:r>
      <w:bookmarkEnd w:id="114"/>
    </w:p>
    <w:p w14:paraId="49D0E004" w14:textId="20684D77" w:rsidR="005D0049" w:rsidRDefault="000E7325" w:rsidP="005D0049">
      <w:pPr>
        <w:jc w:val="center"/>
      </w:pPr>
      <w:r w:rsidRPr="000E7325">
        <w:rPr>
          <w:noProof/>
        </w:rPr>
        <w:drawing>
          <wp:inline distT="0" distB="0" distL="0" distR="0" wp14:anchorId="3D0DA169" wp14:editId="61D1BFE6">
            <wp:extent cx="2804160" cy="1867101"/>
            <wp:effectExtent l="0" t="0" r="0" b="0"/>
            <wp:docPr id="1348980018"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80018" name="Imagen 1" descr="Interfaz de usuario gráfica, Aplicación&#10;&#10;Descripción generada automáticamente con confianza media"/>
                    <pic:cNvPicPr/>
                  </pic:nvPicPr>
                  <pic:blipFill rotWithShape="1">
                    <a:blip r:embed="rId40"/>
                    <a:srcRect l="1963" t="3273"/>
                    <a:stretch/>
                  </pic:blipFill>
                  <pic:spPr bwMode="auto">
                    <a:xfrm>
                      <a:off x="0" y="0"/>
                      <a:ext cx="2806252" cy="1868494"/>
                    </a:xfrm>
                    <a:prstGeom prst="rect">
                      <a:avLst/>
                    </a:prstGeom>
                    <a:ln>
                      <a:noFill/>
                    </a:ln>
                    <a:extLst>
                      <a:ext uri="{53640926-AAD7-44D8-BBD7-CCE9431645EC}">
                        <a14:shadowObscured xmlns:a14="http://schemas.microsoft.com/office/drawing/2010/main"/>
                      </a:ext>
                    </a:extLst>
                  </pic:spPr>
                </pic:pic>
              </a:graphicData>
            </a:graphic>
          </wp:inline>
        </w:drawing>
      </w:r>
    </w:p>
    <w:p w14:paraId="6D2ED1CB" w14:textId="77777777" w:rsidR="005D0049" w:rsidRDefault="005D0049" w:rsidP="005D0049">
      <w:pPr>
        <w:pStyle w:val="Piedefoto-tabla"/>
        <w:rPr>
          <w:lang w:val="es-ES"/>
        </w:rPr>
      </w:pPr>
      <w:r w:rsidRPr="00F527EC">
        <w:rPr>
          <w:lang w:val="es-ES"/>
        </w:rPr>
        <w:t>Fuente: Elaboración propia.</w:t>
      </w:r>
    </w:p>
    <w:p w14:paraId="3858F98F" w14:textId="125EB533" w:rsidR="0026639B" w:rsidRPr="0026639B" w:rsidRDefault="0026639B" w:rsidP="0026639B">
      <w:r>
        <w:t xml:space="preserve">Además, se ha de mencionar que </w:t>
      </w:r>
      <w:r w:rsidR="001938F0">
        <w:t>para</w:t>
      </w:r>
      <w:r>
        <w:t xml:space="preserve"> cada una de las colecciones</w:t>
      </w:r>
      <w:r w:rsidR="001938F0">
        <w:t xml:space="preserve"> se debe definir la inserción de los datos mediante la librería pymongo de Python, con el fin de establecer una conexión entre </w:t>
      </w:r>
      <w:r w:rsidR="00C06FF9">
        <w:t>la base</w:t>
      </w:r>
      <w:r w:rsidR="001938F0">
        <w:t xml:space="preserve"> de datos y el código ejecutado.</w:t>
      </w:r>
    </w:p>
    <w:p w14:paraId="0F2ACA95" w14:textId="0694037B" w:rsidR="00274397" w:rsidRDefault="00274397" w:rsidP="00274397">
      <w:pPr>
        <w:pStyle w:val="Ttulo2"/>
        <w:rPr>
          <w:caps w:val="0"/>
        </w:rPr>
      </w:pPr>
      <w:bookmarkStart w:id="115" w:name="_Toc176796659"/>
      <w:r>
        <w:rPr>
          <w:caps w:val="0"/>
        </w:rPr>
        <w:t xml:space="preserve">Análisis </w:t>
      </w:r>
      <w:r w:rsidR="00247D1E">
        <w:rPr>
          <w:caps w:val="0"/>
        </w:rPr>
        <w:t>de datos</w:t>
      </w:r>
      <w:bookmarkEnd w:id="115"/>
    </w:p>
    <w:p w14:paraId="5D362387" w14:textId="3C33887A" w:rsidR="00BA2D4A" w:rsidRDefault="00C06FF9" w:rsidP="00C06FF9">
      <w:r>
        <w:t>Superando el ecuador del ciclo de vida del conjunto de datos</w:t>
      </w:r>
      <w:r w:rsidR="008F7148">
        <w:t xml:space="preserve">, </w:t>
      </w:r>
      <w:r w:rsidR="00D74186">
        <w:t>comienza</w:t>
      </w:r>
      <w:r w:rsidR="008F7148">
        <w:t xml:space="preserve"> la etapa de análisis de datos.</w:t>
      </w:r>
      <w:r w:rsidR="00044DF9">
        <w:t xml:space="preserve"> Esta etapa se centra en la explotación de los datos que recogen la calidad del </w:t>
      </w:r>
      <w:r w:rsidR="001618D9">
        <w:t>aire,</w:t>
      </w:r>
      <w:r w:rsidR="00044DF9">
        <w:t xml:space="preserve"> as</w:t>
      </w:r>
      <w:r w:rsidR="00D74186">
        <w:t>í</w:t>
      </w:r>
      <w:r w:rsidR="00044DF9">
        <w:t xml:space="preserve"> como todos aquellos</w:t>
      </w:r>
      <w:r w:rsidR="00BA2D4A">
        <w:t xml:space="preserve"> datos</w:t>
      </w:r>
      <w:r w:rsidR="00044DF9">
        <w:t xml:space="preserve"> que tratan sobre l</w:t>
      </w:r>
      <w:r w:rsidR="00D543C8">
        <w:t>as diferentes métricas de las estaciones meteorológicas</w:t>
      </w:r>
      <w:r w:rsidR="00BA2D4A">
        <w:t xml:space="preserve"> y flujos de tráfico. En todas estas ocasiones, y en base a los históricos almacenados, se predicen valores futuros de todos estos datos gracias a diferentes técnicas de IA como la regresión lineal</w:t>
      </w:r>
      <w:r w:rsidR="0028090F">
        <w:t>, Random Forest</w:t>
      </w:r>
      <w:r w:rsidR="002B38CA">
        <w:t xml:space="preserve"> o</w:t>
      </w:r>
      <w:r w:rsidR="00BA2D4A">
        <w:t xml:space="preserve"> </w:t>
      </w:r>
      <w:r w:rsidR="002B38CA">
        <w:t xml:space="preserve">redes neuronales. </w:t>
      </w:r>
      <w:r w:rsidR="00CE798F">
        <w:t>A</w:t>
      </w:r>
      <w:r w:rsidR="002B38CA">
        <w:t xml:space="preserve"> </w:t>
      </w:r>
      <w:r w:rsidR="00CE798F">
        <w:t>continuación,</w:t>
      </w:r>
      <w:r w:rsidR="002B38CA">
        <w:t xml:space="preserve"> se define el proceso de análisis realizado de forma completa.</w:t>
      </w:r>
    </w:p>
    <w:p w14:paraId="20074196" w14:textId="43C2EE33" w:rsidR="00247D1E" w:rsidRDefault="00247D1E" w:rsidP="00247D1E">
      <w:pPr>
        <w:pStyle w:val="Ttulo3"/>
        <w:ind w:left="709" w:hanging="709"/>
      </w:pPr>
      <w:bookmarkStart w:id="116" w:name="_Toc176796660"/>
      <w:r>
        <w:lastRenderedPageBreak/>
        <w:t>Análisis exploratorio de datos (EDA)</w:t>
      </w:r>
      <w:bookmarkEnd w:id="116"/>
    </w:p>
    <w:p w14:paraId="19F4CCD7" w14:textId="77777777" w:rsidR="00C433F7" w:rsidRDefault="002B38CA" w:rsidP="002B38CA">
      <w:r>
        <w:t xml:space="preserve">Inicialmente se realiza un </w:t>
      </w:r>
      <w:r w:rsidR="0001067E">
        <w:t>EDA</w:t>
      </w:r>
      <w:r>
        <w:t xml:space="preserve"> que aplica a todos los conjuntos de datos donde se pueden conocer diferentes características de cada </w:t>
      </w:r>
      <w:r w:rsidR="00AF2E67">
        <w:t>uno</w:t>
      </w:r>
      <w:r>
        <w:t xml:space="preserve">. </w:t>
      </w:r>
    </w:p>
    <w:p w14:paraId="49CD51CE" w14:textId="5F630183" w:rsidR="00837FEB" w:rsidRDefault="00AF2E67" w:rsidP="002B38CA">
      <w:r>
        <w:t>En un primer instante, se muestran los 5 primeros registros de cada conjunto de datos, permitiendo tener una primera visión general de los datos. Seguidamente se conoce su estructura en mayor detalle, mostrando tanto el número de columnas como de filas que definen cada conjunto de datos. Se indaga en mayor profundidad en las columnas, mostrando el nombre y el tipo de dato que las componen</w:t>
      </w:r>
      <w:r w:rsidR="00FF6EFC">
        <w:t>, además de mostrar el número de registros no nulos existentes.</w:t>
      </w:r>
    </w:p>
    <w:p w14:paraId="054C0C53" w14:textId="0B4DD8FA" w:rsidR="00AF2E67" w:rsidRDefault="00AD11E2" w:rsidP="002B38CA">
      <w:r>
        <w:t>Se</w:t>
      </w:r>
      <w:r w:rsidR="00FF6EFC">
        <w:t xml:space="preserve"> </w:t>
      </w:r>
      <w:r w:rsidR="00C433F7">
        <w:t>visualizan</w:t>
      </w:r>
      <w:r w:rsidR="00FF6EFC">
        <w:t xml:space="preserve"> varios estadísticos, como el </w:t>
      </w:r>
      <w:r w:rsidR="00C433F7">
        <w:t>número total</w:t>
      </w:r>
      <w:r w:rsidR="00FF6EFC">
        <w:t xml:space="preserve"> de valores, cuantos de ellos son únicos, el que más veces se ha repetido y el número de repeticiones. Asimismo, se realiza un desglose por cada una de las columnas que componen el conjunto de datos mostrando las veces que dicho valor ha aparecido. Al final de cada columna, aparece el nombre de </w:t>
      </w:r>
      <w:r w:rsidR="00C433F7">
        <w:t>la misma,</w:t>
      </w:r>
      <w:r w:rsidR="00FF6EFC">
        <w:t xml:space="preserve"> el tipo de dato que se almacena y el número de registros que </w:t>
      </w:r>
      <w:r w:rsidR="00C433F7">
        <w:t>la compone</w:t>
      </w:r>
      <w:r w:rsidR="00FF6EFC">
        <w:t>.</w:t>
      </w:r>
    </w:p>
    <w:p w14:paraId="5E7C3402" w14:textId="3F1F3C54" w:rsidR="00AD11E2" w:rsidRDefault="00AD11E2" w:rsidP="002B38CA">
      <w:r>
        <w:t xml:space="preserve">Por </w:t>
      </w:r>
      <w:r w:rsidR="00B62902">
        <w:t>último,</w:t>
      </w:r>
      <w:r>
        <w:t xml:space="preserve"> se genera una matriz de correlación donde se pueden apreciar las relaciones existentes entre las columnas numéricas en cada conjunto de datos.</w:t>
      </w:r>
    </w:p>
    <w:p w14:paraId="421FD698" w14:textId="479A39A4" w:rsidR="00837FEB" w:rsidRDefault="00837FEB" w:rsidP="00837FEB">
      <w:pPr>
        <w:rPr>
          <w:i/>
          <w:iCs/>
        </w:rPr>
      </w:pPr>
      <w:bookmarkStart w:id="117" w:name="_Toc17679693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5</w:t>
      </w:r>
      <w:r w:rsidRPr="00F37CFB">
        <w:rPr>
          <w:b/>
          <w:bCs/>
        </w:rPr>
        <w:fldChar w:fldCharType="end"/>
      </w:r>
      <w:r w:rsidRPr="00F37CFB">
        <w:rPr>
          <w:b/>
          <w:bCs/>
        </w:rPr>
        <w:t>.</w:t>
      </w:r>
      <w:r w:rsidRPr="002A3D58">
        <w:t xml:space="preserve"> </w:t>
      </w:r>
      <w:r w:rsidRPr="000724CD">
        <w:rPr>
          <w:i/>
          <w:iCs/>
        </w:rPr>
        <w:t xml:space="preserve">Ejemplo de una </w:t>
      </w:r>
      <w:r w:rsidR="00CB7F3F" w:rsidRPr="000724CD">
        <w:rPr>
          <w:i/>
          <w:iCs/>
        </w:rPr>
        <w:t>matriz de correlación</w:t>
      </w:r>
      <w:r w:rsidR="004166EA">
        <w:rPr>
          <w:i/>
          <w:iCs/>
        </w:rPr>
        <w:t>.</w:t>
      </w:r>
      <w:bookmarkEnd w:id="117"/>
    </w:p>
    <w:p w14:paraId="5A784CED" w14:textId="6E3B913A" w:rsidR="00837FEB" w:rsidRDefault="005338F0" w:rsidP="00837FEB">
      <w:pPr>
        <w:jc w:val="center"/>
      </w:pPr>
      <w:r w:rsidRPr="005338F0">
        <w:rPr>
          <w:noProof/>
        </w:rPr>
        <w:drawing>
          <wp:inline distT="0" distB="0" distL="0" distR="0" wp14:anchorId="6FFC5E2B" wp14:editId="61DB031F">
            <wp:extent cx="3970020" cy="3319197"/>
            <wp:effectExtent l="0" t="0" r="0" b="0"/>
            <wp:docPr id="1723095669" name="Imagen 1"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095669" name="Imagen 1" descr="Gráfico, Gráfico de rectángulos&#10;&#10;Descripción generada automáticamente"/>
                    <pic:cNvPicPr/>
                  </pic:nvPicPr>
                  <pic:blipFill rotWithShape="1">
                    <a:blip r:embed="rId41"/>
                    <a:srcRect t="2807"/>
                    <a:stretch/>
                  </pic:blipFill>
                  <pic:spPr bwMode="auto">
                    <a:xfrm>
                      <a:off x="0" y="0"/>
                      <a:ext cx="4021559" cy="3362287"/>
                    </a:xfrm>
                    <a:prstGeom prst="rect">
                      <a:avLst/>
                    </a:prstGeom>
                    <a:ln>
                      <a:noFill/>
                    </a:ln>
                    <a:extLst>
                      <a:ext uri="{53640926-AAD7-44D8-BBD7-CCE9431645EC}">
                        <a14:shadowObscured xmlns:a14="http://schemas.microsoft.com/office/drawing/2010/main"/>
                      </a:ext>
                    </a:extLst>
                  </pic:spPr>
                </pic:pic>
              </a:graphicData>
            </a:graphic>
          </wp:inline>
        </w:drawing>
      </w:r>
    </w:p>
    <w:p w14:paraId="542BF36B" w14:textId="77777777" w:rsidR="00837FEB" w:rsidRDefault="00837FEB" w:rsidP="00837FEB">
      <w:pPr>
        <w:pStyle w:val="Piedefoto-tabla"/>
        <w:rPr>
          <w:lang w:val="es-ES"/>
        </w:rPr>
      </w:pPr>
      <w:r w:rsidRPr="00F527EC">
        <w:rPr>
          <w:lang w:val="es-ES"/>
        </w:rPr>
        <w:t>Fuente: Elaboración propia.</w:t>
      </w:r>
    </w:p>
    <w:p w14:paraId="21F63320" w14:textId="0F4F9C0D" w:rsidR="00623B55" w:rsidRDefault="00247D1E" w:rsidP="00623B55">
      <w:pPr>
        <w:pStyle w:val="Ttulo3"/>
        <w:ind w:left="709" w:hanging="709"/>
      </w:pPr>
      <w:bookmarkStart w:id="118" w:name="_Toc176796661"/>
      <w:r>
        <w:lastRenderedPageBreak/>
        <w:t xml:space="preserve">Análisis </w:t>
      </w:r>
      <w:r w:rsidR="00623B55">
        <w:t>de los subconjuntos de datos</w:t>
      </w:r>
      <w:bookmarkEnd w:id="118"/>
    </w:p>
    <w:p w14:paraId="4DE8C6FB" w14:textId="6409B171" w:rsidR="00623B55" w:rsidRPr="00623B55" w:rsidRDefault="00623B55" w:rsidP="00623B55">
      <w:r>
        <w:t>Tras un EDA genérico aplicado a todos los conjuntos de datos, se realiza un análisis m</w:t>
      </w:r>
      <w:r w:rsidR="000B4A37">
        <w:t>á</w:t>
      </w:r>
      <w:r>
        <w:t xml:space="preserve">s </w:t>
      </w:r>
      <w:r w:rsidR="000B4A37">
        <w:t>detallado</w:t>
      </w:r>
      <w:r>
        <w:t xml:space="preserve"> por cada uno de los conjuntos de datos existentes</w:t>
      </w:r>
      <w:r w:rsidR="000B4A37">
        <w:t>.</w:t>
      </w:r>
      <w:r w:rsidR="00A74C17">
        <w:t xml:space="preserve"> En ellos se puede encontrar desde técnicas de aprendizaje supervisado como la regresión hasta técnicas de aprendizaje no supervisado como el clustering.</w:t>
      </w:r>
    </w:p>
    <w:p w14:paraId="7A8B8E4F" w14:textId="037BE5EA" w:rsidR="00623B55" w:rsidRPr="000D09A0" w:rsidRDefault="00623B55" w:rsidP="00623B55">
      <w:pPr>
        <w:pStyle w:val="Ttulo4"/>
        <w:ind w:left="851" w:hanging="851"/>
      </w:pPr>
      <w:r>
        <w:t>Flujo</w:t>
      </w:r>
      <w:r w:rsidR="00A74C17">
        <w:t>s</w:t>
      </w:r>
      <w:r>
        <w:t xml:space="preserve"> de tráfico</w:t>
      </w:r>
    </w:p>
    <w:p w14:paraId="405218C3" w14:textId="77777777" w:rsidR="00CB7F3F" w:rsidRDefault="000B4A37" w:rsidP="00F96196">
      <w:r>
        <w:t xml:space="preserve">En </w:t>
      </w:r>
      <w:r w:rsidR="00A74C17">
        <w:t>e</w:t>
      </w:r>
      <w:r>
        <w:t xml:space="preserve">l conjunto de datos </w:t>
      </w:r>
      <w:r w:rsidR="00A74C17">
        <w:t xml:space="preserve">que </w:t>
      </w:r>
      <w:r w:rsidR="00F96196">
        <w:t xml:space="preserve">se tratan los </w:t>
      </w:r>
      <w:r>
        <w:t>flujos de tráfico, únicamente se utiliza una técnica de aprendizaje no supervisado como es el clustering</w:t>
      </w:r>
      <w:r w:rsidR="00A74C17">
        <w:t>. El clustering tiene la finalidad de agrupar los datos existentes en un n</w:t>
      </w:r>
      <w:r w:rsidR="00F96196">
        <w:t>ú</w:t>
      </w:r>
      <w:r w:rsidR="00A74C17">
        <w:t xml:space="preserve">mero determinado de grupos, sin la </w:t>
      </w:r>
      <w:r w:rsidR="00F96196">
        <w:t>existencia</w:t>
      </w:r>
      <w:r w:rsidR="00A74C17">
        <w:t xml:space="preserve"> de ninguna etiqueta</w:t>
      </w:r>
      <w:r>
        <w:t xml:space="preserve"> </w:t>
      </w:r>
      <w:r w:rsidR="00F96196">
        <w:t xml:space="preserve">por cada uno de los grupos conformados. </w:t>
      </w:r>
    </w:p>
    <w:p w14:paraId="5297472A" w14:textId="13B2543D" w:rsidR="00265B0B" w:rsidRDefault="00F96196" w:rsidP="00F96196">
      <w:r>
        <w:t>Por ello, las agrupaciones se realizan en base a la similitud de los elementos. En este caso concreto, se realizan 2 agrupaciones, en base a la afluencia de vehículos y a la velocidad de circulación. De esta forma, se puede clasificar la saturación de vehículos existente en la carretera, así como la velocidad media de circulación en las mismas, permitiendo al usuario final conocer estos datos.</w:t>
      </w:r>
      <w:r w:rsidR="00B60561">
        <w:t xml:space="preserve"> </w:t>
      </w:r>
    </w:p>
    <w:p w14:paraId="45FEEE4E" w14:textId="72D95B2F" w:rsidR="00265B0B" w:rsidRDefault="00B60561" w:rsidP="00F96196">
      <w:r>
        <w:t xml:space="preserve">Ambas agrupaciones se han dividido en 5 subclases que varían en el caso de la afluencia de vehículos desde una saturación mínima </w:t>
      </w:r>
      <w:r w:rsidR="00265B0B">
        <w:t xml:space="preserve">de las carreteras </w:t>
      </w:r>
      <w:r>
        <w:t>hasta una</w:t>
      </w:r>
      <w:r w:rsidR="00265B0B">
        <w:t xml:space="preserve"> afluencia más densa del tráfico. En el caso de la velocidad media ocurre algo similar, existiendo un abanico </w:t>
      </w:r>
      <w:r w:rsidR="000E1F14">
        <w:t xml:space="preserve">que abarca </w:t>
      </w:r>
      <w:r w:rsidR="00265B0B">
        <w:t>desde una velocidad de circulación considerablemente reducida hasta una velocidad elevada.</w:t>
      </w:r>
      <w:r w:rsidR="00AF04A4">
        <w:t xml:space="preserve"> </w:t>
      </w:r>
      <w:r w:rsidR="00265B0B">
        <w:t>A continuación, se puede apreciar la distribución de ambos clústeres.</w:t>
      </w:r>
    </w:p>
    <w:p w14:paraId="24A4A703" w14:textId="0BF34DC3" w:rsidR="00DC11DD" w:rsidRPr="000724CD" w:rsidRDefault="00531333" w:rsidP="00DC11DD">
      <w:pPr>
        <w:rPr>
          <w:i/>
          <w:iCs/>
        </w:rPr>
      </w:pPr>
      <w:bookmarkStart w:id="119" w:name="_Toc176796938"/>
      <w:r w:rsidRPr="004243F5">
        <w:rPr>
          <w:noProof/>
        </w:rPr>
        <w:drawing>
          <wp:anchor distT="0" distB="0" distL="114300" distR="114300" simplePos="0" relativeHeight="251672576" behindDoc="0" locked="0" layoutInCell="1" allowOverlap="1" wp14:anchorId="0671EFF2" wp14:editId="731D7649">
            <wp:simplePos x="0" y="0"/>
            <wp:positionH relativeFrom="column">
              <wp:posOffset>2828925</wp:posOffset>
            </wp:positionH>
            <wp:positionV relativeFrom="paragraph">
              <wp:posOffset>349250</wp:posOffset>
            </wp:positionV>
            <wp:extent cx="2548890" cy="2274222"/>
            <wp:effectExtent l="0" t="0" r="0" b="0"/>
            <wp:wrapNone/>
            <wp:docPr id="44299405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94058" name="Imagen 1" descr="Gráfico&#10;&#10;Descripción generada automáticamente"/>
                    <pic:cNvPicPr/>
                  </pic:nvPicPr>
                  <pic:blipFill rotWithShape="1">
                    <a:blip r:embed="rId42" cstate="print">
                      <a:extLst>
                        <a:ext uri="{28A0092B-C50C-407E-A947-70E740481C1C}">
                          <a14:useLocalDpi xmlns:a14="http://schemas.microsoft.com/office/drawing/2010/main" val="0"/>
                        </a:ext>
                      </a:extLst>
                    </a:blip>
                    <a:srcRect l="1048"/>
                    <a:stretch/>
                  </pic:blipFill>
                  <pic:spPr bwMode="auto">
                    <a:xfrm>
                      <a:off x="0" y="0"/>
                      <a:ext cx="2548890" cy="2274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243F5">
        <w:rPr>
          <w:noProof/>
        </w:rPr>
        <w:drawing>
          <wp:anchor distT="0" distB="107950" distL="114300" distR="114300" simplePos="0" relativeHeight="251662336" behindDoc="0" locked="0" layoutInCell="1" allowOverlap="1" wp14:anchorId="30DFE09C" wp14:editId="53F82E85">
            <wp:simplePos x="0" y="0"/>
            <wp:positionH relativeFrom="column">
              <wp:posOffset>177165</wp:posOffset>
            </wp:positionH>
            <wp:positionV relativeFrom="paragraph">
              <wp:posOffset>422275</wp:posOffset>
            </wp:positionV>
            <wp:extent cx="2514600" cy="2152650"/>
            <wp:effectExtent l="0" t="0" r="0" b="0"/>
            <wp:wrapTopAndBottom/>
            <wp:docPr id="356414007"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14007" name="Imagen 1" descr="Gráfico&#10;&#10;Descripción generada automáticamente"/>
                    <pic:cNvPicPr/>
                  </pic:nvPicPr>
                  <pic:blipFill rotWithShape="1">
                    <a:blip r:embed="rId43" cstate="print">
                      <a:extLst>
                        <a:ext uri="{28A0092B-C50C-407E-A947-70E740481C1C}">
                          <a14:useLocalDpi xmlns:a14="http://schemas.microsoft.com/office/drawing/2010/main" val="0"/>
                        </a:ext>
                      </a:extLst>
                    </a:blip>
                    <a:srcRect t="3529" b="1"/>
                    <a:stretch/>
                  </pic:blipFill>
                  <pic:spPr bwMode="auto">
                    <a:xfrm>
                      <a:off x="0" y="0"/>
                      <a:ext cx="2514600" cy="2152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1DD" w:rsidRPr="00F37CFB">
        <w:rPr>
          <w:b/>
          <w:bCs/>
        </w:rPr>
        <w:t xml:space="preserve">Figura </w:t>
      </w:r>
      <w:r w:rsidR="00DC11DD" w:rsidRPr="00F37CFB">
        <w:rPr>
          <w:b/>
          <w:bCs/>
        </w:rPr>
        <w:fldChar w:fldCharType="begin"/>
      </w:r>
      <w:r w:rsidR="00DC11DD" w:rsidRPr="00F37CFB">
        <w:rPr>
          <w:b/>
          <w:bCs/>
        </w:rPr>
        <w:instrText xml:space="preserve"> SEQ Figura \* ARABIC </w:instrText>
      </w:r>
      <w:r w:rsidR="00DC11DD" w:rsidRPr="00F37CFB">
        <w:rPr>
          <w:b/>
          <w:bCs/>
        </w:rPr>
        <w:fldChar w:fldCharType="separate"/>
      </w:r>
      <w:r w:rsidR="00863476">
        <w:rPr>
          <w:b/>
          <w:bCs/>
          <w:noProof/>
        </w:rPr>
        <w:t>16</w:t>
      </w:r>
      <w:r w:rsidR="00DC11DD" w:rsidRPr="00F37CFB">
        <w:rPr>
          <w:b/>
          <w:bCs/>
        </w:rPr>
        <w:fldChar w:fldCharType="end"/>
      </w:r>
      <w:r w:rsidR="00DC11DD" w:rsidRPr="00F37CFB">
        <w:rPr>
          <w:b/>
          <w:bCs/>
        </w:rPr>
        <w:t>.</w:t>
      </w:r>
      <w:r w:rsidR="00DC11DD" w:rsidRPr="002A3D58">
        <w:t xml:space="preserve"> </w:t>
      </w:r>
      <w:r w:rsidR="00D34982">
        <w:rPr>
          <w:i/>
          <w:iCs/>
        </w:rPr>
        <w:t>Clustering de los flujos de tráfico</w:t>
      </w:r>
      <w:r w:rsidR="004166EA">
        <w:rPr>
          <w:i/>
          <w:iCs/>
        </w:rPr>
        <w:t>.</w:t>
      </w:r>
      <w:bookmarkEnd w:id="119"/>
    </w:p>
    <w:p w14:paraId="4379BDDE" w14:textId="296614A3" w:rsidR="00DC11DD" w:rsidRDefault="00DC11DD" w:rsidP="00DC11DD">
      <w:pPr>
        <w:pStyle w:val="Piedefoto-tabla"/>
        <w:rPr>
          <w:lang w:val="es-ES"/>
        </w:rPr>
      </w:pPr>
      <w:r w:rsidRPr="00F527EC">
        <w:rPr>
          <w:lang w:val="es-ES"/>
        </w:rPr>
        <w:t>Fuente: Elaboración propia.</w:t>
      </w:r>
    </w:p>
    <w:p w14:paraId="214C8526" w14:textId="3BA6B0CC" w:rsidR="00B60561" w:rsidRDefault="00B60561" w:rsidP="00B60561">
      <w:pPr>
        <w:pStyle w:val="Ttulo4"/>
        <w:ind w:left="851" w:hanging="851"/>
      </w:pPr>
      <w:r>
        <w:lastRenderedPageBreak/>
        <w:t>Calidad del aire</w:t>
      </w:r>
    </w:p>
    <w:p w14:paraId="54A0DB5E" w14:textId="04A233FC" w:rsidR="000872B3" w:rsidRDefault="00B60561" w:rsidP="00B60561">
      <w:r>
        <w:t>En este conjunto de datos se opta por el uso de algoritmos de aprendizaje supervisado</w:t>
      </w:r>
      <w:r w:rsidR="000872B3">
        <w:t xml:space="preserve"> para obtener la predicción de </w:t>
      </w:r>
      <w:r w:rsidR="00FE6D2F">
        <w:t>algunos</w:t>
      </w:r>
      <w:r w:rsidR="000872B3">
        <w:t xml:space="preserve"> </w:t>
      </w:r>
      <w:r w:rsidR="00FE6D2F">
        <w:t>indicadores</w:t>
      </w:r>
      <w:r w:rsidR="000872B3">
        <w:t xml:space="preserve">. Para ello, se definen 3 algoritmos, regresión lineal, Random Forest y una red neuronal, con el fin de realizar una comparativa </w:t>
      </w:r>
      <w:r w:rsidR="00B97ABE">
        <w:t xml:space="preserve">entre sus </w:t>
      </w:r>
      <w:r w:rsidR="000872B3">
        <w:t>resultados y concluir que solución obtiene mejores resultados.</w:t>
      </w:r>
    </w:p>
    <w:p w14:paraId="4E2B9FD7" w14:textId="77777777" w:rsidR="002E20CB" w:rsidRDefault="00A665E6" w:rsidP="00A665E6">
      <w:r>
        <w:t xml:space="preserve">El algoritmo de regresión lineal se </w:t>
      </w:r>
      <w:r w:rsidR="002E20CB">
        <w:t>inicializa</w:t>
      </w:r>
      <w:r>
        <w:t xml:space="preserve"> a través de la función </w:t>
      </w:r>
      <w:r w:rsidR="002E20CB" w:rsidRPr="002E20CB">
        <w:rPr>
          <w:i/>
          <w:iCs/>
        </w:rPr>
        <w:t>“</w:t>
      </w:r>
      <w:r w:rsidRPr="002E20CB">
        <w:rPr>
          <w:i/>
          <w:iCs/>
        </w:rPr>
        <w:t>LinearRegression()</w:t>
      </w:r>
      <w:r w:rsidR="002E20CB" w:rsidRPr="002E20CB">
        <w:rPr>
          <w:i/>
          <w:iCs/>
        </w:rPr>
        <w:t>”</w:t>
      </w:r>
      <w:r>
        <w:t xml:space="preserve"> de </w:t>
      </w:r>
      <w:r w:rsidR="002E20CB">
        <w:t xml:space="preserve">la librería </w:t>
      </w:r>
      <w:r w:rsidR="002E20CB" w:rsidRPr="002E20CB">
        <w:rPr>
          <w:i/>
          <w:iCs/>
        </w:rPr>
        <w:t>“</w:t>
      </w:r>
      <w:r w:rsidRPr="002E20CB">
        <w:rPr>
          <w:i/>
          <w:iCs/>
        </w:rPr>
        <w:t>sklearn</w:t>
      </w:r>
      <w:r w:rsidR="002E20CB" w:rsidRPr="002E20CB">
        <w:rPr>
          <w:i/>
          <w:iCs/>
        </w:rPr>
        <w:t>”</w:t>
      </w:r>
      <w:r>
        <w:t xml:space="preserve">, al igual que el algoritmo Random Forest con la función </w:t>
      </w:r>
      <w:r w:rsidR="002E20CB" w:rsidRPr="002E20CB">
        <w:rPr>
          <w:i/>
          <w:iCs/>
        </w:rPr>
        <w:t>“</w:t>
      </w:r>
      <w:r w:rsidRPr="002E20CB">
        <w:rPr>
          <w:i/>
          <w:iCs/>
        </w:rPr>
        <w:t>RandomForestRegressor()</w:t>
      </w:r>
      <w:r w:rsidR="002E20CB" w:rsidRPr="002E20CB">
        <w:rPr>
          <w:i/>
          <w:iCs/>
        </w:rPr>
        <w:t>”</w:t>
      </w:r>
      <w:r>
        <w:t xml:space="preserve">. </w:t>
      </w:r>
    </w:p>
    <w:p w14:paraId="68ED63EF" w14:textId="082FF6D8" w:rsidR="00A665E6" w:rsidRDefault="002E20CB" w:rsidP="00A665E6">
      <w:r>
        <w:t>En el caso de</w:t>
      </w:r>
      <w:r w:rsidR="00A665E6">
        <w:t xml:space="preserve"> la red neuronal </w:t>
      </w:r>
      <w:r>
        <w:t>es necesario</w:t>
      </w:r>
      <w:r w:rsidR="00A665E6">
        <w:t xml:space="preserve"> un proceso ligeramente m</w:t>
      </w:r>
      <w:r>
        <w:t>á</w:t>
      </w:r>
      <w:r w:rsidR="00A665E6">
        <w:t xml:space="preserve">s complejo. En primera instancia </w:t>
      </w:r>
      <w:r>
        <w:t>es necesario definir</w:t>
      </w:r>
      <w:r w:rsidR="00A665E6">
        <w:t xml:space="preserve"> el tipo de algoritmo, </w:t>
      </w:r>
      <w:r>
        <w:t xml:space="preserve">que </w:t>
      </w:r>
      <w:r w:rsidR="00A665E6">
        <w:t xml:space="preserve">en este caso </w:t>
      </w:r>
      <w:r>
        <w:t xml:space="preserve">es </w:t>
      </w:r>
      <w:r w:rsidRPr="002E20CB">
        <w:rPr>
          <w:i/>
          <w:iCs/>
        </w:rPr>
        <w:t>“</w:t>
      </w:r>
      <w:r w:rsidR="00A665E6" w:rsidRPr="002E20CB">
        <w:rPr>
          <w:i/>
          <w:iCs/>
        </w:rPr>
        <w:t>Sequential()</w:t>
      </w:r>
      <w:r w:rsidRPr="002E20CB">
        <w:rPr>
          <w:i/>
          <w:iCs/>
        </w:rPr>
        <w:t>”</w:t>
      </w:r>
      <w:r>
        <w:t>. Seguidamente se</w:t>
      </w:r>
      <w:r w:rsidR="00A665E6">
        <w:t xml:space="preserve"> añaden tantas capas de neuronas como se quiera. En este caso la red neuronal </w:t>
      </w:r>
      <w:r w:rsidR="00B97ABE">
        <w:t>consta de</w:t>
      </w:r>
      <w:r w:rsidR="00A665E6">
        <w:t xml:space="preserve"> 3 capas, 2 </w:t>
      </w:r>
      <w:r>
        <w:t xml:space="preserve">de ellas </w:t>
      </w:r>
      <w:r w:rsidR="00B97ABE">
        <w:t>son conformadas por</w:t>
      </w:r>
      <w:r w:rsidR="00A665E6">
        <w:t xml:space="preserve"> 512 neuronas con activación </w:t>
      </w:r>
      <w:r w:rsidRPr="002E20CB">
        <w:rPr>
          <w:i/>
          <w:iCs/>
        </w:rPr>
        <w:t>“</w:t>
      </w:r>
      <w:r w:rsidR="00A665E6" w:rsidRPr="002E20CB">
        <w:rPr>
          <w:i/>
          <w:iCs/>
        </w:rPr>
        <w:t>relu</w:t>
      </w:r>
      <w:r w:rsidRPr="002E20CB">
        <w:rPr>
          <w:i/>
          <w:iCs/>
        </w:rPr>
        <w:t>”</w:t>
      </w:r>
      <w:r w:rsidR="00A665E6">
        <w:t xml:space="preserve"> </w:t>
      </w:r>
      <w:r w:rsidR="00B97ABE">
        <w:t>además de</w:t>
      </w:r>
      <w:r w:rsidR="00A665E6">
        <w:t xml:space="preserve"> la capa </w:t>
      </w:r>
      <w:r>
        <w:t>de salida</w:t>
      </w:r>
      <w:r w:rsidR="00A665E6">
        <w:t xml:space="preserve"> </w:t>
      </w:r>
      <w:r w:rsidR="00B97ABE">
        <w:t>que tiene</w:t>
      </w:r>
      <w:r w:rsidR="00A665E6">
        <w:t xml:space="preserve"> activación </w:t>
      </w:r>
      <w:r w:rsidRPr="002E20CB">
        <w:rPr>
          <w:i/>
          <w:iCs/>
        </w:rPr>
        <w:t>“</w:t>
      </w:r>
      <w:r w:rsidR="00A665E6" w:rsidRPr="002E20CB">
        <w:rPr>
          <w:i/>
          <w:iCs/>
        </w:rPr>
        <w:t>linea</w:t>
      </w:r>
      <w:r w:rsidRPr="002E20CB">
        <w:rPr>
          <w:i/>
          <w:iCs/>
        </w:rPr>
        <w:t>r”</w:t>
      </w:r>
      <w:r>
        <w:t>, dado que está construida para predecir valores numéricos</w:t>
      </w:r>
      <w:r w:rsidR="00A665E6">
        <w:t xml:space="preserve">. Entre las capas se define un </w:t>
      </w:r>
      <w:r w:rsidRPr="002E20CB">
        <w:rPr>
          <w:i/>
          <w:iCs/>
        </w:rPr>
        <w:t>“</w:t>
      </w:r>
      <w:r w:rsidR="00A665E6" w:rsidRPr="002E20CB">
        <w:rPr>
          <w:i/>
          <w:iCs/>
        </w:rPr>
        <w:t>Dropout</w:t>
      </w:r>
      <w:r w:rsidRPr="002E20CB">
        <w:rPr>
          <w:i/>
          <w:iCs/>
        </w:rPr>
        <w:t>”</w:t>
      </w:r>
      <w:r w:rsidR="00A665E6">
        <w:t xml:space="preserve"> lo que ocasiona un </w:t>
      </w:r>
      <w:r>
        <w:t>descarte</w:t>
      </w:r>
      <w:r w:rsidR="00A665E6">
        <w:t xml:space="preserve"> controlado de resultados para evitar el sobreajuste.</w:t>
      </w:r>
      <w:r>
        <w:t xml:space="preserve"> Por último, se compila la red neuronal con el optimizador </w:t>
      </w:r>
      <w:r w:rsidRPr="002E20CB">
        <w:rPr>
          <w:i/>
          <w:iCs/>
        </w:rPr>
        <w:t>“adam”</w:t>
      </w:r>
      <w:r>
        <w:t xml:space="preserve"> y se definen tanto </w:t>
      </w:r>
      <w:r w:rsidR="00B97ABE">
        <w:t xml:space="preserve">la perdida como </w:t>
      </w:r>
      <w:r>
        <w:t xml:space="preserve">las métricas </w:t>
      </w:r>
      <w:r w:rsidR="00B97ABE">
        <w:t>que evalúan la red neuronal</w:t>
      </w:r>
      <w:r>
        <w:t>.</w:t>
      </w:r>
      <w:r w:rsidR="00B03DBE">
        <w:t xml:space="preserve"> Se obtiene un resumen final mediante el atributo </w:t>
      </w:r>
      <w:r w:rsidR="00B03DBE" w:rsidRPr="00C71511">
        <w:rPr>
          <w:i/>
          <w:iCs/>
        </w:rPr>
        <w:t>“summary”.</w:t>
      </w:r>
    </w:p>
    <w:p w14:paraId="1ECC2740" w14:textId="6992ACB5" w:rsidR="0050351C" w:rsidRDefault="0050351C" w:rsidP="00A665E6">
      <w:r>
        <w:t xml:space="preserve">Con la red neuronal definida, se ha de aplicar el algoritmo de </w:t>
      </w:r>
      <w:r w:rsidR="000D347F" w:rsidRPr="000D347F">
        <w:rPr>
          <w:i/>
          <w:iCs/>
        </w:rPr>
        <w:t>“</w:t>
      </w:r>
      <w:r w:rsidRPr="000D347F">
        <w:rPr>
          <w:i/>
          <w:iCs/>
        </w:rPr>
        <w:t>KerasRegressor</w:t>
      </w:r>
      <w:r w:rsidR="000D347F" w:rsidRPr="000D347F">
        <w:rPr>
          <w:i/>
          <w:iCs/>
        </w:rPr>
        <w:t>”</w:t>
      </w:r>
      <w:r>
        <w:t xml:space="preserve">, definiendo a su vez los ciclos (epochs) a </w:t>
      </w:r>
      <w:r w:rsidR="000D347F">
        <w:t>ejecutar,</w:t>
      </w:r>
      <w:r>
        <w:t xml:space="preserve"> as</w:t>
      </w:r>
      <w:r w:rsidR="000D347F">
        <w:t>í</w:t>
      </w:r>
      <w:r>
        <w:t xml:space="preserve"> como la cantidad de datos que se utilizarán en cada ciclo (batch_size).</w:t>
      </w:r>
    </w:p>
    <w:p w14:paraId="6064E3E8" w14:textId="4DC4CD18" w:rsidR="00254331" w:rsidRDefault="0027192A" w:rsidP="00B60561">
      <w:r>
        <w:t xml:space="preserve">Una vez </w:t>
      </w:r>
      <w:r w:rsidR="000D347F">
        <w:t>configurados</w:t>
      </w:r>
      <w:r>
        <w:t xml:space="preserve"> los 3 modelos, se define la validación cruzada a través de KFold. KFold es una técnica utilizada para evaluar el rendimiento de un modelo con la validación cruzada, importada también a través de la librería </w:t>
      </w:r>
      <w:r w:rsidRPr="0027192A">
        <w:rPr>
          <w:i/>
          <w:iCs/>
        </w:rPr>
        <w:t>“sklearn”.</w:t>
      </w:r>
      <w:r>
        <w:rPr>
          <w:i/>
          <w:iCs/>
        </w:rPr>
        <w:t xml:space="preserve"> </w:t>
      </w:r>
      <w:r>
        <w:t>En este caso se ha definido una validación cruzada en 5 subgrupos</w:t>
      </w:r>
      <w:r w:rsidR="00254331">
        <w:t>, para todos los modelos</w:t>
      </w:r>
      <w:r>
        <w:t>.</w:t>
      </w:r>
    </w:p>
    <w:p w14:paraId="5536D77D" w14:textId="77777777" w:rsidR="00DC11DD" w:rsidRDefault="00254331" w:rsidP="00B60561">
      <w:r>
        <w:t xml:space="preserve">Con los modelos definidos y el KFold listo para aplicarse, únicamente </w:t>
      </w:r>
      <w:r w:rsidR="000724CD">
        <w:t xml:space="preserve">son necesarias </w:t>
      </w:r>
      <w:r>
        <w:t xml:space="preserve">unas </w:t>
      </w:r>
      <w:r w:rsidR="000724CD">
        <w:t>mínimas</w:t>
      </w:r>
      <w:r>
        <w:t xml:space="preserve"> </w:t>
      </w:r>
      <w:r w:rsidR="0017579A">
        <w:t>transformaciones</w:t>
      </w:r>
      <w:r>
        <w:t xml:space="preserve"> en </w:t>
      </w:r>
      <w:r w:rsidR="0017579A">
        <w:t>el conjunto de</w:t>
      </w:r>
      <w:r>
        <w:t xml:space="preserve"> datos para</w:t>
      </w:r>
      <w:r w:rsidR="00253C77">
        <w:t xml:space="preserve"> poder realizar las predicciones. La primera adaptación consiste en eliminar una serie de columnas que imposibilita la predicción</w:t>
      </w:r>
      <w:r w:rsidR="000724CD">
        <w:t>. De igual forma</w:t>
      </w:r>
      <w:r w:rsidR="00253C77">
        <w:t xml:space="preserve"> </w:t>
      </w:r>
      <w:r w:rsidR="000724CD">
        <w:t>se deben</w:t>
      </w:r>
      <w:r w:rsidR="00253C77">
        <w:t xml:space="preserve"> eliminar las instancias de datos inconcluyentes, detectados por el EDA previamente realizado. </w:t>
      </w:r>
    </w:p>
    <w:p w14:paraId="6BCCABC9" w14:textId="5F081C69" w:rsidR="00254331" w:rsidRDefault="00253C77" w:rsidP="00B60561">
      <w:r>
        <w:lastRenderedPageBreak/>
        <w:t>Seguidamente se agrupa el conjunto de datos por fecha y provincia, y se rellenan los valores nulos con ceros, dando a entender la ausencia de datos en esas casuísticas.</w:t>
      </w:r>
    </w:p>
    <w:p w14:paraId="4C9F98AA" w14:textId="7248BE7F" w:rsidR="00253C77" w:rsidRDefault="00253C77" w:rsidP="00B60561">
      <w:r>
        <w:t>Con el conjunto ya preparado, se empiezan a realizar las predicciones para cada un</w:t>
      </w:r>
      <w:r w:rsidR="000724CD">
        <w:t>o</w:t>
      </w:r>
      <w:r>
        <w:t xml:space="preserve"> de l</w:t>
      </w:r>
      <w:r w:rsidR="000724CD">
        <w:t>o</w:t>
      </w:r>
      <w:r>
        <w:t xml:space="preserve">s </w:t>
      </w:r>
      <w:r w:rsidR="000724CD">
        <w:t>indicadores</w:t>
      </w:r>
      <w:r w:rsidR="000D347F">
        <w:t xml:space="preserve"> siguientes: Tolueno, S02, PM10, PM2,5, 03 8h y NOX.</w:t>
      </w:r>
    </w:p>
    <w:p w14:paraId="2DD0F315" w14:textId="6FF264E7" w:rsidR="000D347F" w:rsidRDefault="00CF2857" w:rsidP="00B60561">
      <w:r>
        <w:t xml:space="preserve">El primer paso para cada predicción consiste en dividir la variable a predecir del resto, agrupándolas en las variables X (variables independientes) e Y (variable objetivo). Tras la división, se comienza con la predicción gracias a la función </w:t>
      </w:r>
      <w:r w:rsidRPr="00CF2857">
        <w:rPr>
          <w:i/>
          <w:iCs/>
        </w:rPr>
        <w:t>“cross_val_predict”</w:t>
      </w:r>
      <w:r>
        <w:rPr>
          <w:i/>
          <w:iCs/>
        </w:rPr>
        <w:t xml:space="preserve">. </w:t>
      </w:r>
      <w:r>
        <w:t xml:space="preserve"> Se obtienen los resultados de la predicción y se calculan las métricas </w:t>
      </w:r>
      <w:r w:rsidR="000724CD">
        <w:t>utilizadas</w:t>
      </w:r>
      <w:r>
        <w:t xml:space="preserve"> para su evaluación, en este caso el Mean Squared Error (MSE), Mean Absolute Error (MAE) y R2 Score.</w:t>
      </w:r>
    </w:p>
    <w:p w14:paraId="2E7AD2EF" w14:textId="33D6579D" w:rsidR="00AF04A4" w:rsidRPr="007E20AF" w:rsidRDefault="00AF04A4" w:rsidP="00AF04A4">
      <w:pPr>
        <w:pStyle w:val="Descripcin"/>
        <w:keepNext/>
        <w:rPr>
          <w:sz w:val="24"/>
          <w:szCs w:val="24"/>
        </w:rPr>
      </w:pPr>
      <w:bookmarkStart w:id="120" w:name="_Toc176796955"/>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3</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con</w:t>
      </w:r>
      <w:r w:rsidRPr="00AF04A4">
        <w:rPr>
          <w:b w:val="0"/>
          <w:bCs w:val="0"/>
          <w:i/>
          <w:iCs/>
          <w:sz w:val="24"/>
          <w:szCs w:val="24"/>
        </w:rPr>
        <w:t xml:space="preserve"> las predicciones de la calidad del aire</w:t>
      </w:r>
      <w:r>
        <w:rPr>
          <w:b w:val="0"/>
          <w:bCs w:val="0"/>
          <w:i/>
          <w:iCs/>
          <w:sz w:val="24"/>
          <w:szCs w:val="24"/>
        </w:rPr>
        <w:t>.</w:t>
      </w:r>
      <w:bookmarkEnd w:id="120"/>
    </w:p>
    <w:tbl>
      <w:tblPr>
        <w:tblStyle w:val="Tabladelista3"/>
        <w:tblW w:w="9360" w:type="dxa"/>
        <w:tblLook w:val="04A0" w:firstRow="1" w:lastRow="0" w:firstColumn="1" w:lastColumn="0" w:noHBand="0" w:noVBand="1"/>
      </w:tblPr>
      <w:tblGrid>
        <w:gridCol w:w="1250"/>
        <w:gridCol w:w="1574"/>
        <w:gridCol w:w="2143"/>
        <w:gridCol w:w="2143"/>
        <w:gridCol w:w="2250"/>
      </w:tblGrid>
      <w:tr w:rsidR="00AF04A4" w14:paraId="7C6A2790" w14:textId="77777777" w:rsidTr="00531333">
        <w:trPr>
          <w:cnfStyle w:val="100000000000" w:firstRow="1" w:lastRow="0" w:firstColumn="0" w:lastColumn="0" w:oddVBand="0" w:evenVBand="0" w:oddHBand="0" w:evenHBand="0" w:firstRowFirstColumn="0" w:firstRowLastColumn="0" w:lastRowFirstColumn="0" w:lastRowLastColumn="0"/>
          <w:trHeight w:val="509"/>
          <w:tblHeader/>
        </w:trPr>
        <w:tc>
          <w:tcPr>
            <w:cnfStyle w:val="001000000100" w:firstRow="0" w:lastRow="0" w:firstColumn="1" w:lastColumn="0" w:oddVBand="0" w:evenVBand="0" w:oddHBand="0" w:evenHBand="0" w:firstRowFirstColumn="1" w:firstRowLastColumn="0" w:lastRowFirstColumn="0" w:lastRowLastColumn="0"/>
            <w:tcW w:w="2824" w:type="dxa"/>
            <w:gridSpan w:val="2"/>
            <w:vAlign w:val="center"/>
          </w:tcPr>
          <w:p w14:paraId="574745F4" w14:textId="0F87A7F4" w:rsidR="00A66F5D" w:rsidRDefault="00A66F5D" w:rsidP="00A66F5D">
            <w:pPr>
              <w:spacing w:before="0" w:after="0" w:line="276" w:lineRule="auto"/>
              <w:jc w:val="center"/>
            </w:pPr>
            <w:r>
              <w:t>Medición</w:t>
            </w:r>
          </w:p>
        </w:tc>
        <w:tc>
          <w:tcPr>
            <w:tcW w:w="2143" w:type="dxa"/>
            <w:vAlign w:val="center"/>
          </w:tcPr>
          <w:p w14:paraId="6453976D" w14:textId="04A6BDD5"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2143" w:type="dxa"/>
            <w:vAlign w:val="center"/>
          </w:tcPr>
          <w:p w14:paraId="75E51F1D" w14:textId="4C61C4EB"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andom Forest</w:t>
            </w:r>
          </w:p>
        </w:tc>
        <w:tc>
          <w:tcPr>
            <w:tcW w:w="2250" w:type="dxa"/>
            <w:vAlign w:val="center"/>
          </w:tcPr>
          <w:p w14:paraId="71E798AA" w14:textId="56219983"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AF04A4" w14:paraId="3B652951"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1D09C1AC" w14:textId="303D7B35" w:rsidR="00A66F5D" w:rsidRDefault="00A66F5D" w:rsidP="00AF04A4">
            <w:pPr>
              <w:spacing w:before="0" w:after="0" w:line="276" w:lineRule="auto"/>
              <w:jc w:val="left"/>
            </w:pPr>
            <w:r>
              <w:t>Tolueno</w:t>
            </w:r>
          </w:p>
        </w:tc>
        <w:tc>
          <w:tcPr>
            <w:tcW w:w="1574" w:type="dxa"/>
            <w:tcBorders>
              <w:top w:val="single" w:sz="4" w:space="0" w:color="auto"/>
              <w:left w:val="single" w:sz="4" w:space="0" w:color="auto"/>
              <w:bottom w:val="single" w:sz="4" w:space="0" w:color="auto"/>
              <w:right w:val="single" w:sz="4" w:space="0" w:color="auto"/>
            </w:tcBorders>
            <w:vAlign w:val="center"/>
          </w:tcPr>
          <w:p w14:paraId="0F7CC9A2" w14:textId="4EAC7373"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41500B51" w14:textId="01A68D61"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6</w:t>
            </w:r>
          </w:p>
        </w:tc>
        <w:tc>
          <w:tcPr>
            <w:tcW w:w="2143" w:type="dxa"/>
            <w:tcBorders>
              <w:top w:val="single" w:sz="4" w:space="0" w:color="auto"/>
              <w:left w:val="single" w:sz="4" w:space="0" w:color="auto"/>
              <w:bottom w:val="single" w:sz="4" w:space="0" w:color="auto"/>
              <w:right w:val="single" w:sz="4" w:space="0" w:color="auto"/>
            </w:tcBorders>
            <w:vAlign w:val="center"/>
          </w:tcPr>
          <w:p w14:paraId="36CEF67F" w14:textId="46C05CEC"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7</w:t>
            </w:r>
          </w:p>
        </w:tc>
        <w:tc>
          <w:tcPr>
            <w:tcW w:w="2250" w:type="dxa"/>
            <w:tcBorders>
              <w:top w:val="single" w:sz="4" w:space="0" w:color="auto"/>
              <w:left w:val="single" w:sz="4" w:space="0" w:color="auto"/>
              <w:bottom w:val="single" w:sz="4" w:space="0" w:color="auto"/>
              <w:right w:val="single" w:sz="4" w:space="0" w:color="auto"/>
            </w:tcBorders>
            <w:vAlign w:val="center"/>
          </w:tcPr>
          <w:p w14:paraId="3CD33855" w14:textId="069D0F3A"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8</w:t>
            </w:r>
          </w:p>
        </w:tc>
      </w:tr>
      <w:tr w:rsidR="00AF04A4" w14:paraId="3BCA412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6029F"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32EED6CD" w14:textId="23613692"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B3502A" w14:textId="3D85C538"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w:t>
            </w:r>
          </w:p>
        </w:tc>
        <w:tc>
          <w:tcPr>
            <w:tcW w:w="2143" w:type="dxa"/>
            <w:tcBorders>
              <w:top w:val="single" w:sz="4" w:space="0" w:color="auto"/>
              <w:left w:val="single" w:sz="4" w:space="0" w:color="auto"/>
              <w:bottom w:val="single" w:sz="4" w:space="0" w:color="auto"/>
              <w:right w:val="single" w:sz="4" w:space="0" w:color="auto"/>
            </w:tcBorders>
            <w:vAlign w:val="center"/>
          </w:tcPr>
          <w:p w14:paraId="6D171EFE" w14:textId="41CD12E9"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2B0CD7E8" w14:textId="4A44D1EB"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5</w:t>
            </w:r>
          </w:p>
        </w:tc>
      </w:tr>
      <w:tr w:rsidR="00AF04A4" w14:paraId="4CDA907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65C20E9"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931F325" w14:textId="12788152"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C49AFF3" w14:textId="5B0EF628"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4</w:t>
            </w:r>
          </w:p>
        </w:tc>
        <w:tc>
          <w:tcPr>
            <w:tcW w:w="2143" w:type="dxa"/>
            <w:tcBorders>
              <w:top w:val="single" w:sz="4" w:space="0" w:color="auto"/>
              <w:left w:val="single" w:sz="4" w:space="0" w:color="auto"/>
              <w:bottom w:val="single" w:sz="4" w:space="0" w:color="auto"/>
              <w:right w:val="single" w:sz="4" w:space="0" w:color="auto"/>
            </w:tcBorders>
            <w:vAlign w:val="center"/>
          </w:tcPr>
          <w:p w14:paraId="61EFF17D" w14:textId="19F6E4B6"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4D103E1F" w14:textId="66934707"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r>
      <w:tr w:rsidR="00AF04A4" w14:paraId="0ACF2228"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7891822"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E47247" w14:textId="045A4D8E"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2011138" w14:textId="4731649E"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2</w:t>
            </w:r>
          </w:p>
        </w:tc>
        <w:tc>
          <w:tcPr>
            <w:tcW w:w="2143" w:type="dxa"/>
            <w:tcBorders>
              <w:top w:val="single" w:sz="4" w:space="0" w:color="auto"/>
              <w:left w:val="single" w:sz="4" w:space="0" w:color="auto"/>
              <w:bottom w:val="single" w:sz="4" w:space="0" w:color="auto"/>
              <w:right w:val="single" w:sz="4" w:space="0" w:color="auto"/>
            </w:tcBorders>
            <w:vAlign w:val="center"/>
          </w:tcPr>
          <w:p w14:paraId="4DFE5BE6" w14:textId="4AAA2D60"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w:t>
            </w:r>
          </w:p>
        </w:tc>
        <w:tc>
          <w:tcPr>
            <w:tcW w:w="2250" w:type="dxa"/>
            <w:tcBorders>
              <w:top w:val="single" w:sz="4" w:space="0" w:color="auto"/>
              <w:left w:val="single" w:sz="4" w:space="0" w:color="auto"/>
              <w:bottom w:val="single" w:sz="4" w:space="0" w:color="auto"/>
              <w:right w:val="single" w:sz="4" w:space="0" w:color="auto"/>
            </w:tcBorders>
            <w:vAlign w:val="center"/>
          </w:tcPr>
          <w:p w14:paraId="32185621" w14:textId="32443DF7"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w:t>
            </w:r>
          </w:p>
        </w:tc>
      </w:tr>
      <w:tr w:rsidR="00AF04A4" w14:paraId="3726821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6117242" w14:textId="26471527" w:rsidR="00A66F5D" w:rsidRDefault="00A66F5D" w:rsidP="00AF04A4">
            <w:pPr>
              <w:spacing w:before="0" w:after="0" w:line="276" w:lineRule="auto"/>
              <w:jc w:val="left"/>
            </w:pPr>
            <w:r>
              <w:t>SO2</w:t>
            </w:r>
          </w:p>
        </w:tc>
        <w:tc>
          <w:tcPr>
            <w:tcW w:w="1574" w:type="dxa"/>
            <w:tcBorders>
              <w:top w:val="single" w:sz="4" w:space="0" w:color="auto"/>
              <w:left w:val="single" w:sz="4" w:space="0" w:color="auto"/>
              <w:bottom w:val="single" w:sz="4" w:space="0" w:color="auto"/>
              <w:right w:val="single" w:sz="4" w:space="0" w:color="auto"/>
            </w:tcBorders>
            <w:vAlign w:val="center"/>
          </w:tcPr>
          <w:p w14:paraId="475E19CB" w14:textId="14569B95"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0629B" w14:textId="03DD05DB"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7</w:t>
            </w:r>
          </w:p>
        </w:tc>
        <w:tc>
          <w:tcPr>
            <w:tcW w:w="2143" w:type="dxa"/>
            <w:tcBorders>
              <w:top w:val="single" w:sz="4" w:space="0" w:color="auto"/>
              <w:left w:val="single" w:sz="4" w:space="0" w:color="auto"/>
              <w:bottom w:val="single" w:sz="4" w:space="0" w:color="auto"/>
              <w:right w:val="single" w:sz="4" w:space="0" w:color="auto"/>
            </w:tcBorders>
            <w:vAlign w:val="center"/>
          </w:tcPr>
          <w:p w14:paraId="0FA39054" w14:textId="1910C7AD"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1</w:t>
            </w:r>
          </w:p>
        </w:tc>
        <w:tc>
          <w:tcPr>
            <w:tcW w:w="2250" w:type="dxa"/>
            <w:tcBorders>
              <w:top w:val="single" w:sz="4" w:space="0" w:color="auto"/>
              <w:left w:val="single" w:sz="4" w:space="0" w:color="auto"/>
              <w:bottom w:val="single" w:sz="4" w:space="0" w:color="auto"/>
              <w:right w:val="single" w:sz="4" w:space="0" w:color="auto"/>
            </w:tcBorders>
            <w:vAlign w:val="center"/>
          </w:tcPr>
          <w:p w14:paraId="10E4ACF4" w14:textId="680EF6D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5</w:t>
            </w:r>
          </w:p>
        </w:tc>
      </w:tr>
      <w:tr w:rsidR="00AF04A4" w14:paraId="3AF39C4A"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D5EE1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8D36A" w14:textId="599B4FA3"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9B37267" w14:textId="7512ABF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6</w:t>
            </w:r>
          </w:p>
        </w:tc>
        <w:tc>
          <w:tcPr>
            <w:tcW w:w="2143" w:type="dxa"/>
            <w:tcBorders>
              <w:top w:val="single" w:sz="4" w:space="0" w:color="auto"/>
              <w:left w:val="single" w:sz="4" w:space="0" w:color="auto"/>
              <w:bottom w:val="single" w:sz="4" w:space="0" w:color="auto"/>
              <w:right w:val="single" w:sz="4" w:space="0" w:color="auto"/>
            </w:tcBorders>
            <w:vAlign w:val="center"/>
          </w:tcPr>
          <w:p w14:paraId="7438E502" w14:textId="0D1E8B79"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7</w:t>
            </w:r>
          </w:p>
        </w:tc>
        <w:tc>
          <w:tcPr>
            <w:tcW w:w="2250" w:type="dxa"/>
            <w:tcBorders>
              <w:top w:val="single" w:sz="4" w:space="0" w:color="auto"/>
              <w:left w:val="single" w:sz="4" w:space="0" w:color="auto"/>
              <w:bottom w:val="single" w:sz="4" w:space="0" w:color="auto"/>
              <w:right w:val="single" w:sz="4" w:space="0" w:color="auto"/>
            </w:tcBorders>
            <w:vAlign w:val="center"/>
          </w:tcPr>
          <w:p w14:paraId="45B666DA" w14:textId="73549903" w:rsidR="00A66F5D"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6</w:t>
            </w:r>
          </w:p>
        </w:tc>
      </w:tr>
      <w:tr w:rsidR="00AF04A4" w14:paraId="4B3AB1E7"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46EB774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BF8CB1" w14:textId="364B0183"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05851E06" w14:textId="3F96BE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5EDD76BD" w14:textId="02B8975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2</w:t>
            </w:r>
          </w:p>
        </w:tc>
        <w:tc>
          <w:tcPr>
            <w:tcW w:w="2250" w:type="dxa"/>
            <w:tcBorders>
              <w:top w:val="single" w:sz="4" w:space="0" w:color="auto"/>
              <w:left w:val="single" w:sz="4" w:space="0" w:color="auto"/>
              <w:bottom w:val="single" w:sz="4" w:space="0" w:color="auto"/>
              <w:right w:val="single" w:sz="4" w:space="0" w:color="auto"/>
            </w:tcBorders>
            <w:vAlign w:val="center"/>
          </w:tcPr>
          <w:p w14:paraId="71211117" w14:textId="0095B1B5"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6</w:t>
            </w:r>
          </w:p>
        </w:tc>
      </w:tr>
      <w:tr w:rsidR="00AF04A4" w14:paraId="7146DD70"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89BCE3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5C7C1B0" w14:textId="7685BFED"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7B5E3D73" w14:textId="352E98C2"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2</w:t>
            </w:r>
          </w:p>
        </w:tc>
        <w:tc>
          <w:tcPr>
            <w:tcW w:w="2143" w:type="dxa"/>
            <w:tcBorders>
              <w:top w:val="single" w:sz="4" w:space="0" w:color="auto"/>
              <w:left w:val="single" w:sz="4" w:space="0" w:color="auto"/>
              <w:bottom w:val="single" w:sz="4" w:space="0" w:color="auto"/>
              <w:right w:val="single" w:sz="4" w:space="0" w:color="auto"/>
            </w:tcBorders>
            <w:vAlign w:val="center"/>
          </w:tcPr>
          <w:p w14:paraId="69684DAD" w14:textId="0EA2CD5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4</w:t>
            </w:r>
          </w:p>
        </w:tc>
        <w:tc>
          <w:tcPr>
            <w:tcW w:w="2250" w:type="dxa"/>
            <w:tcBorders>
              <w:top w:val="single" w:sz="4" w:space="0" w:color="auto"/>
              <w:left w:val="single" w:sz="4" w:space="0" w:color="auto"/>
              <w:bottom w:val="single" w:sz="4" w:space="0" w:color="auto"/>
              <w:right w:val="single" w:sz="4" w:space="0" w:color="auto"/>
            </w:tcBorders>
            <w:vAlign w:val="center"/>
          </w:tcPr>
          <w:p w14:paraId="6178CB13" w14:textId="414AE2BC"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96</w:t>
            </w:r>
          </w:p>
        </w:tc>
      </w:tr>
      <w:tr w:rsidR="00AF04A4" w14:paraId="0AACE1D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C72DEC8" w14:textId="07FCC86A" w:rsidR="00A66F5D" w:rsidRDefault="00A66F5D" w:rsidP="00AF04A4">
            <w:pPr>
              <w:spacing w:before="0" w:after="0" w:line="276" w:lineRule="auto"/>
              <w:jc w:val="left"/>
            </w:pPr>
            <w:r>
              <w:t>PM2,5</w:t>
            </w:r>
          </w:p>
        </w:tc>
        <w:tc>
          <w:tcPr>
            <w:tcW w:w="1574" w:type="dxa"/>
            <w:tcBorders>
              <w:top w:val="single" w:sz="4" w:space="0" w:color="auto"/>
              <w:left w:val="single" w:sz="4" w:space="0" w:color="auto"/>
              <w:bottom w:val="single" w:sz="4" w:space="0" w:color="auto"/>
              <w:right w:val="single" w:sz="4" w:space="0" w:color="auto"/>
            </w:tcBorders>
            <w:vAlign w:val="center"/>
          </w:tcPr>
          <w:p w14:paraId="2DD95235" w14:textId="4390C3A1"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53393E6" w14:textId="231271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5,72</w:t>
            </w:r>
          </w:p>
        </w:tc>
        <w:tc>
          <w:tcPr>
            <w:tcW w:w="2143" w:type="dxa"/>
            <w:tcBorders>
              <w:top w:val="single" w:sz="4" w:space="0" w:color="auto"/>
              <w:left w:val="single" w:sz="4" w:space="0" w:color="auto"/>
              <w:bottom w:val="single" w:sz="4" w:space="0" w:color="auto"/>
              <w:right w:val="single" w:sz="4" w:space="0" w:color="auto"/>
            </w:tcBorders>
            <w:vAlign w:val="center"/>
          </w:tcPr>
          <w:p w14:paraId="26BD8D76" w14:textId="11DBC830"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68</w:t>
            </w:r>
          </w:p>
        </w:tc>
        <w:tc>
          <w:tcPr>
            <w:tcW w:w="2250" w:type="dxa"/>
            <w:tcBorders>
              <w:top w:val="single" w:sz="4" w:space="0" w:color="auto"/>
              <w:left w:val="single" w:sz="4" w:space="0" w:color="auto"/>
              <w:bottom w:val="single" w:sz="4" w:space="0" w:color="auto"/>
              <w:right w:val="single" w:sz="4" w:space="0" w:color="auto"/>
            </w:tcBorders>
            <w:vAlign w:val="center"/>
          </w:tcPr>
          <w:p w14:paraId="50E8B677" w14:textId="159933E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41</w:t>
            </w:r>
          </w:p>
        </w:tc>
      </w:tr>
      <w:tr w:rsidR="00AF04A4" w14:paraId="1B68E38D"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5603964"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866DB8" w14:textId="23ADE1F7"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B2C151D" w14:textId="512F578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76</w:t>
            </w:r>
          </w:p>
        </w:tc>
        <w:tc>
          <w:tcPr>
            <w:tcW w:w="2143" w:type="dxa"/>
            <w:tcBorders>
              <w:top w:val="single" w:sz="4" w:space="0" w:color="auto"/>
              <w:left w:val="single" w:sz="4" w:space="0" w:color="auto"/>
              <w:bottom w:val="single" w:sz="4" w:space="0" w:color="auto"/>
              <w:right w:val="single" w:sz="4" w:space="0" w:color="auto"/>
            </w:tcBorders>
            <w:vAlign w:val="center"/>
          </w:tcPr>
          <w:p w14:paraId="653301AE" w14:textId="2BF4316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49</w:t>
            </w:r>
          </w:p>
        </w:tc>
        <w:tc>
          <w:tcPr>
            <w:tcW w:w="2250" w:type="dxa"/>
            <w:tcBorders>
              <w:top w:val="single" w:sz="4" w:space="0" w:color="auto"/>
              <w:left w:val="single" w:sz="4" w:space="0" w:color="auto"/>
              <w:bottom w:val="single" w:sz="4" w:space="0" w:color="auto"/>
              <w:right w:val="single" w:sz="4" w:space="0" w:color="auto"/>
            </w:tcBorders>
            <w:vAlign w:val="center"/>
          </w:tcPr>
          <w:p w14:paraId="70D44BB2" w14:textId="465037B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AF04A4" w14:paraId="2D0D1FC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1EE63AD"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172BA50" w14:textId="60C2787A"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3962806E" w14:textId="08E9EBD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7</w:t>
            </w:r>
          </w:p>
        </w:tc>
        <w:tc>
          <w:tcPr>
            <w:tcW w:w="2143" w:type="dxa"/>
            <w:tcBorders>
              <w:top w:val="single" w:sz="4" w:space="0" w:color="auto"/>
              <w:left w:val="single" w:sz="4" w:space="0" w:color="auto"/>
              <w:bottom w:val="single" w:sz="4" w:space="0" w:color="auto"/>
              <w:right w:val="single" w:sz="4" w:space="0" w:color="auto"/>
            </w:tcBorders>
            <w:vAlign w:val="center"/>
          </w:tcPr>
          <w:p w14:paraId="12E5CEFC" w14:textId="16B271C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c>
          <w:tcPr>
            <w:tcW w:w="2250" w:type="dxa"/>
            <w:tcBorders>
              <w:top w:val="single" w:sz="4" w:space="0" w:color="auto"/>
              <w:left w:val="single" w:sz="4" w:space="0" w:color="auto"/>
              <w:bottom w:val="single" w:sz="4" w:space="0" w:color="auto"/>
              <w:right w:val="single" w:sz="4" w:space="0" w:color="auto"/>
            </w:tcBorders>
            <w:vAlign w:val="center"/>
          </w:tcPr>
          <w:p w14:paraId="154256EB" w14:textId="1BD536A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4</w:t>
            </w:r>
          </w:p>
        </w:tc>
      </w:tr>
      <w:tr w:rsidR="00AF04A4" w14:paraId="3B3A82D3"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B890E2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3F0C77D" w14:textId="1F94BF8E"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4721A74E" w14:textId="38DDCD9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8</w:t>
            </w:r>
          </w:p>
        </w:tc>
        <w:tc>
          <w:tcPr>
            <w:tcW w:w="2143" w:type="dxa"/>
            <w:tcBorders>
              <w:top w:val="single" w:sz="4" w:space="0" w:color="auto"/>
              <w:left w:val="single" w:sz="4" w:space="0" w:color="auto"/>
              <w:bottom w:val="single" w:sz="4" w:space="0" w:color="auto"/>
              <w:right w:val="single" w:sz="4" w:space="0" w:color="auto"/>
            </w:tcBorders>
            <w:vAlign w:val="center"/>
          </w:tcPr>
          <w:p w14:paraId="711C2B35" w14:textId="4D32036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4</w:t>
            </w:r>
          </w:p>
        </w:tc>
        <w:tc>
          <w:tcPr>
            <w:tcW w:w="2250" w:type="dxa"/>
            <w:tcBorders>
              <w:top w:val="single" w:sz="4" w:space="0" w:color="auto"/>
              <w:left w:val="single" w:sz="4" w:space="0" w:color="auto"/>
              <w:bottom w:val="single" w:sz="4" w:space="0" w:color="auto"/>
              <w:right w:val="single" w:sz="4" w:space="0" w:color="auto"/>
            </w:tcBorders>
            <w:vAlign w:val="center"/>
          </w:tcPr>
          <w:p w14:paraId="60B28238" w14:textId="5990107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68</w:t>
            </w:r>
          </w:p>
        </w:tc>
      </w:tr>
      <w:tr w:rsidR="00AF04A4" w14:paraId="0F5D9B3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201C8AC5" w14:textId="73B94474" w:rsidR="00A66F5D" w:rsidRDefault="00A66F5D" w:rsidP="00AF04A4">
            <w:pPr>
              <w:spacing w:before="0" w:after="0" w:line="276" w:lineRule="auto"/>
              <w:jc w:val="left"/>
            </w:pPr>
            <w:r>
              <w:t>PM10</w:t>
            </w:r>
          </w:p>
        </w:tc>
        <w:tc>
          <w:tcPr>
            <w:tcW w:w="1574" w:type="dxa"/>
            <w:tcBorders>
              <w:top w:val="single" w:sz="4" w:space="0" w:color="auto"/>
              <w:left w:val="single" w:sz="4" w:space="0" w:color="auto"/>
              <w:bottom w:val="single" w:sz="4" w:space="0" w:color="auto"/>
              <w:right w:val="single" w:sz="4" w:space="0" w:color="auto"/>
            </w:tcBorders>
            <w:vAlign w:val="center"/>
          </w:tcPr>
          <w:p w14:paraId="02047559" w14:textId="19C0713E"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67947" w14:textId="2293203E"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75</w:t>
            </w:r>
          </w:p>
        </w:tc>
        <w:tc>
          <w:tcPr>
            <w:tcW w:w="2143" w:type="dxa"/>
            <w:tcBorders>
              <w:top w:val="single" w:sz="4" w:space="0" w:color="auto"/>
              <w:left w:val="single" w:sz="4" w:space="0" w:color="auto"/>
              <w:bottom w:val="single" w:sz="4" w:space="0" w:color="auto"/>
              <w:right w:val="single" w:sz="4" w:space="0" w:color="auto"/>
            </w:tcBorders>
            <w:vAlign w:val="center"/>
          </w:tcPr>
          <w:p w14:paraId="79375722" w14:textId="0906E12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45</w:t>
            </w:r>
          </w:p>
        </w:tc>
        <w:tc>
          <w:tcPr>
            <w:tcW w:w="2250" w:type="dxa"/>
            <w:tcBorders>
              <w:top w:val="single" w:sz="4" w:space="0" w:color="auto"/>
              <w:left w:val="single" w:sz="4" w:space="0" w:color="auto"/>
              <w:bottom w:val="single" w:sz="4" w:space="0" w:color="auto"/>
              <w:right w:val="single" w:sz="4" w:space="0" w:color="auto"/>
            </w:tcBorders>
            <w:vAlign w:val="center"/>
          </w:tcPr>
          <w:p w14:paraId="5B16A8FB" w14:textId="50930BAC"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1,08</w:t>
            </w:r>
          </w:p>
        </w:tc>
      </w:tr>
      <w:tr w:rsidR="00AF04A4" w14:paraId="2FC1984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1517AA3A"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47EA3D79" w14:textId="06C52621"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04532F6" w14:textId="64E5F78E"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26</w:t>
            </w:r>
          </w:p>
        </w:tc>
        <w:tc>
          <w:tcPr>
            <w:tcW w:w="2143" w:type="dxa"/>
            <w:tcBorders>
              <w:top w:val="single" w:sz="4" w:space="0" w:color="auto"/>
              <w:left w:val="single" w:sz="4" w:space="0" w:color="auto"/>
              <w:bottom w:val="single" w:sz="4" w:space="0" w:color="auto"/>
              <w:right w:val="single" w:sz="4" w:space="0" w:color="auto"/>
            </w:tcBorders>
            <w:vAlign w:val="center"/>
          </w:tcPr>
          <w:p w14:paraId="79C0BF56" w14:textId="6D5087B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8</w:t>
            </w:r>
          </w:p>
        </w:tc>
        <w:tc>
          <w:tcPr>
            <w:tcW w:w="2250" w:type="dxa"/>
            <w:tcBorders>
              <w:top w:val="single" w:sz="4" w:space="0" w:color="auto"/>
              <w:left w:val="single" w:sz="4" w:space="0" w:color="auto"/>
              <w:bottom w:val="single" w:sz="4" w:space="0" w:color="auto"/>
              <w:right w:val="single" w:sz="4" w:space="0" w:color="auto"/>
            </w:tcBorders>
            <w:vAlign w:val="center"/>
          </w:tcPr>
          <w:p w14:paraId="72793A61" w14:textId="5F694040"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8</w:t>
            </w:r>
          </w:p>
        </w:tc>
      </w:tr>
      <w:tr w:rsidR="00AF04A4" w14:paraId="08BAC2B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C553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E860F" w14:textId="545461DB"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5449CE2E" w14:textId="49189AE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c>
          <w:tcPr>
            <w:tcW w:w="2143" w:type="dxa"/>
            <w:tcBorders>
              <w:top w:val="single" w:sz="4" w:space="0" w:color="auto"/>
              <w:left w:val="single" w:sz="4" w:space="0" w:color="auto"/>
              <w:bottom w:val="single" w:sz="4" w:space="0" w:color="auto"/>
              <w:right w:val="single" w:sz="4" w:space="0" w:color="auto"/>
            </w:tcBorders>
            <w:vAlign w:val="center"/>
          </w:tcPr>
          <w:p w14:paraId="2E77A7A8" w14:textId="6FB54C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2</w:t>
            </w:r>
          </w:p>
        </w:tc>
        <w:tc>
          <w:tcPr>
            <w:tcW w:w="2250" w:type="dxa"/>
            <w:tcBorders>
              <w:top w:val="single" w:sz="4" w:space="0" w:color="auto"/>
              <w:left w:val="single" w:sz="4" w:space="0" w:color="auto"/>
              <w:bottom w:val="single" w:sz="4" w:space="0" w:color="auto"/>
              <w:right w:val="single" w:sz="4" w:space="0" w:color="auto"/>
            </w:tcBorders>
            <w:vAlign w:val="center"/>
          </w:tcPr>
          <w:p w14:paraId="3F67B5EB" w14:textId="56FC0B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7</w:t>
            </w:r>
          </w:p>
        </w:tc>
      </w:tr>
      <w:tr w:rsidR="00AF04A4" w14:paraId="0FBCAFF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CC2E0E"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70FD7E7" w14:textId="443AEC4B"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5DAACD6" w14:textId="4972CF5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143" w:type="dxa"/>
            <w:tcBorders>
              <w:top w:val="single" w:sz="4" w:space="0" w:color="auto"/>
              <w:left w:val="single" w:sz="4" w:space="0" w:color="auto"/>
              <w:bottom w:val="single" w:sz="4" w:space="0" w:color="auto"/>
              <w:right w:val="single" w:sz="4" w:space="0" w:color="auto"/>
            </w:tcBorders>
            <w:vAlign w:val="center"/>
          </w:tcPr>
          <w:p w14:paraId="01254126" w14:textId="37A7B79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250" w:type="dxa"/>
            <w:tcBorders>
              <w:top w:val="single" w:sz="4" w:space="0" w:color="auto"/>
              <w:left w:val="single" w:sz="4" w:space="0" w:color="auto"/>
              <w:bottom w:val="single" w:sz="4" w:space="0" w:color="auto"/>
              <w:right w:val="single" w:sz="4" w:space="0" w:color="auto"/>
            </w:tcBorders>
            <w:vAlign w:val="center"/>
          </w:tcPr>
          <w:p w14:paraId="0D40F326" w14:textId="212AD021"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07</w:t>
            </w:r>
          </w:p>
        </w:tc>
      </w:tr>
      <w:tr w:rsidR="00AF04A4" w14:paraId="194618E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54B6FCFE" w14:textId="1B556959" w:rsidR="00A66F5D" w:rsidRDefault="00AF04A4" w:rsidP="00AF04A4">
            <w:pPr>
              <w:spacing w:before="0" w:after="0" w:line="276" w:lineRule="auto"/>
              <w:jc w:val="left"/>
            </w:pPr>
            <w:r>
              <w:lastRenderedPageBreak/>
              <w:t>03 8h</w:t>
            </w:r>
          </w:p>
        </w:tc>
        <w:tc>
          <w:tcPr>
            <w:tcW w:w="1574" w:type="dxa"/>
            <w:tcBorders>
              <w:top w:val="single" w:sz="4" w:space="0" w:color="auto"/>
              <w:left w:val="single" w:sz="4" w:space="0" w:color="auto"/>
              <w:bottom w:val="single" w:sz="4" w:space="0" w:color="auto"/>
              <w:right w:val="single" w:sz="4" w:space="0" w:color="auto"/>
            </w:tcBorders>
            <w:vAlign w:val="center"/>
          </w:tcPr>
          <w:p w14:paraId="0B147A33" w14:textId="379BA23D"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BA0B11F" w14:textId="30F4E26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77</w:t>
            </w:r>
          </w:p>
        </w:tc>
        <w:tc>
          <w:tcPr>
            <w:tcW w:w="2143" w:type="dxa"/>
            <w:tcBorders>
              <w:top w:val="single" w:sz="4" w:space="0" w:color="auto"/>
              <w:left w:val="single" w:sz="4" w:space="0" w:color="auto"/>
              <w:bottom w:val="single" w:sz="4" w:space="0" w:color="auto"/>
              <w:right w:val="single" w:sz="4" w:space="0" w:color="auto"/>
            </w:tcBorders>
            <w:vAlign w:val="center"/>
          </w:tcPr>
          <w:p w14:paraId="4EB7CDC0" w14:textId="63B3B4A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54</w:t>
            </w:r>
          </w:p>
        </w:tc>
        <w:tc>
          <w:tcPr>
            <w:tcW w:w="2250" w:type="dxa"/>
            <w:tcBorders>
              <w:top w:val="single" w:sz="4" w:space="0" w:color="auto"/>
              <w:left w:val="single" w:sz="4" w:space="0" w:color="auto"/>
              <w:bottom w:val="single" w:sz="4" w:space="0" w:color="auto"/>
              <w:right w:val="single" w:sz="4" w:space="0" w:color="auto"/>
            </w:tcBorders>
            <w:vAlign w:val="center"/>
          </w:tcPr>
          <w:p w14:paraId="7C5D1045" w14:textId="55E4A91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3,21</w:t>
            </w:r>
          </w:p>
        </w:tc>
      </w:tr>
      <w:tr w:rsidR="00AF04A4" w14:paraId="7F44133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1356CA5"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6995C7E9" w14:textId="68ABD7C6"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32232AE9" w14:textId="65AF4434"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0,47</w:t>
            </w:r>
          </w:p>
        </w:tc>
        <w:tc>
          <w:tcPr>
            <w:tcW w:w="2143" w:type="dxa"/>
            <w:tcBorders>
              <w:top w:val="single" w:sz="4" w:space="0" w:color="auto"/>
              <w:left w:val="single" w:sz="4" w:space="0" w:color="auto"/>
              <w:bottom w:val="single" w:sz="4" w:space="0" w:color="auto"/>
              <w:right w:val="single" w:sz="4" w:space="0" w:color="auto"/>
            </w:tcBorders>
            <w:vAlign w:val="center"/>
          </w:tcPr>
          <w:p w14:paraId="0A31EA64" w14:textId="7CB9BCC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63</w:t>
            </w:r>
          </w:p>
        </w:tc>
        <w:tc>
          <w:tcPr>
            <w:tcW w:w="2250" w:type="dxa"/>
            <w:tcBorders>
              <w:top w:val="single" w:sz="4" w:space="0" w:color="auto"/>
              <w:left w:val="single" w:sz="4" w:space="0" w:color="auto"/>
              <w:bottom w:val="single" w:sz="4" w:space="0" w:color="auto"/>
              <w:right w:val="single" w:sz="4" w:space="0" w:color="auto"/>
            </w:tcBorders>
            <w:vAlign w:val="center"/>
          </w:tcPr>
          <w:p w14:paraId="37F9A537" w14:textId="1F25BD6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5</w:t>
            </w:r>
          </w:p>
        </w:tc>
      </w:tr>
      <w:tr w:rsidR="00AF04A4" w14:paraId="2BEE01CC"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1A2BFF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BAC02A3" w14:textId="2381AA10"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0EDE3D5" w14:textId="705B57A9"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214A3A32" w14:textId="4C5A110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7</w:t>
            </w:r>
          </w:p>
        </w:tc>
        <w:tc>
          <w:tcPr>
            <w:tcW w:w="2250" w:type="dxa"/>
            <w:tcBorders>
              <w:top w:val="single" w:sz="4" w:space="0" w:color="auto"/>
              <w:left w:val="single" w:sz="4" w:space="0" w:color="auto"/>
              <w:bottom w:val="single" w:sz="4" w:space="0" w:color="auto"/>
              <w:right w:val="single" w:sz="4" w:space="0" w:color="auto"/>
            </w:tcBorders>
            <w:vAlign w:val="center"/>
          </w:tcPr>
          <w:p w14:paraId="37A76582" w14:textId="7F71B02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r>
      <w:tr w:rsidR="00AF04A4" w14:paraId="2635A71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4C7B33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C334974" w14:textId="4065E734"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3695C660" w14:textId="4F1A6EA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3,99</w:t>
            </w:r>
          </w:p>
        </w:tc>
        <w:tc>
          <w:tcPr>
            <w:tcW w:w="2143" w:type="dxa"/>
            <w:tcBorders>
              <w:top w:val="single" w:sz="4" w:space="0" w:color="auto"/>
              <w:left w:val="single" w:sz="4" w:space="0" w:color="auto"/>
              <w:bottom w:val="single" w:sz="4" w:space="0" w:color="auto"/>
              <w:right w:val="single" w:sz="4" w:space="0" w:color="auto"/>
            </w:tcBorders>
            <w:vAlign w:val="center"/>
          </w:tcPr>
          <w:p w14:paraId="2AE8258C" w14:textId="13675ED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4,28</w:t>
            </w:r>
          </w:p>
        </w:tc>
        <w:tc>
          <w:tcPr>
            <w:tcW w:w="2250" w:type="dxa"/>
            <w:tcBorders>
              <w:top w:val="single" w:sz="4" w:space="0" w:color="auto"/>
              <w:left w:val="single" w:sz="4" w:space="0" w:color="auto"/>
              <w:bottom w:val="single" w:sz="4" w:space="0" w:color="auto"/>
              <w:right w:val="single" w:sz="4" w:space="0" w:color="auto"/>
            </w:tcBorders>
            <w:vAlign w:val="center"/>
          </w:tcPr>
          <w:p w14:paraId="26F52914" w14:textId="76ECB61B"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1,84</w:t>
            </w:r>
          </w:p>
        </w:tc>
      </w:tr>
      <w:tr w:rsidR="00AF04A4" w14:paraId="566637B2"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right w:val="single" w:sz="4" w:space="0" w:color="auto"/>
            </w:tcBorders>
            <w:vAlign w:val="center"/>
          </w:tcPr>
          <w:p w14:paraId="0955140D" w14:textId="1C69AC0D" w:rsidR="00AF04A4" w:rsidRDefault="00AF04A4" w:rsidP="00AF04A4">
            <w:pPr>
              <w:spacing w:before="0" w:after="0" w:line="276" w:lineRule="auto"/>
              <w:jc w:val="left"/>
            </w:pPr>
            <w:r>
              <w:t>NOX</w:t>
            </w:r>
          </w:p>
        </w:tc>
        <w:tc>
          <w:tcPr>
            <w:tcW w:w="1574" w:type="dxa"/>
            <w:tcBorders>
              <w:top w:val="single" w:sz="4" w:space="0" w:color="auto"/>
              <w:left w:val="single" w:sz="4" w:space="0" w:color="auto"/>
              <w:bottom w:val="single" w:sz="4" w:space="0" w:color="auto"/>
              <w:right w:val="single" w:sz="4" w:space="0" w:color="auto"/>
            </w:tcBorders>
            <w:vAlign w:val="center"/>
          </w:tcPr>
          <w:p w14:paraId="1FEEE28F" w14:textId="12BCED6C"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A764564" w14:textId="1A0CA961"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06</w:t>
            </w:r>
          </w:p>
        </w:tc>
        <w:tc>
          <w:tcPr>
            <w:tcW w:w="2143" w:type="dxa"/>
            <w:tcBorders>
              <w:top w:val="single" w:sz="4" w:space="0" w:color="auto"/>
              <w:left w:val="single" w:sz="4" w:space="0" w:color="auto"/>
              <w:bottom w:val="single" w:sz="4" w:space="0" w:color="auto"/>
              <w:right w:val="single" w:sz="4" w:space="0" w:color="auto"/>
            </w:tcBorders>
            <w:vAlign w:val="center"/>
          </w:tcPr>
          <w:p w14:paraId="1650E512" w14:textId="209A65E9"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48</w:t>
            </w:r>
          </w:p>
        </w:tc>
        <w:tc>
          <w:tcPr>
            <w:tcW w:w="2250" w:type="dxa"/>
            <w:tcBorders>
              <w:top w:val="single" w:sz="4" w:space="0" w:color="auto"/>
              <w:left w:val="single" w:sz="4" w:space="0" w:color="auto"/>
              <w:bottom w:val="single" w:sz="4" w:space="0" w:color="auto"/>
              <w:right w:val="single" w:sz="4" w:space="0" w:color="auto"/>
            </w:tcBorders>
            <w:vAlign w:val="center"/>
          </w:tcPr>
          <w:p w14:paraId="3870B1EA" w14:textId="5213207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90,61</w:t>
            </w:r>
          </w:p>
        </w:tc>
      </w:tr>
      <w:tr w:rsidR="00AF04A4" w14:paraId="22C24C21"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2A7391C4"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ABC779" w14:textId="74ED0D64"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103A70" w14:textId="29EBDC86"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49</w:t>
            </w:r>
          </w:p>
        </w:tc>
        <w:tc>
          <w:tcPr>
            <w:tcW w:w="2143" w:type="dxa"/>
            <w:tcBorders>
              <w:top w:val="single" w:sz="4" w:space="0" w:color="auto"/>
              <w:left w:val="single" w:sz="4" w:space="0" w:color="auto"/>
              <w:bottom w:val="single" w:sz="4" w:space="0" w:color="auto"/>
              <w:right w:val="single" w:sz="4" w:space="0" w:color="auto"/>
            </w:tcBorders>
            <w:vAlign w:val="center"/>
          </w:tcPr>
          <w:p w14:paraId="7C9E871E" w14:textId="16CC3932"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9</w:t>
            </w:r>
          </w:p>
        </w:tc>
        <w:tc>
          <w:tcPr>
            <w:tcW w:w="2250" w:type="dxa"/>
            <w:tcBorders>
              <w:top w:val="single" w:sz="4" w:space="0" w:color="auto"/>
              <w:left w:val="single" w:sz="4" w:space="0" w:color="auto"/>
              <w:bottom w:val="single" w:sz="4" w:space="0" w:color="auto"/>
              <w:right w:val="single" w:sz="4" w:space="0" w:color="auto"/>
            </w:tcBorders>
            <w:vAlign w:val="center"/>
          </w:tcPr>
          <w:p w14:paraId="68B27F16" w14:textId="752C290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22</w:t>
            </w:r>
          </w:p>
        </w:tc>
      </w:tr>
      <w:tr w:rsidR="00AF04A4" w14:paraId="26333BD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12EF5F5D"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2A304E" w14:textId="4527A845"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18BD8AE" w14:textId="35115FF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4</w:t>
            </w:r>
          </w:p>
        </w:tc>
        <w:tc>
          <w:tcPr>
            <w:tcW w:w="2143" w:type="dxa"/>
            <w:tcBorders>
              <w:top w:val="single" w:sz="4" w:space="0" w:color="auto"/>
              <w:left w:val="single" w:sz="4" w:space="0" w:color="auto"/>
              <w:bottom w:val="single" w:sz="4" w:space="0" w:color="auto"/>
              <w:right w:val="single" w:sz="4" w:space="0" w:color="auto"/>
            </w:tcBorders>
            <w:vAlign w:val="center"/>
          </w:tcPr>
          <w:p w14:paraId="4D047BD4" w14:textId="6FFF743E"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5</w:t>
            </w:r>
          </w:p>
        </w:tc>
        <w:tc>
          <w:tcPr>
            <w:tcW w:w="2250" w:type="dxa"/>
            <w:tcBorders>
              <w:top w:val="single" w:sz="4" w:space="0" w:color="auto"/>
              <w:left w:val="single" w:sz="4" w:space="0" w:color="auto"/>
              <w:bottom w:val="single" w:sz="4" w:space="0" w:color="auto"/>
              <w:right w:val="single" w:sz="4" w:space="0" w:color="auto"/>
            </w:tcBorders>
            <w:vAlign w:val="center"/>
          </w:tcPr>
          <w:p w14:paraId="400F4E14" w14:textId="692EBCD5"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r>
      <w:tr w:rsidR="00AF04A4" w14:paraId="35E72C24"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bottom w:val="single" w:sz="4" w:space="0" w:color="auto"/>
              <w:right w:val="single" w:sz="4" w:space="0" w:color="auto"/>
            </w:tcBorders>
          </w:tcPr>
          <w:p w14:paraId="168B9A7F"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B2C97D" w14:textId="1D6F2B1F"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59E88199" w14:textId="321BF32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9</w:t>
            </w:r>
          </w:p>
        </w:tc>
        <w:tc>
          <w:tcPr>
            <w:tcW w:w="2143" w:type="dxa"/>
            <w:tcBorders>
              <w:top w:val="single" w:sz="4" w:space="0" w:color="auto"/>
              <w:left w:val="single" w:sz="4" w:space="0" w:color="auto"/>
              <w:bottom w:val="single" w:sz="4" w:space="0" w:color="auto"/>
              <w:right w:val="single" w:sz="4" w:space="0" w:color="auto"/>
            </w:tcBorders>
            <w:vAlign w:val="center"/>
          </w:tcPr>
          <w:p w14:paraId="47C0A578" w14:textId="77A4D5CB"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71</w:t>
            </w:r>
          </w:p>
        </w:tc>
        <w:tc>
          <w:tcPr>
            <w:tcW w:w="2250" w:type="dxa"/>
            <w:tcBorders>
              <w:top w:val="single" w:sz="4" w:space="0" w:color="auto"/>
              <w:left w:val="single" w:sz="4" w:space="0" w:color="auto"/>
              <w:bottom w:val="single" w:sz="4" w:space="0" w:color="auto"/>
              <w:right w:val="single" w:sz="4" w:space="0" w:color="auto"/>
            </w:tcBorders>
            <w:vAlign w:val="center"/>
          </w:tcPr>
          <w:p w14:paraId="4498D318" w14:textId="66343208"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59</w:t>
            </w:r>
          </w:p>
        </w:tc>
      </w:tr>
    </w:tbl>
    <w:p w14:paraId="0DA5D9A6" w14:textId="77777777" w:rsidR="00AF04A4" w:rsidRDefault="00AF04A4" w:rsidP="00AF04A4">
      <w:pPr>
        <w:pStyle w:val="Piedefoto-tabla"/>
        <w:rPr>
          <w:lang w:val="es-ES"/>
        </w:rPr>
      </w:pPr>
      <w:r w:rsidRPr="00F527EC">
        <w:rPr>
          <w:lang w:val="es-ES"/>
        </w:rPr>
        <w:t>Fuente: Elaboración propia.</w:t>
      </w:r>
    </w:p>
    <w:p w14:paraId="6BEA3F98" w14:textId="745C9526" w:rsidR="00B03DBE" w:rsidRDefault="00B03DBE" w:rsidP="00B03DBE">
      <w:pPr>
        <w:pStyle w:val="Ttulo4"/>
        <w:ind w:left="851" w:hanging="851"/>
      </w:pPr>
      <w:r>
        <w:t>Incidencias</w:t>
      </w:r>
    </w:p>
    <w:p w14:paraId="5F610794" w14:textId="77777777" w:rsidR="004430DF" w:rsidRDefault="00EF6BC1" w:rsidP="005D11DE">
      <w:r>
        <w:t>El</w:t>
      </w:r>
      <w:r w:rsidR="005D11DE">
        <w:t xml:space="preserve"> conjunto de datos que engloba las incidencias utiliza </w:t>
      </w:r>
      <w:r>
        <w:t xml:space="preserve">una técnica de aprendizaje no supervisado como es </w:t>
      </w:r>
      <w:r w:rsidR="005B29E6">
        <w:t>el clustering</w:t>
      </w:r>
      <w:r>
        <w:t>,</w:t>
      </w:r>
      <w:r w:rsidR="005B29E6">
        <w:t xml:space="preserve"> al igual que </w:t>
      </w:r>
      <w:r>
        <w:t>se hace con</w:t>
      </w:r>
      <w:r w:rsidR="005B29E6">
        <w:t xml:space="preserve"> los </w:t>
      </w:r>
      <w:r>
        <w:t xml:space="preserve">datos de los </w:t>
      </w:r>
      <w:r w:rsidR="005B29E6">
        <w:t>flujos de tráfico</w:t>
      </w:r>
      <w:r>
        <w:t>. No obstante</w:t>
      </w:r>
      <w:r w:rsidR="005B29E6">
        <w:t>, exist</w:t>
      </w:r>
      <w:r>
        <w:t>en</w:t>
      </w:r>
      <w:r w:rsidR="005B29E6">
        <w:t xml:space="preserve"> algunas diferencias</w:t>
      </w:r>
      <w:r>
        <w:t xml:space="preserve"> en ambos procedimientos.</w:t>
      </w:r>
      <w:r w:rsidR="00F13F4B">
        <w:t xml:space="preserve"> </w:t>
      </w:r>
      <w:r>
        <w:t xml:space="preserve">La </w:t>
      </w:r>
      <w:r w:rsidR="00F13F4B">
        <w:t>más</w:t>
      </w:r>
      <w:r>
        <w:t xml:space="preserve"> notoria es que se requiere de una adaptación de los tipos de fecha existentes ya que algunos </w:t>
      </w:r>
      <w:r w:rsidR="004430DF">
        <w:t>registros</w:t>
      </w:r>
      <w:r>
        <w:t xml:space="preserve"> contienen </w:t>
      </w:r>
      <w:r w:rsidR="004430DF">
        <w:t>un</w:t>
      </w:r>
      <w:r>
        <w:t xml:space="preserve"> formato </w:t>
      </w:r>
      <w:r w:rsidR="004430DF">
        <w:t>con</w:t>
      </w:r>
      <w:r>
        <w:t xml:space="preserve"> segundos mientras que otros los omiten</w:t>
      </w:r>
      <w:r w:rsidR="004430DF">
        <w:t xml:space="preserve">. </w:t>
      </w:r>
    </w:p>
    <w:p w14:paraId="6323A9E6" w14:textId="46AE3CE6" w:rsidR="00EF6BC1" w:rsidRDefault="004430DF" w:rsidP="005D11DE">
      <w:r>
        <w:t>Para ello se unifica el formato, añadiendo los segundos a aquellos registros faltantes y se convierte dicha columna a tipo fecha</w:t>
      </w:r>
      <w:r w:rsidR="00B047A1">
        <w:t xml:space="preserve">. Posteriormente </w:t>
      </w:r>
      <w:r>
        <w:t xml:space="preserve">se conforma un </w:t>
      </w:r>
      <w:r w:rsidR="00B047A1">
        <w:t xml:space="preserve">nuevo </w:t>
      </w:r>
      <w:r>
        <w:t>conjunto de datos agrupa</w:t>
      </w:r>
      <w:r w:rsidR="00B047A1">
        <w:t>n</w:t>
      </w:r>
      <w:r>
        <w:t>do por la fecha, provincia y tipo de incidencia.</w:t>
      </w:r>
    </w:p>
    <w:p w14:paraId="665D1E02" w14:textId="7BEB1433" w:rsidR="00B047A1" w:rsidRDefault="00B047A1" w:rsidP="005D11DE">
      <w:r>
        <w:t>Con esta agrupación realizada, se obtienen 3 clústeres en base al n</w:t>
      </w:r>
      <w:r w:rsidR="00265B0B">
        <w:t>ú</w:t>
      </w:r>
      <w:r>
        <w:t>mero de incidentes registrados, pudiendo considerar alta, media o baja la cantidad de incidentes ocurridos.</w:t>
      </w:r>
    </w:p>
    <w:p w14:paraId="7C719962" w14:textId="0177202D" w:rsidR="00D34982" w:rsidRDefault="00D34982" w:rsidP="005D11DE">
      <w:r>
        <w:t>Se muestra la asignación en la siguiente ilustración.</w:t>
      </w:r>
    </w:p>
    <w:p w14:paraId="7E93B7B3" w14:textId="77777777" w:rsidR="00531333" w:rsidRDefault="00531333">
      <w:pPr>
        <w:spacing w:before="0" w:after="0" w:line="240" w:lineRule="auto"/>
        <w:jc w:val="left"/>
        <w:rPr>
          <w:b/>
          <w:bCs/>
        </w:rPr>
      </w:pPr>
      <w:r>
        <w:rPr>
          <w:b/>
          <w:bCs/>
        </w:rPr>
        <w:br w:type="page"/>
      </w:r>
    </w:p>
    <w:p w14:paraId="438F732B" w14:textId="2E764F72" w:rsidR="00D34982" w:rsidRPr="000724CD" w:rsidRDefault="00D34982" w:rsidP="00D34982">
      <w:pPr>
        <w:rPr>
          <w:i/>
          <w:iCs/>
        </w:rPr>
      </w:pPr>
      <w:bookmarkStart w:id="121" w:name="_Toc176796939"/>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7</w:t>
      </w:r>
      <w:r w:rsidRPr="00F37CFB">
        <w:rPr>
          <w:b/>
          <w:bCs/>
        </w:rPr>
        <w:fldChar w:fldCharType="end"/>
      </w:r>
      <w:r w:rsidRPr="00F37CFB">
        <w:rPr>
          <w:b/>
          <w:bCs/>
        </w:rPr>
        <w:t>.</w:t>
      </w:r>
      <w:r w:rsidRPr="002A3D58">
        <w:t xml:space="preserve"> </w:t>
      </w:r>
      <w:r>
        <w:rPr>
          <w:i/>
          <w:iCs/>
        </w:rPr>
        <w:t>Clustering de las incidencias</w:t>
      </w:r>
      <w:r w:rsidR="004166EA">
        <w:rPr>
          <w:i/>
          <w:iCs/>
        </w:rPr>
        <w:t>.</w:t>
      </w:r>
      <w:bookmarkEnd w:id="121"/>
    </w:p>
    <w:p w14:paraId="71420D83" w14:textId="42FEE450" w:rsidR="00D34982" w:rsidRDefault="00AF04A4" w:rsidP="00D34982">
      <w:pPr>
        <w:pStyle w:val="Piedefoto-tabla"/>
        <w:rPr>
          <w:lang w:val="es-ES"/>
        </w:rPr>
      </w:pPr>
      <w:r w:rsidRPr="00AF04A4">
        <w:rPr>
          <w:noProof/>
          <w:lang w:val="es-ES"/>
        </w:rPr>
        <w:drawing>
          <wp:inline distT="0" distB="0" distL="0" distR="0" wp14:anchorId="1A955ED0" wp14:editId="187E0486">
            <wp:extent cx="3382728" cy="2895600"/>
            <wp:effectExtent l="0" t="0" r="0" b="0"/>
            <wp:docPr id="1090309048"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09048" name="Imagen 1" descr="Gráfico, Gráfico de dispersión&#10;&#10;Descripción generada automáticamente"/>
                    <pic:cNvPicPr/>
                  </pic:nvPicPr>
                  <pic:blipFill rotWithShape="1">
                    <a:blip r:embed="rId44"/>
                    <a:srcRect t="2244"/>
                    <a:stretch/>
                  </pic:blipFill>
                  <pic:spPr bwMode="auto">
                    <a:xfrm>
                      <a:off x="0" y="0"/>
                      <a:ext cx="3382728" cy="2895600"/>
                    </a:xfrm>
                    <a:prstGeom prst="rect">
                      <a:avLst/>
                    </a:prstGeom>
                    <a:ln>
                      <a:noFill/>
                    </a:ln>
                    <a:extLst>
                      <a:ext uri="{53640926-AAD7-44D8-BBD7-CCE9431645EC}">
                        <a14:shadowObscured xmlns:a14="http://schemas.microsoft.com/office/drawing/2010/main"/>
                      </a:ext>
                    </a:extLst>
                  </pic:spPr>
                </pic:pic>
              </a:graphicData>
            </a:graphic>
          </wp:inline>
        </w:drawing>
      </w:r>
    </w:p>
    <w:p w14:paraId="0E0D5314" w14:textId="77777777" w:rsidR="00D34982" w:rsidRDefault="00D34982" w:rsidP="00D34982">
      <w:pPr>
        <w:pStyle w:val="Piedefoto-tabla"/>
        <w:rPr>
          <w:lang w:val="es-ES"/>
        </w:rPr>
      </w:pPr>
      <w:r w:rsidRPr="00F527EC">
        <w:rPr>
          <w:lang w:val="es-ES"/>
        </w:rPr>
        <w:t>Fuente: Elaboración propia.</w:t>
      </w:r>
    </w:p>
    <w:p w14:paraId="412A0849" w14:textId="629992CA" w:rsidR="004224AF" w:rsidRDefault="00DC11DD" w:rsidP="005D11DE">
      <w:r>
        <w:t>Una vez realizada la asignación de a qu</w:t>
      </w:r>
      <w:r w:rsidR="003319AC">
        <w:t>é</w:t>
      </w:r>
      <w:r>
        <w:t xml:space="preserve"> clúster pertenece cada registro, se ha de hacer una unión para poder corresponder la información con el conjunto de datos previo a la agrupación. De esta forma se genera una clave común en el conjunto de datos sin agrupar y en el agrupado para obtener </w:t>
      </w:r>
      <w:r w:rsidR="00D34982">
        <w:t xml:space="preserve">la totalidad de la información </w:t>
      </w:r>
      <w:r w:rsidR="00BC0F0D">
        <w:t>y poder realizar la</w:t>
      </w:r>
      <w:r w:rsidR="00AF1F92">
        <w:t>s</w:t>
      </w:r>
      <w:r w:rsidR="00BC0F0D">
        <w:t xml:space="preserve"> visualizaci</w:t>
      </w:r>
      <w:r w:rsidR="00AF1F92">
        <w:t>ones</w:t>
      </w:r>
      <w:r w:rsidR="00BC0F0D">
        <w:t xml:space="preserve"> posterior</w:t>
      </w:r>
      <w:r w:rsidR="00AF1F92">
        <w:t>es</w:t>
      </w:r>
      <w:r w:rsidR="00D34982">
        <w:t>.</w:t>
      </w:r>
    </w:p>
    <w:p w14:paraId="2A36D920" w14:textId="0A33BED8" w:rsidR="00B03DBE" w:rsidRDefault="00B03DBE" w:rsidP="00B03DBE">
      <w:pPr>
        <w:pStyle w:val="Ttulo4"/>
        <w:ind w:left="851" w:hanging="851"/>
      </w:pPr>
      <w:r>
        <w:t>Datos meteorológicos</w:t>
      </w:r>
    </w:p>
    <w:p w14:paraId="0C90CDE1" w14:textId="4D8A84E1" w:rsidR="00B03DBE" w:rsidRDefault="008F3646" w:rsidP="00B03DBE">
      <w:r>
        <w:t xml:space="preserve">Y para el último conjunto de datos, </w:t>
      </w:r>
      <w:r w:rsidR="004224AF">
        <w:t>el cual</w:t>
      </w:r>
      <w:r>
        <w:t xml:space="preserve"> engloba todos los datos correspondientes a </w:t>
      </w:r>
      <w:r w:rsidR="004224AF">
        <w:t>los sensores meteorológicos, se sigue una estructura relativamente parecida a la aplicada en el conjunto de datos de la calidad del aire.</w:t>
      </w:r>
    </w:p>
    <w:p w14:paraId="2FEAFB43" w14:textId="33A1FF55" w:rsidR="00892D02" w:rsidRPr="00B03DBE" w:rsidRDefault="00B51068" w:rsidP="00892D02">
      <w:r>
        <w:t>En primera instancia, existe una subdivisión en el conjunto de datos</w:t>
      </w:r>
      <w:r w:rsidR="00892D02">
        <w:t>, causa de las diferentes mediciones que le aplica a cada uno de ellos. Por ello, se genera un conjunto de datos individual para cada una de las siguientes mediciones: humedad, temperatura, precipitaciones, velocidad media y dirección del viento.</w:t>
      </w:r>
    </w:p>
    <w:p w14:paraId="4A0C2B46" w14:textId="62394D44" w:rsidR="00247D1E" w:rsidRDefault="00892D02" w:rsidP="00892D02">
      <w:r>
        <w:t xml:space="preserve">Con los conjuntos conformados, se definen los mismos 3 algoritmos utilizados en el conjunto de datos de la calidad del aire, la regresión lineal, Random Forest y una red neuronal. Se ha de mencionar la existencia de pequeñas diferencias en su configuración, como la diferente dimensión de entrada en la red neuronal. </w:t>
      </w:r>
      <w:r w:rsidR="004370F6">
        <w:t>Adicionalmente</w:t>
      </w:r>
      <w:r>
        <w:t xml:space="preserve">, se aplica el KFold, </w:t>
      </w:r>
      <w:r w:rsidR="004370F6">
        <w:t xml:space="preserve">posibilitando la aplicación </w:t>
      </w:r>
      <w:r>
        <w:t>de la validación cruzada</w:t>
      </w:r>
      <w:r w:rsidR="004370F6">
        <w:t>.</w:t>
      </w:r>
    </w:p>
    <w:p w14:paraId="2E36DD4C" w14:textId="5B25007D" w:rsidR="00D229E5" w:rsidRDefault="004370F6" w:rsidP="00892D02">
      <w:r>
        <w:lastRenderedPageBreak/>
        <w:t xml:space="preserve">Tras definir los modelos y el KFold, da comienzo la iteración de las predicciones de los distintos conjuntos de datos. Primero se diferencian las variables independientes y objetivo, seguidamente se obtiene la predicción de cada conjunto y con cada modelo y por </w:t>
      </w:r>
      <w:r w:rsidR="00A53DD7">
        <w:t>último</w:t>
      </w:r>
      <w:r>
        <w:t xml:space="preserve"> se obtienen las métricas. Una vez obtenidos todos los resultados, se valora en líneas generales cual es el modelo que mejor rendimiento ha tenido.</w:t>
      </w:r>
    </w:p>
    <w:p w14:paraId="74946219" w14:textId="4050A51C" w:rsidR="0018187E" w:rsidRPr="007E20AF" w:rsidRDefault="0018187E" w:rsidP="0018187E">
      <w:pPr>
        <w:pStyle w:val="Descripcin"/>
        <w:keepNext/>
        <w:rPr>
          <w:sz w:val="24"/>
          <w:szCs w:val="24"/>
        </w:rPr>
      </w:pPr>
      <w:bookmarkStart w:id="122" w:name="_Toc176796956"/>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4</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 xml:space="preserve">con </w:t>
      </w:r>
      <w:r w:rsidRPr="0018187E">
        <w:rPr>
          <w:b w:val="0"/>
          <w:bCs w:val="0"/>
          <w:i/>
          <w:iCs/>
          <w:sz w:val="24"/>
          <w:szCs w:val="24"/>
        </w:rPr>
        <w:t>las predicciones de los datos meteorológicos</w:t>
      </w:r>
      <w:r>
        <w:rPr>
          <w:b w:val="0"/>
          <w:bCs w:val="0"/>
          <w:i/>
          <w:iCs/>
          <w:sz w:val="24"/>
          <w:szCs w:val="24"/>
        </w:rPr>
        <w:t>.</w:t>
      </w:r>
      <w:bookmarkEnd w:id="122"/>
    </w:p>
    <w:tbl>
      <w:tblPr>
        <w:tblStyle w:val="Tabladelista3"/>
        <w:tblW w:w="9463" w:type="dxa"/>
        <w:tblLook w:val="04A0" w:firstRow="1" w:lastRow="0" w:firstColumn="1" w:lastColumn="0" w:noHBand="0" w:noVBand="1"/>
      </w:tblPr>
      <w:tblGrid>
        <w:gridCol w:w="1972"/>
        <w:gridCol w:w="1630"/>
        <w:gridCol w:w="1990"/>
        <w:gridCol w:w="1985"/>
        <w:gridCol w:w="1886"/>
      </w:tblGrid>
      <w:tr w:rsidR="00604DB6" w14:paraId="4DF96AFF" w14:textId="77777777" w:rsidTr="00531333">
        <w:trPr>
          <w:cnfStyle w:val="100000000000" w:firstRow="1" w:lastRow="0" w:firstColumn="0" w:lastColumn="0" w:oddVBand="0" w:evenVBand="0" w:oddHBand="0" w:evenHBand="0" w:firstRowFirstColumn="0" w:firstRowLastColumn="0" w:lastRowFirstColumn="0" w:lastRowLastColumn="0"/>
          <w:trHeight w:val="497"/>
          <w:tblHeader/>
        </w:trPr>
        <w:tc>
          <w:tcPr>
            <w:cnfStyle w:val="001000000100" w:firstRow="0" w:lastRow="0" w:firstColumn="1" w:lastColumn="0" w:oddVBand="0" w:evenVBand="0" w:oddHBand="0" w:evenHBand="0" w:firstRowFirstColumn="1" w:firstRowLastColumn="0" w:lastRowFirstColumn="0" w:lastRowLastColumn="0"/>
            <w:tcW w:w="3602" w:type="dxa"/>
            <w:gridSpan w:val="2"/>
            <w:vAlign w:val="center"/>
          </w:tcPr>
          <w:p w14:paraId="7B844952" w14:textId="77777777" w:rsidR="0018187E" w:rsidRDefault="0018187E" w:rsidP="0081695C">
            <w:pPr>
              <w:spacing w:before="0" w:after="0" w:line="276" w:lineRule="auto"/>
              <w:jc w:val="center"/>
            </w:pPr>
            <w:r>
              <w:t>Medición</w:t>
            </w:r>
          </w:p>
        </w:tc>
        <w:tc>
          <w:tcPr>
            <w:tcW w:w="1990" w:type="dxa"/>
            <w:vAlign w:val="center"/>
          </w:tcPr>
          <w:p w14:paraId="1CFDD2E4"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1985" w:type="dxa"/>
            <w:vAlign w:val="center"/>
          </w:tcPr>
          <w:p w14:paraId="5090314B"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andom Forest</w:t>
            </w:r>
          </w:p>
        </w:tc>
        <w:tc>
          <w:tcPr>
            <w:tcW w:w="1886" w:type="dxa"/>
            <w:vAlign w:val="center"/>
          </w:tcPr>
          <w:p w14:paraId="46BFFA7D"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18187E" w14:paraId="22214DA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A8D74" w14:textId="5EADB751" w:rsidR="0018187E" w:rsidRDefault="0018187E" w:rsidP="0081695C">
            <w:pPr>
              <w:spacing w:before="0" w:after="0" w:line="276" w:lineRule="auto"/>
              <w:jc w:val="left"/>
            </w:pPr>
            <w:r>
              <w:t>Humedad</w:t>
            </w:r>
          </w:p>
        </w:tc>
        <w:tc>
          <w:tcPr>
            <w:tcW w:w="1629" w:type="dxa"/>
            <w:tcBorders>
              <w:top w:val="single" w:sz="4" w:space="0" w:color="auto"/>
              <w:left w:val="single" w:sz="4" w:space="0" w:color="auto"/>
              <w:bottom w:val="single" w:sz="4" w:space="0" w:color="auto"/>
              <w:right w:val="single" w:sz="4" w:space="0" w:color="auto"/>
            </w:tcBorders>
            <w:vAlign w:val="center"/>
          </w:tcPr>
          <w:p w14:paraId="02618CA9"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735DEA10" w14:textId="229D59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47</w:t>
            </w:r>
          </w:p>
        </w:tc>
        <w:tc>
          <w:tcPr>
            <w:tcW w:w="1985" w:type="dxa"/>
            <w:tcBorders>
              <w:top w:val="single" w:sz="4" w:space="0" w:color="auto"/>
              <w:left w:val="single" w:sz="4" w:space="0" w:color="auto"/>
              <w:bottom w:val="single" w:sz="4" w:space="0" w:color="auto"/>
              <w:right w:val="single" w:sz="4" w:space="0" w:color="auto"/>
            </w:tcBorders>
            <w:vAlign w:val="center"/>
          </w:tcPr>
          <w:p w14:paraId="74E94A45" w14:textId="44427693"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0,67</w:t>
            </w:r>
          </w:p>
        </w:tc>
        <w:tc>
          <w:tcPr>
            <w:tcW w:w="1886" w:type="dxa"/>
            <w:tcBorders>
              <w:top w:val="single" w:sz="4" w:space="0" w:color="auto"/>
              <w:left w:val="single" w:sz="4" w:space="0" w:color="auto"/>
              <w:bottom w:val="single" w:sz="4" w:space="0" w:color="auto"/>
              <w:right w:val="single" w:sz="4" w:space="0" w:color="auto"/>
            </w:tcBorders>
            <w:vAlign w:val="center"/>
          </w:tcPr>
          <w:p w14:paraId="34D31D8C" w14:textId="2E8246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57</w:t>
            </w:r>
          </w:p>
        </w:tc>
      </w:tr>
      <w:tr w:rsidR="0018187E" w14:paraId="7D7297A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2AD495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7CE4C0D0"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6EC5DCC7" w14:textId="41384AC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37B3A9D1" w14:textId="2F5DAA2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34</w:t>
            </w:r>
          </w:p>
        </w:tc>
        <w:tc>
          <w:tcPr>
            <w:tcW w:w="1886" w:type="dxa"/>
            <w:tcBorders>
              <w:top w:val="single" w:sz="4" w:space="0" w:color="auto"/>
              <w:left w:val="single" w:sz="4" w:space="0" w:color="auto"/>
              <w:bottom w:val="single" w:sz="4" w:space="0" w:color="auto"/>
              <w:right w:val="single" w:sz="4" w:space="0" w:color="auto"/>
            </w:tcBorders>
            <w:vAlign w:val="center"/>
          </w:tcPr>
          <w:p w14:paraId="02868395" w14:textId="21D7DBB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w:t>
            </w:r>
          </w:p>
        </w:tc>
      </w:tr>
      <w:tr w:rsidR="0018187E" w14:paraId="33C1ED4D"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0301E0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FC22B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23CDC212" w14:textId="5BC4BE6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279AE75C" w14:textId="6978C85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886" w:type="dxa"/>
            <w:tcBorders>
              <w:top w:val="single" w:sz="4" w:space="0" w:color="auto"/>
              <w:left w:val="single" w:sz="4" w:space="0" w:color="auto"/>
              <w:bottom w:val="single" w:sz="4" w:space="0" w:color="auto"/>
              <w:right w:val="single" w:sz="4" w:space="0" w:color="auto"/>
            </w:tcBorders>
            <w:vAlign w:val="center"/>
          </w:tcPr>
          <w:p w14:paraId="7CAA7E73" w14:textId="06D4CD22"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9</w:t>
            </w:r>
          </w:p>
        </w:tc>
      </w:tr>
      <w:tr w:rsidR="0018187E" w14:paraId="7CCF4208"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1B96FA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1FC1FFF"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0644F6E" w14:textId="13D1BB3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5</w:t>
            </w:r>
          </w:p>
        </w:tc>
        <w:tc>
          <w:tcPr>
            <w:tcW w:w="1985" w:type="dxa"/>
            <w:tcBorders>
              <w:top w:val="single" w:sz="4" w:space="0" w:color="auto"/>
              <w:left w:val="single" w:sz="4" w:space="0" w:color="auto"/>
              <w:bottom w:val="single" w:sz="4" w:space="0" w:color="auto"/>
              <w:right w:val="single" w:sz="4" w:space="0" w:color="auto"/>
            </w:tcBorders>
            <w:vAlign w:val="center"/>
          </w:tcPr>
          <w:p w14:paraId="134807FB" w14:textId="2984608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3</w:t>
            </w:r>
          </w:p>
        </w:tc>
        <w:tc>
          <w:tcPr>
            <w:tcW w:w="1886" w:type="dxa"/>
            <w:tcBorders>
              <w:top w:val="single" w:sz="4" w:space="0" w:color="auto"/>
              <w:left w:val="single" w:sz="4" w:space="0" w:color="auto"/>
              <w:bottom w:val="single" w:sz="4" w:space="0" w:color="auto"/>
              <w:right w:val="single" w:sz="4" w:space="0" w:color="auto"/>
            </w:tcBorders>
            <w:vAlign w:val="center"/>
          </w:tcPr>
          <w:p w14:paraId="4D66D391" w14:textId="38EB20A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7,42</w:t>
            </w:r>
          </w:p>
        </w:tc>
      </w:tr>
      <w:tr w:rsidR="0018187E" w14:paraId="32AD3CF2"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36251D60" w14:textId="7BA43629" w:rsidR="0018187E" w:rsidRDefault="0018187E" w:rsidP="0081695C">
            <w:pPr>
              <w:spacing w:before="0" w:after="0" w:line="276" w:lineRule="auto"/>
              <w:jc w:val="left"/>
            </w:pPr>
            <w:r>
              <w:t>Temperatura</w:t>
            </w:r>
          </w:p>
        </w:tc>
        <w:tc>
          <w:tcPr>
            <w:tcW w:w="1629" w:type="dxa"/>
            <w:tcBorders>
              <w:top w:val="single" w:sz="4" w:space="0" w:color="auto"/>
              <w:left w:val="single" w:sz="4" w:space="0" w:color="auto"/>
              <w:bottom w:val="single" w:sz="4" w:space="0" w:color="auto"/>
              <w:right w:val="single" w:sz="4" w:space="0" w:color="auto"/>
            </w:tcBorders>
            <w:vAlign w:val="center"/>
          </w:tcPr>
          <w:p w14:paraId="48E4B814"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0976A6B1" w14:textId="7BC107A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24</w:t>
            </w:r>
          </w:p>
        </w:tc>
        <w:tc>
          <w:tcPr>
            <w:tcW w:w="1985" w:type="dxa"/>
            <w:tcBorders>
              <w:top w:val="single" w:sz="4" w:space="0" w:color="auto"/>
              <w:left w:val="single" w:sz="4" w:space="0" w:color="auto"/>
              <w:bottom w:val="single" w:sz="4" w:space="0" w:color="auto"/>
              <w:right w:val="single" w:sz="4" w:space="0" w:color="auto"/>
            </w:tcBorders>
            <w:vAlign w:val="center"/>
          </w:tcPr>
          <w:p w14:paraId="27E59C75" w14:textId="6AE795E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2,13</w:t>
            </w:r>
          </w:p>
        </w:tc>
        <w:tc>
          <w:tcPr>
            <w:tcW w:w="1886" w:type="dxa"/>
            <w:tcBorders>
              <w:top w:val="single" w:sz="4" w:space="0" w:color="auto"/>
              <w:left w:val="single" w:sz="4" w:space="0" w:color="auto"/>
              <w:bottom w:val="single" w:sz="4" w:space="0" w:color="auto"/>
              <w:right w:val="single" w:sz="4" w:space="0" w:color="auto"/>
            </w:tcBorders>
            <w:vAlign w:val="center"/>
          </w:tcPr>
          <w:p w14:paraId="2EB00B46" w14:textId="709B380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83</w:t>
            </w:r>
          </w:p>
        </w:tc>
      </w:tr>
      <w:tr w:rsidR="0018187E" w14:paraId="414BD0C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B07D27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6216B02"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3B12EE6A" w14:textId="34D1B7F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9</w:t>
            </w:r>
          </w:p>
        </w:tc>
        <w:tc>
          <w:tcPr>
            <w:tcW w:w="1985" w:type="dxa"/>
            <w:tcBorders>
              <w:top w:val="single" w:sz="4" w:space="0" w:color="auto"/>
              <w:left w:val="single" w:sz="4" w:space="0" w:color="auto"/>
              <w:bottom w:val="single" w:sz="4" w:space="0" w:color="auto"/>
              <w:right w:val="single" w:sz="4" w:space="0" w:color="auto"/>
            </w:tcBorders>
            <w:vAlign w:val="center"/>
          </w:tcPr>
          <w:p w14:paraId="6051254F" w14:textId="4420096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w:t>
            </w:r>
          </w:p>
        </w:tc>
        <w:tc>
          <w:tcPr>
            <w:tcW w:w="1886" w:type="dxa"/>
            <w:tcBorders>
              <w:top w:val="single" w:sz="4" w:space="0" w:color="auto"/>
              <w:left w:val="single" w:sz="4" w:space="0" w:color="auto"/>
              <w:bottom w:val="single" w:sz="4" w:space="0" w:color="auto"/>
              <w:right w:val="single" w:sz="4" w:space="0" w:color="auto"/>
            </w:tcBorders>
            <w:vAlign w:val="center"/>
          </w:tcPr>
          <w:p w14:paraId="24112882" w14:textId="1B1612B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55</w:t>
            </w:r>
          </w:p>
        </w:tc>
      </w:tr>
      <w:tr w:rsidR="0018187E" w14:paraId="3C6355B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4953C0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C2DD627"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457D73AE" w14:textId="16F7A9F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985" w:type="dxa"/>
            <w:tcBorders>
              <w:top w:val="single" w:sz="4" w:space="0" w:color="auto"/>
              <w:left w:val="single" w:sz="4" w:space="0" w:color="auto"/>
              <w:bottom w:val="single" w:sz="4" w:space="0" w:color="auto"/>
              <w:right w:val="single" w:sz="4" w:space="0" w:color="auto"/>
            </w:tcBorders>
            <w:vAlign w:val="center"/>
          </w:tcPr>
          <w:p w14:paraId="78CBA80F" w14:textId="3395AB4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c>
          <w:tcPr>
            <w:tcW w:w="1886" w:type="dxa"/>
            <w:tcBorders>
              <w:top w:val="single" w:sz="4" w:space="0" w:color="auto"/>
              <w:left w:val="single" w:sz="4" w:space="0" w:color="auto"/>
              <w:bottom w:val="single" w:sz="4" w:space="0" w:color="auto"/>
              <w:right w:val="single" w:sz="4" w:space="0" w:color="auto"/>
            </w:tcBorders>
            <w:vAlign w:val="center"/>
          </w:tcPr>
          <w:p w14:paraId="37FB3D16" w14:textId="453ED7D1"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1</w:t>
            </w:r>
          </w:p>
        </w:tc>
      </w:tr>
      <w:tr w:rsidR="0018187E" w14:paraId="2DB0D94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49DC872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C39C10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EB0006A" w14:textId="00A9AFD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5</w:t>
            </w:r>
          </w:p>
        </w:tc>
        <w:tc>
          <w:tcPr>
            <w:tcW w:w="1985" w:type="dxa"/>
            <w:tcBorders>
              <w:top w:val="single" w:sz="4" w:space="0" w:color="auto"/>
              <w:left w:val="single" w:sz="4" w:space="0" w:color="auto"/>
              <w:bottom w:val="single" w:sz="4" w:space="0" w:color="auto"/>
              <w:right w:val="single" w:sz="4" w:space="0" w:color="auto"/>
            </w:tcBorders>
            <w:vAlign w:val="center"/>
          </w:tcPr>
          <w:p w14:paraId="010CC38B" w14:textId="7877FB4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6</w:t>
            </w:r>
          </w:p>
        </w:tc>
        <w:tc>
          <w:tcPr>
            <w:tcW w:w="1886" w:type="dxa"/>
            <w:tcBorders>
              <w:top w:val="single" w:sz="4" w:space="0" w:color="auto"/>
              <w:left w:val="single" w:sz="4" w:space="0" w:color="auto"/>
              <w:bottom w:val="single" w:sz="4" w:space="0" w:color="auto"/>
              <w:right w:val="single" w:sz="4" w:space="0" w:color="auto"/>
            </w:tcBorders>
            <w:vAlign w:val="center"/>
          </w:tcPr>
          <w:p w14:paraId="61B66796" w14:textId="205BA4B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18187E" w14:paraId="7FDD79AC"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B9044" w14:textId="65A744F9" w:rsidR="0018187E" w:rsidRDefault="0018187E" w:rsidP="0081695C">
            <w:pPr>
              <w:spacing w:before="0" w:after="0" w:line="276" w:lineRule="auto"/>
              <w:jc w:val="left"/>
            </w:pPr>
            <w:r>
              <w:t>Precipitaciones</w:t>
            </w:r>
          </w:p>
        </w:tc>
        <w:tc>
          <w:tcPr>
            <w:tcW w:w="1629" w:type="dxa"/>
            <w:tcBorders>
              <w:top w:val="single" w:sz="4" w:space="0" w:color="auto"/>
              <w:left w:val="single" w:sz="4" w:space="0" w:color="auto"/>
              <w:bottom w:val="single" w:sz="4" w:space="0" w:color="auto"/>
              <w:right w:val="single" w:sz="4" w:space="0" w:color="auto"/>
            </w:tcBorders>
            <w:vAlign w:val="center"/>
          </w:tcPr>
          <w:p w14:paraId="292A71F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5C640FB0" w14:textId="0E3F229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w:t>
            </w:r>
          </w:p>
        </w:tc>
        <w:tc>
          <w:tcPr>
            <w:tcW w:w="1985" w:type="dxa"/>
            <w:tcBorders>
              <w:top w:val="single" w:sz="4" w:space="0" w:color="auto"/>
              <w:left w:val="single" w:sz="4" w:space="0" w:color="auto"/>
              <w:bottom w:val="single" w:sz="4" w:space="0" w:color="auto"/>
              <w:right w:val="single" w:sz="4" w:space="0" w:color="auto"/>
            </w:tcBorders>
            <w:vAlign w:val="center"/>
          </w:tcPr>
          <w:p w14:paraId="05BABACB" w14:textId="1104FC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4</w:t>
            </w:r>
          </w:p>
        </w:tc>
        <w:tc>
          <w:tcPr>
            <w:tcW w:w="1886" w:type="dxa"/>
            <w:tcBorders>
              <w:top w:val="single" w:sz="4" w:space="0" w:color="auto"/>
              <w:left w:val="single" w:sz="4" w:space="0" w:color="auto"/>
              <w:bottom w:val="single" w:sz="4" w:space="0" w:color="auto"/>
              <w:right w:val="single" w:sz="4" w:space="0" w:color="auto"/>
            </w:tcBorders>
            <w:vAlign w:val="center"/>
          </w:tcPr>
          <w:p w14:paraId="679CA7C7" w14:textId="0742F2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2</w:t>
            </w:r>
          </w:p>
        </w:tc>
      </w:tr>
      <w:tr w:rsidR="0018187E" w14:paraId="0A315959"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6E91A9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51CC03D"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07CCB0" w14:textId="52EB283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15443E54" w14:textId="0C2E5354"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617CD71" w14:textId="379ACFA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2</w:t>
            </w:r>
          </w:p>
        </w:tc>
      </w:tr>
      <w:tr w:rsidR="0018187E" w14:paraId="17FEA7EF"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223D5106"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55A14AB"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0BD7B486" w14:textId="51D1CEA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D352855" w14:textId="1434F5F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2B5932CD" w14:textId="629E0CD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8</w:t>
            </w:r>
          </w:p>
        </w:tc>
      </w:tr>
      <w:tr w:rsidR="0018187E" w14:paraId="4C38420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F7D3DEA"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2BCF56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46203203" w14:textId="3698C7A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5C2B67A4" w14:textId="6796AFC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886" w:type="dxa"/>
            <w:tcBorders>
              <w:top w:val="single" w:sz="4" w:space="0" w:color="auto"/>
              <w:left w:val="single" w:sz="4" w:space="0" w:color="auto"/>
              <w:bottom w:val="single" w:sz="4" w:space="0" w:color="auto"/>
              <w:right w:val="single" w:sz="4" w:space="0" w:color="auto"/>
            </w:tcBorders>
            <w:vAlign w:val="center"/>
          </w:tcPr>
          <w:p w14:paraId="0833F485" w14:textId="730DB15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6</w:t>
            </w:r>
          </w:p>
        </w:tc>
      </w:tr>
      <w:tr w:rsidR="0018187E" w14:paraId="52704159"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254A94E3" w14:textId="14DD040B" w:rsidR="0018187E" w:rsidRDefault="0018187E" w:rsidP="0081695C">
            <w:pPr>
              <w:spacing w:before="0" w:after="0" w:line="276" w:lineRule="auto"/>
              <w:jc w:val="left"/>
            </w:pPr>
            <w:r>
              <w:t>Velocidad media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393E89BA"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2F36866E" w14:textId="607BFFF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77</w:t>
            </w:r>
          </w:p>
        </w:tc>
        <w:tc>
          <w:tcPr>
            <w:tcW w:w="1985" w:type="dxa"/>
            <w:tcBorders>
              <w:top w:val="single" w:sz="4" w:space="0" w:color="auto"/>
              <w:left w:val="single" w:sz="4" w:space="0" w:color="auto"/>
              <w:bottom w:val="single" w:sz="4" w:space="0" w:color="auto"/>
              <w:right w:val="single" w:sz="4" w:space="0" w:color="auto"/>
            </w:tcBorders>
            <w:vAlign w:val="center"/>
          </w:tcPr>
          <w:p w14:paraId="59CFE5FA" w14:textId="19AE7CC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7</w:t>
            </w:r>
          </w:p>
        </w:tc>
        <w:tc>
          <w:tcPr>
            <w:tcW w:w="1886" w:type="dxa"/>
            <w:tcBorders>
              <w:top w:val="single" w:sz="4" w:space="0" w:color="auto"/>
              <w:left w:val="single" w:sz="4" w:space="0" w:color="auto"/>
              <w:bottom w:val="single" w:sz="4" w:space="0" w:color="auto"/>
              <w:right w:val="single" w:sz="4" w:space="0" w:color="auto"/>
            </w:tcBorders>
            <w:vAlign w:val="center"/>
          </w:tcPr>
          <w:p w14:paraId="17B6949E" w14:textId="7CBD784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68</w:t>
            </w:r>
          </w:p>
        </w:tc>
      </w:tr>
      <w:tr w:rsidR="0018187E" w14:paraId="31E9DCF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787C5E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EC00F33"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59140106" w14:textId="58D2C486"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6F7839CA" w14:textId="030E9BC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24DE8D3" w14:textId="1C511ED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25</w:t>
            </w:r>
          </w:p>
        </w:tc>
      </w:tr>
      <w:tr w:rsidR="0018187E" w14:paraId="634F528E"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3CEC26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5E03C42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5187E527" w14:textId="0E86B96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56EE7BA" w14:textId="357C22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6ABCAD40" w14:textId="059C7A4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7778666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51EF769"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067194"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52400D1C" w14:textId="7520D9A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7E43DCE9" w14:textId="27AC3B8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0C7ECC83" w14:textId="447304F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88</w:t>
            </w:r>
          </w:p>
        </w:tc>
      </w:tr>
      <w:tr w:rsidR="0018187E" w14:paraId="36C92CD8"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60FE3D36" w14:textId="2CEFB24E" w:rsidR="0018187E" w:rsidRDefault="0018187E" w:rsidP="0081695C">
            <w:pPr>
              <w:spacing w:before="0" w:after="0" w:line="276" w:lineRule="auto"/>
              <w:jc w:val="left"/>
            </w:pPr>
            <w:r>
              <w:t>Dirección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147F23C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6C8B3C23" w14:textId="4E1A1DB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03</w:t>
            </w:r>
          </w:p>
        </w:tc>
        <w:tc>
          <w:tcPr>
            <w:tcW w:w="1985" w:type="dxa"/>
            <w:tcBorders>
              <w:top w:val="single" w:sz="4" w:space="0" w:color="auto"/>
              <w:left w:val="single" w:sz="4" w:space="0" w:color="auto"/>
              <w:bottom w:val="single" w:sz="4" w:space="0" w:color="auto"/>
              <w:right w:val="single" w:sz="4" w:space="0" w:color="auto"/>
            </w:tcBorders>
            <w:vAlign w:val="center"/>
          </w:tcPr>
          <w:p w14:paraId="348EFE2E" w14:textId="6749A6B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6</w:t>
            </w:r>
          </w:p>
        </w:tc>
        <w:tc>
          <w:tcPr>
            <w:tcW w:w="1886" w:type="dxa"/>
            <w:tcBorders>
              <w:top w:val="single" w:sz="4" w:space="0" w:color="auto"/>
              <w:left w:val="single" w:sz="4" w:space="0" w:color="auto"/>
              <w:bottom w:val="single" w:sz="4" w:space="0" w:color="auto"/>
              <w:right w:val="single" w:sz="4" w:space="0" w:color="auto"/>
            </w:tcBorders>
            <w:vAlign w:val="center"/>
          </w:tcPr>
          <w:p w14:paraId="6CBA011A" w14:textId="4D4E3A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46</w:t>
            </w:r>
          </w:p>
        </w:tc>
      </w:tr>
      <w:tr w:rsidR="0018187E" w14:paraId="0B48FD83"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5ECA319C"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0DDE1108"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400DD7" w14:textId="371790B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035FB1D9" w14:textId="11717CF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093682EA" w14:textId="100C640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88</w:t>
            </w:r>
          </w:p>
        </w:tc>
      </w:tr>
      <w:tr w:rsidR="0018187E" w14:paraId="5B1CA016"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0A324E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6F687A8"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7ABF0162" w14:textId="7E39832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0CA50624" w14:textId="7CD7A718"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31E9382B" w14:textId="4BF5DFC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281717D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4365D5B"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4A86571"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2B4883C8" w14:textId="0FD4C5C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17F4606F" w14:textId="0B87DD02"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15242E76" w14:textId="576FFDA8"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4,06</w:t>
            </w:r>
          </w:p>
        </w:tc>
      </w:tr>
    </w:tbl>
    <w:p w14:paraId="0EEBF7C3" w14:textId="77777777" w:rsidR="0018187E" w:rsidRDefault="0018187E" w:rsidP="0018187E">
      <w:pPr>
        <w:pStyle w:val="Piedefoto-tabla"/>
        <w:rPr>
          <w:lang w:val="es-ES"/>
        </w:rPr>
      </w:pPr>
      <w:r w:rsidRPr="00F527EC">
        <w:rPr>
          <w:lang w:val="es-ES"/>
        </w:rPr>
        <w:t>Fuente: Elaboración propia.</w:t>
      </w:r>
    </w:p>
    <w:p w14:paraId="5A333D73" w14:textId="67846ACA" w:rsidR="005432A4" w:rsidRDefault="005432A4" w:rsidP="005432A4">
      <w:pPr>
        <w:pStyle w:val="Ttulo3"/>
        <w:ind w:left="709" w:hanging="709"/>
      </w:pPr>
      <w:bookmarkStart w:id="123" w:name="_Toc176796662"/>
      <w:r>
        <w:lastRenderedPageBreak/>
        <w:t>Exportar resultados del análisis</w:t>
      </w:r>
      <w:bookmarkEnd w:id="123"/>
    </w:p>
    <w:p w14:paraId="4B7A5BE4" w14:textId="77777777" w:rsidR="00D229E5" w:rsidRDefault="005764A3" w:rsidP="005764A3">
      <w:r>
        <w:t xml:space="preserve">Con el análisis finalizado, </w:t>
      </w:r>
      <w:r w:rsidR="005432A4">
        <w:t xml:space="preserve">se </w:t>
      </w:r>
      <w:r>
        <w:t>guardan</w:t>
      </w:r>
      <w:r w:rsidR="005432A4">
        <w:t xml:space="preserve"> </w:t>
      </w:r>
      <w:r>
        <w:t>los resultados en</w:t>
      </w:r>
      <w:r w:rsidR="005432A4">
        <w:t xml:space="preserve"> </w:t>
      </w:r>
      <w:r w:rsidR="00CC5C87">
        <w:t xml:space="preserve">nuevos </w:t>
      </w:r>
      <w:r w:rsidR="005432A4">
        <w:t>diccionarios, a través de los cuales son insertados</w:t>
      </w:r>
      <w:r w:rsidR="00CC5C87">
        <w:t xml:space="preserve"> en nuevas colecciones de la base de datos. </w:t>
      </w:r>
    </w:p>
    <w:p w14:paraId="178820FD" w14:textId="612A1B7A" w:rsidR="00D229E5" w:rsidRPr="000724CD" w:rsidRDefault="00D229E5" w:rsidP="00D229E5">
      <w:pPr>
        <w:rPr>
          <w:i/>
          <w:iCs/>
        </w:rPr>
      </w:pPr>
      <w:bookmarkStart w:id="124" w:name="_Toc17679694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8</w:t>
      </w:r>
      <w:r w:rsidRPr="00F37CFB">
        <w:rPr>
          <w:b/>
          <w:bCs/>
        </w:rPr>
        <w:fldChar w:fldCharType="end"/>
      </w:r>
      <w:r w:rsidRPr="00F37CFB">
        <w:rPr>
          <w:b/>
          <w:bCs/>
        </w:rPr>
        <w:t>.</w:t>
      </w:r>
      <w:r w:rsidRPr="002A3D58">
        <w:t xml:space="preserve"> </w:t>
      </w:r>
      <w:r w:rsidR="00943203" w:rsidRPr="000724CD">
        <w:rPr>
          <w:i/>
          <w:iCs/>
        </w:rPr>
        <w:t>Colecciones de</w:t>
      </w:r>
      <w:r w:rsidR="00943203">
        <w:rPr>
          <w:i/>
          <w:iCs/>
        </w:rPr>
        <w:t>l análisis en</w:t>
      </w:r>
      <w:r w:rsidR="00943203" w:rsidRPr="000724CD">
        <w:rPr>
          <w:i/>
          <w:iCs/>
        </w:rPr>
        <w:t xml:space="preserve"> la base de datos “TFM” en MongoDB</w:t>
      </w:r>
      <w:r w:rsidR="004166EA">
        <w:rPr>
          <w:i/>
          <w:iCs/>
        </w:rPr>
        <w:t>.</w:t>
      </w:r>
      <w:bookmarkEnd w:id="124"/>
    </w:p>
    <w:p w14:paraId="5C664208" w14:textId="121B4D46" w:rsidR="00D229E5" w:rsidRDefault="00932226" w:rsidP="00D229E5">
      <w:pPr>
        <w:pStyle w:val="Piedefoto-tabla"/>
        <w:rPr>
          <w:lang w:val="es-ES"/>
        </w:rPr>
      </w:pPr>
      <w:r w:rsidRPr="00932226">
        <w:rPr>
          <w:noProof/>
          <w:lang w:val="es-ES"/>
        </w:rPr>
        <w:drawing>
          <wp:inline distT="0" distB="0" distL="0" distR="0" wp14:anchorId="3C703658" wp14:editId="37E1A57C">
            <wp:extent cx="2467319" cy="1695687"/>
            <wp:effectExtent l="0" t="0" r="0" b="0"/>
            <wp:docPr id="1563009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09104" name=""/>
                    <pic:cNvPicPr/>
                  </pic:nvPicPr>
                  <pic:blipFill>
                    <a:blip r:embed="rId45"/>
                    <a:stretch>
                      <a:fillRect/>
                    </a:stretch>
                  </pic:blipFill>
                  <pic:spPr>
                    <a:xfrm>
                      <a:off x="0" y="0"/>
                      <a:ext cx="2467319" cy="1695687"/>
                    </a:xfrm>
                    <a:prstGeom prst="rect">
                      <a:avLst/>
                    </a:prstGeom>
                  </pic:spPr>
                </pic:pic>
              </a:graphicData>
            </a:graphic>
          </wp:inline>
        </w:drawing>
      </w:r>
    </w:p>
    <w:p w14:paraId="3E5E403D" w14:textId="77777777" w:rsidR="00D229E5" w:rsidRDefault="00D229E5" w:rsidP="00D229E5">
      <w:pPr>
        <w:pStyle w:val="Piedefoto-tabla"/>
        <w:rPr>
          <w:lang w:val="es-ES"/>
        </w:rPr>
      </w:pPr>
      <w:r w:rsidRPr="00F527EC">
        <w:rPr>
          <w:lang w:val="es-ES"/>
        </w:rPr>
        <w:t>Fuente: Elaboración propia.</w:t>
      </w:r>
    </w:p>
    <w:p w14:paraId="45BC0C5E" w14:textId="6AEDDC2C" w:rsidR="005432A4" w:rsidRDefault="00D229E5" w:rsidP="005764A3">
      <w:r>
        <w:t>A su vez</w:t>
      </w:r>
      <w:r w:rsidR="00CC5C87">
        <w:t xml:space="preserve">, </w:t>
      </w:r>
      <w:r>
        <w:t xml:space="preserve">dichos datos </w:t>
      </w:r>
      <w:r w:rsidR="00CC5C87">
        <w:t xml:space="preserve">se exportan en formato CSV, con la finalidad posterior de </w:t>
      </w:r>
      <w:r>
        <w:t xml:space="preserve">ser </w:t>
      </w:r>
      <w:r w:rsidR="005764A3">
        <w:t>importa</w:t>
      </w:r>
      <w:r>
        <w:t>dos</w:t>
      </w:r>
      <w:r w:rsidR="005764A3">
        <w:t xml:space="preserve"> en Power BI para su visualización. </w:t>
      </w:r>
      <w:r w:rsidR="00BE1084">
        <w:t>Entre todos los resultados</w:t>
      </w:r>
      <w:r w:rsidR="005764A3">
        <w:t xml:space="preserve"> existen 2 variantes, los resultados de las predicciones y l</w:t>
      </w:r>
      <w:r w:rsidR="00943203">
        <w:t>o</w:t>
      </w:r>
      <w:r w:rsidR="005764A3">
        <w:t>s del clustering</w:t>
      </w:r>
      <w:r w:rsidR="00310214">
        <w:t>.</w:t>
      </w:r>
    </w:p>
    <w:p w14:paraId="25B24658" w14:textId="1739D75C" w:rsidR="0089237E" w:rsidRDefault="00A83A42" w:rsidP="00943203">
      <w:r>
        <w:t xml:space="preserve">Los resultados obtenidos de las predicciones conforman un diccionario donde se almacenan las propias predicciones y las métricas que referencian. A continuación, se presenta un </w:t>
      </w:r>
      <w:r w:rsidR="0089237E">
        <w:t>ejemplo</w:t>
      </w:r>
      <w:r>
        <w:t>.</w:t>
      </w:r>
    </w:p>
    <w:p w14:paraId="23C440FA" w14:textId="6C92E429" w:rsidR="0089237E" w:rsidRDefault="0089237E" w:rsidP="0089237E">
      <w:pPr>
        <w:rPr>
          <w:i/>
          <w:iCs/>
        </w:rPr>
      </w:pPr>
      <w:bookmarkStart w:id="125" w:name="_Toc17679694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9</w:t>
      </w:r>
      <w:r w:rsidRPr="00F37CFB">
        <w:rPr>
          <w:b/>
          <w:bCs/>
        </w:rPr>
        <w:fldChar w:fldCharType="end"/>
      </w:r>
      <w:r w:rsidRPr="00F37CFB">
        <w:rPr>
          <w:b/>
          <w:bCs/>
        </w:rPr>
        <w:t>.</w:t>
      </w:r>
      <w:r w:rsidRPr="002A3D58">
        <w:t xml:space="preserve"> </w:t>
      </w:r>
      <w:r w:rsidRPr="000724CD">
        <w:rPr>
          <w:i/>
          <w:iCs/>
        </w:rPr>
        <w:t xml:space="preserve">Resultados de las predicciones </w:t>
      </w:r>
      <w:r>
        <w:rPr>
          <w:i/>
          <w:iCs/>
        </w:rPr>
        <w:t>en la base de datos</w:t>
      </w:r>
      <w:r w:rsidR="004166EA">
        <w:rPr>
          <w:i/>
          <w:iCs/>
        </w:rPr>
        <w:t>.</w:t>
      </w:r>
      <w:bookmarkEnd w:id="125"/>
    </w:p>
    <w:p w14:paraId="09DCB902" w14:textId="2FCEC877" w:rsidR="00943203" w:rsidRDefault="00A01398" w:rsidP="00943203">
      <w:pPr>
        <w:pStyle w:val="Piedefoto-tabla"/>
        <w:rPr>
          <w:rFonts w:asciiTheme="minorHAnsi" w:hAnsiTheme="minorHAnsi" w:cs="Times New Roman"/>
          <w:iCs w:val="0"/>
          <w:color w:val="auto"/>
          <w:sz w:val="24"/>
          <w:szCs w:val="24"/>
          <w:lang w:val="es-ES"/>
        </w:rPr>
      </w:pPr>
      <w:r w:rsidRPr="00A01398">
        <w:rPr>
          <w:rFonts w:asciiTheme="minorHAnsi" w:hAnsiTheme="minorHAnsi" w:cs="Times New Roman"/>
          <w:iCs w:val="0"/>
          <w:noProof/>
          <w:color w:val="auto"/>
          <w:sz w:val="24"/>
          <w:szCs w:val="24"/>
          <w:lang w:val="es-ES"/>
        </w:rPr>
        <w:drawing>
          <wp:inline distT="0" distB="0" distL="0" distR="0" wp14:anchorId="2AED4277" wp14:editId="692C59B2">
            <wp:extent cx="2673374" cy="2598420"/>
            <wp:effectExtent l="0" t="0" r="0" b="0"/>
            <wp:docPr id="19604266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26625" name=""/>
                    <pic:cNvPicPr/>
                  </pic:nvPicPr>
                  <pic:blipFill>
                    <a:blip r:embed="rId46"/>
                    <a:stretch>
                      <a:fillRect/>
                    </a:stretch>
                  </pic:blipFill>
                  <pic:spPr>
                    <a:xfrm>
                      <a:off x="0" y="0"/>
                      <a:ext cx="2682738" cy="2607522"/>
                    </a:xfrm>
                    <a:prstGeom prst="rect">
                      <a:avLst/>
                    </a:prstGeom>
                  </pic:spPr>
                </pic:pic>
              </a:graphicData>
            </a:graphic>
          </wp:inline>
        </w:drawing>
      </w:r>
    </w:p>
    <w:p w14:paraId="2895C3C1" w14:textId="533A97C1" w:rsidR="0089237E" w:rsidRDefault="0089237E" w:rsidP="0089237E">
      <w:pPr>
        <w:pStyle w:val="Piedefoto-tabla"/>
        <w:rPr>
          <w:lang w:val="es-ES"/>
        </w:rPr>
      </w:pPr>
      <w:r w:rsidRPr="00F527EC">
        <w:rPr>
          <w:lang w:val="es-ES"/>
        </w:rPr>
        <w:t>Fuente: Elaboración propia.</w:t>
      </w:r>
    </w:p>
    <w:p w14:paraId="79F4D93B" w14:textId="68961B59" w:rsidR="00A83A42" w:rsidRDefault="00BE1084" w:rsidP="005764A3">
      <w:r>
        <w:lastRenderedPageBreak/>
        <w:t>Por otro lado, e</w:t>
      </w:r>
      <w:r w:rsidR="00A83A42">
        <w:t xml:space="preserve">n los casos que se aplica clustering, se recoge el propio conjunto de datos, pero con la información adicional obtenida. Por ello, únicamente se utiliza este conjunto de datos en la visualización, a diferencia de las predicciones, que </w:t>
      </w:r>
      <w:r w:rsidR="0089237E">
        <w:t>utilizan tanto el conjunto de datos original como los resultados del mismo.</w:t>
      </w:r>
    </w:p>
    <w:p w14:paraId="142182D5" w14:textId="102124D8" w:rsidR="0089237E" w:rsidRPr="000724CD" w:rsidRDefault="0089237E" w:rsidP="0089237E">
      <w:pPr>
        <w:rPr>
          <w:i/>
          <w:iCs/>
        </w:rPr>
      </w:pPr>
      <w:bookmarkStart w:id="126" w:name="_Toc17679694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0</w:t>
      </w:r>
      <w:r w:rsidRPr="00F37CFB">
        <w:rPr>
          <w:b/>
          <w:bCs/>
        </w:rPr>
        <w:fldChar w:fldCharType="end"/>
      </w:r>
      <w:r w:rsidRPr="00F37CFB">
        <w:rPr>
          <w:b/>
          <w:bCs/>
        </w:rPr>
        <w:t>.</w:t>
      </w:r>
      <w:r w:rsidRPr="002A3D58">
        <w:t xml:space="preserve"> </w:t>
      </w:r>
      <w:r w:rsidRPr="000724CD">
        <w:rPr>
          <w:i/>
          <w:iCs/>
        </w:rPr>
        <w:t>Resultados de</w:t>
      </w:r>
      <w:r>
        <w:rPr>
          <w:i/>
          <w:iCs/>
        </w:rPr>
        <w:t>l clustering en la base de datos</w:t>
      </w:r>
      <w:r w:rsidR="004166EA">
        <w:rPr>
          <w:i/>
          <w:iCs/>
        </w:rPr>
        <w:t>.</w:t>
      </w:r>
      <w:bookmarkEnd w:id="126"/>
    </w:p>
    <w:p w14:paraId="031D2E29" w14:textId="2C008087" w:rsidR="006B6AB4" w:rsidRDefault="00932226" w:rsidP="0089237E">
      <w:pPr>
        <w:pStyle w:val="Piedefoto-tabla"/>
        <w:rPr>
          <w:lang w:val="es-ES"/>
        </w:rPr>
      </w:pPr>
      <w:r w:rsidRPr="00932226">
        <w:rPr>
          <w:noProof/>
          <w:lang w:val="es-ES"/>
        </w:rPr>
        <w:drawing>
          <wp:inline distT="0" distB="0" distL="0" distR="0" wp14:anchorId="2A4F8A79" wp14:editId="3729EB96">
            <wp:extent cx="2613660" cy="2135102"/>
            <wp:effectExtent l="0" t="0" r="0" b="0"/>
            <wp:docPr id="2823904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90474" name=""/>
                    <pic:cNvPicPr/>
                  </pic:nvPicPr>
                  <pic:blipFill>
                    <a:blip r:embed="rId47"/>
                    <a:stretch>
                      <a:fillRect/>
                    </a:stretch>
                  </pic:blipFill>
                  <pic:spPr>
                    <a:xfrm>
                      <a:off x="0" y="0"/>
                      <a:ext cx="2617215" cy="2138006"/>
                    </a:xfrm>
                    <a:prstGeom prst="rect">
                      <a:avLst/>
                    </a:prstGeom>
                  </pic:spPr>
                </pic:pic>
              </a:graphicData>
            </a:graphic>
          </wp:inline>
        </w:drawing>
      </w:r>
    </w:p>
    <w:p w14:paraId="26507681" w14:textId="3CFAF887" w:rsidR="0089237E" w:rsidRDefault="0089237E" w:rsidP="0089237E">
      <w:pPr>
        <w:pStyle w:val="Piedefoto-tabla"/>
        <w:rPr>
          <w:lang w:val="es-ES"/>
        </w:rPr>
      </w:pPr>
      <w:r w:rsidRPr="00F527EC">
        <w:rPr>
          <w:lang w:val="es-ES"/>
        </w:rPr>
        <w:t>Fuente: Elaboración propia.</w:t>
      </w:r>
    </w:p>
    <w:p w14:paraId="03B73AA1" w14:textId="77306857" w:rsidR="005D549B" w:rsidRPr="002642F2" w:rsidRDefault="00274397" w:rsidP="006403BD">
      <w:pPr>
        <w:pStyle w:val="Ttulo2"/>
        <w:rPr>
          <w:caps w:val="0"/>
        </w:rPr>
      </w:pPr>
      <w:bookmarkStart w:id="127" w:name="_Toc176796663"/>
      <w:r>
        <w:rPr>
          <w:caps w:val="0"/>
        </w:rPr>
        <w:t>Visualización de datos</w:t>
      </w:r>
      <w:bookmarkEnd w:id="127"/>
    </w:p>
    <w:p w14:paraId="01F21F39" w14:textId="6668D4A9" w:rsidR="00EE2484" w:rsidRDefault="00CC32D9" w:rsidP="00CC32D9">
      <w:r>
        <w:t>Dando comienzo a la última fase del proyecto, que no es otra que la visualización de los resultados, se presenta la siguiente solución como interfaz gráfica de dicho proyecto</w:t>
      </w:r>
      <w:r w:rsidR="002F5002">
        <w:t>:</w:t>
      </w:r>
    </w:p>
    <w:p w14:paraId="06F63840" w14:textId="2142B99C" w:rsidR="00EE2484" w:rsidRDefault="00000000" w:rsidP="00CC32D9">
      <w:hyperlink r:id="rId48" w:history="1">
        <w:r w:rsidR="00EE2484" w:rsidRPr="00DC6EFB">
          <w:rPr>
            <w:rStyle w:val="Hipervnculo"/>
          </w:rPr>
          <w:t>https://app.powerbi.com/groups/me/reports/0081ba80-08e1-4d4c-910c-d4011ce5033c/b66579ccba4ad3256de1?experience=power-bi</w:t>
        </w:r>
      </w:hyperlink>
      <w:r w:rsidR="002F5002">
        <w:t>.</w:t>
      </w:r>
    </w:p>
    <w:p w14:paraId="2750F254" w14:textId="5E5992ED" w:rsidR="00DA0FCE" w:rsidRDefault="00EE2484" w:rsidP="00CC32D9">
      <w:r>
        <w:t>Dicha solución consta de 4 pestañas diferentes,</w:t>
      </w:r>
      <w:r w:rsidR="007563DE">
        <w:t xml:space="preserve"> en las que se utilizan diferentes tipos de visualizaciones para graficar cada uno de los subconjuntos de datos.</w:t>
      </w:r>
    </w:p>
    <w:p w14:paraId="6F24E142" w14:textId="5BEC3CD8" w:rsidR="00DA4001" w:rsidRPr="00DA4001" w:rsidRDefault="00DA4001" w:rsidP="00CC32D9">
      <w:pPr>
        <w:pStyle w:val="Ttulo3"/>
        <w:ind w:left="709" w:hanging="709"/>
      </w:pPr>
      <w:bookmarkStart w:id="128" w:name="_Toc176796664"/>
      <w:r>
        <w:t>Análisis meteorológico</w:t>
      </w:r>
      <w:bookmarkEnd w:id="128"/>
    </w:p>
    <w:p w14:paraId="70761DF7" w14:textId="6318C03A" w:rsidR="00DA4001" w:rsidRDefault="00DA4001" w:rsidP="00CC32D9">
      <w:r>
        <w:t>En la primera</w:t>
      </w:r>
      <w:r w:rsidR="003A389D">
        <w:t xml:space="preserve"> pestaña</w:t>
      </w:r>
      <w:r>
        <w:t>, se muestra un análisis</w:t>
      </w:r>
      <w:r w:rsidR="003A389D">
        <w:t xml:space="preserve"> meteorológico. Dicho análisis se vuelve dinámico gracias a los filtros existentes en la esquina superior derecha, pudiendo obtener un conjunto de datos distinto según las circunstancias lo requieran.</w:t>
      </w:r>
    </w:p>
    <w:p w14:paraId="7C149721" w14:textId="0E0D02CE" w:rsidR="003A389D" w:rsidRDefault="005A7BC5" w:rsidP="00CC32D9">
      <w:r>
        <w:t>En la esquina superior izquierda</w:t>
      </w:r>
      <w:r w:rsidR="003A389D">
        <w:t xml:space="preserve"> se haya una tabla en la que observar las distintas predicciones </w:t>
      </w:r>
      <w:r>
        <w:t xml:space="preserve">obtenidas por las técnicas de IA aplicadas, resultado un valor por cada una de las </w:t>
      </w:r>
      <w:r w:rsidR="003A389D">
        <w:t>medida</w:t>
      </w:r>
      <w:r>
        <w:t xml:space="preserve">s meteorológicas existentes. Adicionalmente, se </w:t>
      </w:r>
      <w:r w:rsidR="00D33AB9">
        <w:t xml:space="preserve">visualiza a través de tarjetas </w:t>
      </w:r>
      <w:r>
        <w:t>el R2- Score de las predicciones realizadas por las diversas técnicas de IA.</w:t>
      </w:r>
    </w:p>
    <w:p w14:paraId="150F6ACB" w14:textId="5BB6E0D7" w:rsidR="00D33AB9" w:rsidRDefault="00D33AB9" w:rsidP="00CC32D9">
      <w:r>
        <w:lastRenderedPageBreak/>
        <w:t xml:space="preserve">En la parte central de la visualización se distinguen </w:t>
      </w:r>
      <w:r w:rsidR="003C3234">
        <w:t xml:space="preserve">los </w:t>
      </w:r>
      <w:r>
        <w:t xml:space="preserve">3 grafismos principales. El primero de ellos consta de un </w:t>
      </w:r>
      <w:r w:rsidR="003C3234">
        <w:t>gráfico</w:t>
      </w:r>
      <w:r>
        <w:t xml:space="preserve"> de líneas donde se muestra la evolución de</w:t>
      </w:r>
      <w:r w:rsidR="003C3234">
        <w:t>l promedio de</w:t>
      </w:r>
      <w:r>
        <w:t xml:space="preserve"> las diferentes mediciones</w:t>
      </w:r>
      <w:r w:rsidR="003C3234">
        <w:t>, a lo largo del primer semestre de 2024. El segundo gráfico es un gráfico circular y muestra la distribución de los datos en base al tipo de medida que representan. Y l</w:t>
      </w:r>
      <w:r w:rsidR="00021A11">
        <w:t>a</w:t>
      </w:r>
      <w:r w:rsidR="003C3234">
        <w:t xml:space="preserve"> últim</w:t>
      </w:r>
      <w:r w:rsidR="00021A11">
        <w:t xml:space="preserve">a representación </w:t>
      </w:r>
      <w:r w:rsidR="003C3234">
        <w:t xml:space="preserve">es un </w:t>
      </w:r>
      <w:r w:rsidR="003319AC">
        <w:t>gráfico</w:t>
      </w:r>
      <w:r w:rsidR="003C3234">
        <w:t xml:space="preserve"> de barras agrupadas horizontalmente donde se muestra la cantidad de datos que engloba cada medida.</w:t>
      </w:r>
    </w:p>
    <w:p w14:paraId="2260865F" w14:textId="2BEBDB56" w:rsidR="003C3234" w:rsidRPr="000724CD" w:rsidRDefault="003C3234" w:rsidP="003C3234">
      <w:pPr>
        <w:rPr>
          <w:i/>
          <w:iCs/>
        </w:rPr>
      </w:pPr>
      <w:bookmarkStart w:id="129" w:name="_Toc17679694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1</w:t>
      </w:r>
      <w:r w:rsidRPr="00F37CFB">
        <w:rPr>
          <w:b/>
          <w:bCs/>
        </w:rPr>
        <w:fldChar w:fldCharType="end"/>
      </w:r>
      <w:r w:rsidRPr="00F37CFB">
        <w:rPr>
          <w:b/>
          <w:bCs/>
        </w:rPr>
        <w:t>.</w:t>
      </w:r>
      <w:r w:rsidRPr="002A3D58">
        <w:t xml:space="preserve"> </w:t>
      </w:r>
      <w:r>
        <w:rPr>
          <w:i/>
          <w:iCs/>
        </w:rPr>
        <w:t>Dashboard del análisis meteorológico</w:t>
      </w:r>
      <w:r w:rsidR="004166EA">
        <w:rPr>
          <w:i/>
          <w:iCs/>
        </w:rPr>
        <w:t>.</w:t>
      </w:r>
      <w:bookmarkEnd w:id="129"/>
    </w:p>
    <w:p w14:paraId="6C0FB151" w14:textId="3694F8D0" w:rsidR="003C3234" w:rsidRDefault="003C3234" w:rsidP="003C3234">
      <w:pPr>
        <w:pStyle w:val="Piedefoto-tabla"/>
        <w:rPr>
          <w:lang w:val="es-ES"/>
        </w:rPr>
      </w:pPr>
      <w:r w:rsidRPr="003C3234">
        <w:rPr>
          <w:noProof/>
        </w:rPr>
        <w:drawing>
          <wp:inline distT="0" distB="0" distL="0" distR="0" wp14:anchorId="0C1A189C" wp14:editId="06081C13">
            <wp:extent cx="5760085" cy="3238500"/>
            <wp:effectExtent l="0" t="0" r="0" b="0"/>
            <wp:docPr id="29323035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30350" name="Imagen 1" descr="Interfaz de usuario gráfica&#10;&#10;Descripción generada automáticamente"/>
                    <pic:cNvPicPr/>
                  </pic:nvPicPr>
                  <pic:blipFill rotWithShape="1">
                    <a:blip r:embed="rId49"/>
                    <a:srcRect t="235"/>
                    <a:stretch/>
                  </pic:blipFill>
                  <pic:spPr bwMode="auto">
                    <a:xfrm>
                      <a:off x="0" y="0"/>
                      <a:ext cx="5760085" cy="3238500"/>
                    </a:xfrm>
                    <a:prstGeom prst="rect">
                      <a:avLst/>
                    </a:prstGeom>
                    <a:ln>
                      <a:noFill/>
                    </a:ln>
                    <a:extLst>
                      <a:ext uri="{53640926-AAD7-44D8-BBD7-CCE9431645EC}">
                        <a14:shadowObscured xmlns:a14="http://schemas.microsoft.com/office/drawing/2010/main"/>
                      </a:ext>
                    </a:extLst>
                  </pic:spPr>
                </pic:pic>
              </a:graphicData>
            </a:graphic>
          </wp:inline>
        </w:drawing>
      </w:r>
    </w:p>
    <w:p w14:paraId="4BD0A90A" w14:textId="21D1A651" w:rsidR="003C3234" w:rsidRPr="002C4375" w:rsidRDefault="003C3234" w:rsidP="002C4375">
      <w:pPr>
        <w:pStyle w:val="Piedefoto-tabla"/>
        <w:rPr>
          <w:lang w:val="es-ES"/>
        </w:rPr>
      </w:pPr>
      <w:r w:rsidRPr="00F527EC">
        <w:rPr>
          <w:lang w:val="es-ES"/>
        </w:rPr>
        <w:t>Fuente: Elaboración propia.</w:t>
      </w:r>
    </w:p>
    <w:p w14:paraId="0C29DB58" w14:textId="6F033402" w:rsidR="00DA4001" w:rsidRDefault="00DA4001" w:rsidP="00DA4001">
      <w:pPr>
        <w:pStyle w:val="Ttulo3"/>
        <w:ind w:left="709" w:hanging="709"/>
      </w:pPr>
      <w:bookmarkStart w:id="130" w:name="_Toc176796665"/>
      <w:r>
        <w:t>Análisis de la calidad del aire</w:t>
      </w:r>
      <w:bookmarkEnd w:id="130"/>
    </w:p>
    <w:p w14:paraId="51E3466F" w14:textId="6F5032D8" w:rsidR="002C4375" w:rsidRDefault="002C4375" w:rsidP="002C4375">
      <w:r>
        <w:t xml:space="preserve">En la segunda pestaña, </w:t>
      </w:r>
      <w:r w:rsidR="00E57C81">
        <w:t>se encuentra la visualización que hace referencia a</w:t>
      </w:r>
      <w:r>
        <w:t>l análisis de la calidad del aire</w:t>
      </w:r>
      <w:r w:rsidR="00E57C81">
        <w:t>. Esta pestaña contiene una distribución similar a la anterior, con los filtros también ubicados en la esquina superior derecha</w:t>
      </w:r>
      <w:r>
        <w:t xml:space="preserve"> y bajo los mismos se hayan las tarjetas con el R2-Score de las predicciones. Junto a estas, existe una tabla con las predicciones obtenidas.</w:t>
      </w:r>
    </w:p>
    <w:p w14:paraId="04ABCBA3" w14:textId="11DC7578" w:rsidR="002C4375" w:rsidRDefault="00E57C81" w:rsidP="002C4375">
      <w:r>
        <w:t>En lo que a los gráficos principales se refiere</w:t>
      </w:r>
      <w:r w:rsidR="002C4375">
        <w:t>, como en la pestaña anterior, existen 3</w:t>
      </w:r>
      <w:r>
        <w:t xml:space="preserve"> visualizaciones: un gr</w:t>
      </w:r>
      <w:r w:rsidR="00251012">
        <w:t>á</w:t>
      </w:r>
      <w:r>
        <w:t>fico de líneas, un gráfico circular y un gráfico de columnas apiladas. El primero, muestra la evolución de las métricas referentes a la calidad del aire</w:t>
      </w:r>
      <w:r w:rsidR="00251012">
        <w:t>. El segundo</w:t>
      </w:r>
      <w:r w:rsidR="00021A11">
        <w:t>,</w:t>
      </w:r>
      <w:r w:rsidR="00251012">
        <w:t xml:space="preserve"> muestra la distribución de los datos según el tipo de métrica que es. Y el último, muestra el total de datos por mes y la subdivisión en base a la métrica que pertenece.</w:t>
      </w:r>
    </w:p>
    <w:p w14:paraId="6867C23D" w14:textId="723C1D0B" w:rsidR="00251012" w:rsidRPr="000724CD" w:rsidRDefault="00251012" w:rsidP="00251012">
      <w:pPr>
        <w:rPr>
          <w:i/>
          <w:iCs/>
        </w:rPr>
      </w:pPr>
      <w:bookmarkStart w:id="131" w:name="_Toc176796944"/>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2</w:t>
      </w:r>
      <w:r w:rsidRPr="00F37CFB">
        <w:rPr>
          <w:b/>
          <w:bCs/>
        </w:rPr>
        <w:fldChar w:fldCharType="end"/>
      </w:r>
      <w:r w:rsidRPr="00F37CFB">
        <w:rPr>
          <w:b/>
          <w:bCs/>
        </w:rPr>
        <w:t>.</w:t>
      </w:r>
      <w:r w:rsidRPr="002A3D58">
        <w:t xml:space="preserve"> </w:t>
      </w:r>
      <w:r>
        <w:rPr>
          <w:i/>
          <w:iCs/>
        </w:rPr>
        <w:t>Dashboard del análisis de la calidad del aire</w:t>
      </w:r>
      <w:r w:rsidR="004166EA">
        <w:rPr>
          <w:i/>
          <w:iCs/>
        </w:rPr>
        <w:t>.</w:t>
      </w:r>
      <w:bookmarkEnd w:id="131"/>
    </w:p>
    <w:p w14:paraId="6F938B8E" w14:textId="18D53E0D" w:rsidR="00251012" w:rsidRDefault="00251012" w:rsidP="00251012">
      <w:pPr>
        <w:pStyle w:val="Piedefoto-tabla"/>
        <w:rPr>
          <w:lang w:val="es-ES"/>
        </w:rPr>
      </w:pPr>
      <w:r w:rsidRPr="00251012">
        <w:rPr>
          <w:noProof/>
          <w:lang w:val="es-ES"/>
        </w:rPr>
        <w:drawing>
          <wp:inline distT="0" distB="0" distL="0" distR="0" wp14:anchorId="47BA3CFB" wp14:editId="16A3E635">
            <wp:extent cx="5745480" cy="3203575"/>
            <wp:effectExtent l="0" t="0" r="0" b="0"/>
            <wp:docPr id="1143470084"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70084" name="Imagen 1" descr="Interfaz de usuario gráfica&#10;&#10;Descripción generada automáticamente con confianza media"/>
                    <pic:cNvPicPr/>
                  </pic:nvPicPr>
                  <pic:blipFill rotWithShape="1">
                    <a:blip r:embed="rId50"/>
                    <a:srcRect t="474" r="253"/>
                    <a:stretch/>
                  </pic:blipFill>
                  <pic:spPr bwMode="auto">
                    <a:xfrm>
                      <a:off x="0" y="0"/>
                      <a:ext cx="5745480" cy="3203575"/>
                    </a:xfrm>
                    <a:prstGeom prst="rect">
                      <a:avLst/>
                    </a:prstGeom>
                    <a:ln>
                      <a:noFill/>
                    </a:ln>
                    <a:extLst>
                      <a:ext uri="{53640926-AAD7-44D8-BBD7-CCE9431645EC}">
                        <a14:shadowObscured xmlns:a14="http://schemas.microsoft.com/office/drawing/2010/main"/>
                      </a:ext>
                    </a:extLst>
                  </pic:spPr>
                </pic:pic>
              </a:graphicData>
            </a:graphic>
          </wp:inline>
        </w:drawing>
      </w:r>
    </w:p>
    <w:p w14:paraId="0A5DA7EC" w14:textId="77777777" w:rsidR="00251012" w:rsidRPr="002C4375" w:rsidRDefault="00251012" w:rsidP="00251012">
      <w:pPr>
        <w:pStyle w:val="Piedefoto-tabla"/>
        <w:rPr>
          <w:lang w:val="es-ES"/>
        </w:rPr>
      </w:pPr>
      <w:r w:rsidRPr="00F527EC">
        <w:rPr>
          <w:lang w:val="es-ES"/>
        </w:rPr>
        <w:t>Fuente: Elaboración propia.</w:t>
      </w:r>
    </w:p>
    <w:p w14:paraId="39B48530" w14:textId="5DB13326" w:rsidR="00DA4001" w:rsidRDefault="00DA4001" w:rsidP="00DA4001">
      <w:pPr>
        <w:pStyle w:val="Ttulo3"/>
        <w:ind w:left="709" w:hanging="709"/>
      </w:pPr>
      <w:bookmarkStart w:id="132" w:name="_Toc176796666"/>
      <w:r>
        <w:t>Análisis de los flujos de tráfico</w:t>
      </w:r>
      <w:bookmarkEnd w:id="132"/>
    </w:p>
    <w:p w14:paraId="41729AE0" w14:textId="51933C82" w:rsidR="002E6E9B" w:rsidRDefault="002E6E9B" w:rsidP="002E6E9B">
      <w:r>
        <w:t xml:space="preserve">En el tercer dashboard se aprecia el análisis de los flujos de tráfico. Como no podía ser de otra forma, se mantiene la distribución que sitúa a los filtros en la esquina superior derecha, permitiendo </w:t>
      </w:r>
      <w:r w:rsidR="00C84DBC">
        <w:t>distinguir</w:t>
      </w:r>
      <w:r>
        <w:t xml:space="preserve"> debajo de los mismos unas tarjetas que muestran la velocidad de circulación y la afluencia de vehículos.</w:t>
      </w:r>
    </w:p>
    <w:p w14:paraId="13802F99" w14:textId="617D4E8F" w:rsidR="00C84DBC" w:rsidRDefault="00C84DBC" w:rsidP="002E6E9B">
      <w:r>
        <w:t xml:space="preserve">Debajo del </w:t>
      </w:r>
      <w:r w:rsidR="003319AC">
        <w:t>título</w:t>
      </w:r>
      <w:r>
        <w:t xml:space="preserve"> de la visualización se muestran 3 medidores, representando la velocidad mínima, media y máxima registrada en los datos sobre los que se realiza la visualización. A medida que dicho conjunto de datos cambie por los filtros aplicados, este valor se actualizará.</w:t>
      </w:r>
    </w:p>
    <w:p w14:paraId="5A9AA8B0" w14:textId="23B758ED" w:rsidR="00844DF6" w:rsidRDefault="00C84DBC" w:rsidP="002E6E9B">
      <w:r>
        <w:t xml:space="preserve">Por último, </w:t>
      </w:r>
      <w:r w:rsidR="00021A11">
        <w:t>hacer énfasis en</w:t>
      </w:r>
      <w:r>
        <w:t xml:space="preserve"> los 4 gráficos situados en la zona central de la visualización. El primero de ellos lo conforma un gráfico de líneas, donde se plasma la evolución de la velocidad media de circulación</w:t>
      </w:r>
      <w:r w:rsidR="00057FC8">
        <w:t>. El segundo representa un grafismo muy similar al primer</w:t>
      </w:r>
      <w:r w:rsidR="0099416D">
        <w:t>o</w:t>
      </w:r>
      <w:r w:rsidR="00057FC8">
        <w:t xml:space="preserve">, representando esta vez el número de vehículos. Y para finalizar, las dos figuras restantes son gráficos de columnas apiladas, donde se muestra la distribución tanto del clúster conformado para clasificar la velocidad media de circulación como del clúster de afluencia de </w:t>
      </w:r>
      <w:r w:rsidR="00844DF6">
        <w:t>tráfico</w:t>
      </w:r>
      <w:r w:rsidR="00057FC8">
        <w:t>.</w:t>
      </w:r>
    </w:p>
    <w:p w14:paraId="103FB4A0" w14:textId="77777777" w:rsidR="00844DF6" w:rsidRDefault="00844DF6">
      <w:pPr>
        <w:spacing w:before="0" w:after="0" w:line="240" w:lineRule="auto"/>
        <w:jc w:val="left"/>
      </w:pPr>
      <w:r>
        <w:br w:type="page"/>
      </w:r>
    </w:p>
    <w:p w14:paraId="56C9F082" w14:textId="22FE8BE3" w:rsidR="002E6E9B" w:rsidRPr="000724CD" w:rsidRDefault="002E6E9B" w:rsidP="002E6E9B">
      <w:pPr>
        <w:rPr>
          <w:i/>
          <w:iCs/>
        </w:rPr>
      </w:pPr>
      <w:bookmarkStart w:id="133" w:name="_Toc17679694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3</w:t>
      </w:r>
      <w:r w:rsidRPr="00F37CFB">
        <w:rPr>
          <w:b/>
          <w:bCs/>
        </w:rPr>
        <w:fldChar w:fldCharType="end"/>
      </w:r>
      <w:r w:rsidRPr="00F37CFB">
        <w:rPr>
          <w:b/>
          <w:bCs/>
        </w:rPr>
        <w:t>.</w:t>
      </w:r>
      <w:r w:rsidRPr="002A3D58">
        <w:t xml:space="preserve"> </w:t>
      </w:r>
      <w:r>
        <w:rPr>
          <w:i/>
          <w:iCs/>
        </w:rPr>
        <w:t>Dashboard del análisis de l</w:t>
      </w:r>
      <w:r w:rsidR="00A3221D">
        <w:rPr>
          <w:i/>
          <w:iCs/>
        </w:rPr>
        <w:t>os flujos de tráfico</w:t>
      </w:r>
      <w:r w:rsidR="004166EA">
        <w:rPr>
          <w:i/>
          <w:iCs/>
        </w:rPr>
        <w:t>.</w:t>
      </w:r>
      <w:bookmarkEnd w:id="133"/>
    </w:p>
    <w:p w14:paraId="1C1C89B7" w14:textId="2F27BC6E" w:rsidR="002E6E9B" w:rsidRDefault="002E6E9B" w:rsidP="002E6E9B">
      <w:pPr>
        <w:pStyle w:val="Piedefoto-tabla"/>
        <w:rPr>
          <w:lang w:val="es-ES"/>
        </w:rPr>
      </w:pPr>
      <w:r w:rsidRPr="002E6E9B">
        <w:rPr>
          <w:noProof/>
          <w:lang w:val="es-ES"/>
        </w:rPr>
        <w:drawing>
          <wp:inline distT="0" distB="0" distL="0" distR="0" wp14:anchorId="0DBF79DC" wp14:editId="5C8681A0">
            <wp:extent cx="5760085" cy="3225800"/>
            <wp:effectExtent l="0" t="0" r="0" b="0"/>
            <wp:docPr id="95996039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960398" name="Imagen 1" descr="Interfaz de usuario gráfica, Aplicación&#10;&#10;Descripción generada automáticamente"/>
                    <pic:cNvPicPr/>
                  </pic:nvPicPr>
                  <pic:blipFill>
                    <a:blip r:embed="rId51"/>
                    <a:stretch>
                      <a:fillRect/>
                    </a:stretch>
                  </pic:blipFill>
                  <pic:spPr>
                    <a:xfrm>
                      <a:off x="0" y="0"/>
                      <a:ext cx="5760085" cy="3225800"/>
                    </a:xfrm>
                    <a:prstGeom prst="rect">
                      <a:avLst/>
                    </a:prstGeom>
                  </pic:spPr>
                </pic:pic>
              </a:graphicData>
            </a:graphic>
          </wp:inline>
        </w:drawing>
      </w:r>
    </w:p>
    <w:p w14:paraId="0DDBE6D5" w14:textId="77777777" w:rsidR="002E6E9B" w:rsidRPr="002C4375" w:rsidRDefault="002E6E9B" w:rsidP="002E6E9B">
      <w:pPr>
        <w:pStyle w:val="Piedefoto-tabla"/>
        <w:rPr>
          <w:lang w:val="es-ES"/>
        </w:rPr>
      </w:pPr>
      <w:r w:rsidRPr="00F527EC">
        <w:rPr>
          <w:lang w:val="es-ES"/>
        </w:rPr>
        <w:t>Fuente: Elaboración propia.</w:t>
      </w:r>
    </w:p>
    <w:p w14:paraId="5D66602C" w14:textId="1C967F2F" w:rsidR="00DA4001" w:rsidRPr="00DA4001" w:rsidRDefault="00DA4001" w:rsidP="00DA4001">
      <w:pPr>
        <w:pStyle w:val="Ttulo3"/>
        <w:ind w:left="709" w:hanging="709"/>
      </w:pPr>
      <w:bookmarkStart w:id="134" w:name="_Toc176796667"/>
      <w:r>
        <w:t>Análisis de incidencias</w:t>
      </w:r>
      <w:bookmarkEnd w:id="134"/>
    </w:p>
    <w:p w14:paraId="26FC5779" w14:textId="02FA2C3F" w:rsidR="00DA4001" w:rsidRDefault="00844DF6" w:rsidP="00CC32D9">
      <w:r>
        <w:t>Para finalizar con la última pestaña</w:t>
      </w:r>
      <w:r w:rsidR="00A3221D">
        <w:t xml:space="preserve">, se presenta el análisis de incidencias. En este caso, se utiliza toda la zona superior para agrupar los diferentes filtros a utilizar, dado la gran cantidad </w:t>
      </w:r>
      <w:r w:rsidR="0099416D">
        <w:t>existente</w:t>
      </w:r>
      <w:r w:rsidR="00A3221D">
        <w:t>.</w:t>
      </w:r>
    </w:p>
    <w:p w14:paraId="2FF2F632" w14:textId="52800C6E" w:rsidR="00A3221D" w:rsidRDefault="00A3221D" w:rsidP="00CC32D9">
      <w:r>
        <w:t xml:space="preserve">Adicionalmente, en esta pestaña existen 5 variantes de visualizaciones, desde un </w:t>
      </w:r>
      <w:r w:rsidR="003319AC">
        <w:t>gráfico</w:t>
      </w:r>
      <w:r>
        <w:t xml:space="preserve"> de columnas agrupadas que muestra la distribución del clúster de incidencias hasta unas tarjetas horizontales donde conocer los datos de las propias incidencias. También existe un gráfico de barras agrupadas, donde se da a conocer el top de tipos de defectos que más incidencias engloba</w:t>
      </w:r>
      <w:r w:rsidR="0099416D">
        <w:t>n</w:t>
      </w:r>
      <w:r>
        <w:t>.</w:t>
      </w:r>
    </w:p>
    <w:p w14:paraId="0A47DE43" w14:textId="7D67CF59" w:rsidR="002F5002" w:rsidRDefault="00A3221D" w:rsidP="00CC32D9">
      <w:r>
        <w:t xml:space="preserve">En la zona inferior del dashboard, se muestra la evolución </w:t>
      </w:r>
      <w:r w:rsidR="002F5002">
        <w:t xml:space="preserve">temporal </w:t>
      </w:r>
      <w:r>
        <w:t>de</w:t>
      </w:r>
      <w:r w:rsidR="002F5002">
        <w:t xml:space="preserve">l número de </w:t>
      </w:r>
      <w:r w:rsidR="0099416D">
        <w:t>incidencias,</w:t>
      </w:r>
      <w:r w:rsidR="002F5002">
        <w:t xml:space="preserve"> as</w:t>
      </w:r>
      <w:r w:rsidR="0099416D">
        <w:t>í</w:t>
      </w:r>
      <w:r w:rsidR="002F5002">
        <w:t xml:space="preserve"> como un mapa donde se conoce la localización geográfica de la incidencia y el clúster al que pertenece, en base a un color verde (bajo), amarillo (medio) o rojo (alto).</w:t>
      </w:r>
    </w:p>
    <w:p w14:paraId="3B507872" w14:textId="77777777" w:rsidR="002F5002" w:rsidRDefault="002F5002">
      <w:pPr>
        <w:spacing w:before="0" w:after="0" w:line="240" w:lineRule="auto"/>
        <w:jc w:val="left"/>
      </w:pPr>
      <w:r>
        <w:br w:type="page"/>
      </w:r>
    </w:p>
    <w:p w14:paraId="094C6CB5" w14:textId="02F3B9E1" w:rsidR="00844DF6" w:rsidRPr="000724CD" w:rsidRDefault="00844DF6" w:rsidP="00844DF6">
      <w:pPr>
        <w:rPr>
          <w:i/>
          <w:iCs/>
        </w:rPr>
      </w:pPr>
      <w:bookmarkStart w:id="135" w:name="_Toc176796946"/>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4</w:t>
      </w:r>
      <w:r w:rsidRPr="00F37CFB">
        <w:rPr>
          <w:b/>
          <w:bCs/>
        </w:rPr>
        <w:fldChar w:fldCharType="end"/>
      </w:r>
      <w:r w:rsidRPr="00F37CFB">
        <w:rPr>
          <w:b/>
          <w:bCs/>
        </w:rPr>
        <w:t>.</w:t>
      </w:r>
      <w:r w:rsidRPr="002A3D58">
        <w:t xml:space="preserve"> </w:t>
      </w:r>
      <w:r>
        <w:rPr>
          <w:i/>
          <w:iCs/>
        </w:rPr>
        <w:t xml:space="preserve">Dashboard del análisis de </w:t>
      </w:r>
      <w:r w:rsidR="00A3221D">
        <w:rPr>
          <w:i/>
          <w:iCs/>
        </w:rPr>
        <w:t>incidencias</w:t>
      </w:r>
      <w:r w:rsidR="004166EA">
        <w:rPr>
          <w:i/>
          <w:iCs/>
        </w:rPr>
        <w:t>.</w:t>
      </w:r>
      <w:bookmarkEnd w:id="135"/>
    </w:p>
    <w:p w14:paraId="53F31A51" w14:textId="1DE96E6B" w:rsidR="00844DF6" w:rsidRDefault="00A3221D" w:rsidP="00844DF6">
      <w:pPr>
        <w:pStyle w:val="Piedefoto-tabla"/>
        <w:rPr>
          <w:lang w:val="es-ES"/>
        </w:rPr>
      </w:pPr>
      <w:r w:rsidRPr="00A3221D">
        <w:rPr>
          <w:noProof/>
          <w:lang w:val="es-ES"/>
        </w:rPr>
        <w:drawing>
          <wp:inline distT="0" distB="0" distL="0" distR="0" wp14:anchorId="1F3DB20D" wp14:editId="01ABC253">
            <wp:extent cx="5760085" cy="3222625"/>
            <wp:effectExtent l="0" t="0" r="0" b="0"/>
            <wp:docPr id="60965199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51990" name="Imagen 1" descr="Interfaz de usuario gráfica, Aplicación&#10;&#10;Descripción generada automáticamente"/>
                    <pic:cNvPicPr/>
                  </pic:nvPicPr>
                  <pic:blipFill>
                    <a:blip r:embed="rId52"/>
                    <a:stretch>
                      <a:fillRect/>
                    </a:stretch>
                  </pic:blipFill>
                  <pic:spPr>
                    <a:xfrm>
                      <a:off x="0" y="0"/>
                      <a:ext cx="5760085" cy="3222625"/>
                    </a:xfrm>
                    <a:prstGeom prst="rect">
                      <a:avLst/>
                    </a:prstGeom>
                  </pic:spPr>
                </pic:pic>
              </a:graphicData>
            </a:graphic>
          </wp:inline>
        </w:drawing>
      </w:r>
    </w:p>
    <w:p w14:paraId="304588F7" w14:textId="77777777" w:rsidR="00844DF6" w:rsidRPr="002C4375" w:rsidRDefault="00844DF6" w:rsidP="00844DF6">
      <w:pPr>
        <w:pStyle w:val="Piedefoto-tabla"/>
        <w:rPr>
          <w:lang w:val="es-ES"/>
        </w:rPr>
      </w:pPr>
      <w:r w:rsidRPr="00F527EC">
        <w:rPr>
          <w:lang w:val="es-ES"/>
        </w:rPr>
        <w:t>Fuente: Elaboración propia.</w:t>
      </w:r>
    </w:p>
    <w:p w14:paraId="205E9788" w14:textId="77777777" w:rsidR="00A646CE" w:rsidRDefault="00A646CE">
      <w:pPr>
        <w:spacing w:before="0" w:after="0" w:line="240" w:lineRule="auto"/>
        <w:jc w:val="left"/>
        <w:rPr>
          <w:rFonts w:asciiTheme="majorHAnsi" w:hAnsiTheme="majorHAnsi"/>
          <w:bCs/>
          <w:color w:val="0098CD"/>
          <w:kern w:val="32"/>
          <w:sz w:val="36"/>
          <w:szCs w:val="32"/>
        </w:rPr>
      </w:pPr>
      <w:r>
        <w:rPr>
          <w:caps/>
        </w:rPr>
        <w:br w:type="page"/>
      </w:r>
    </w:p>
    <w:p w14:paraId="4B238A74" w14:textId="46B81DDE" w:rsidR="007D7BBD" w:rsidRPr="005D7C4F" w:rsidRDefault="00C235D4" w:rsidP="007D7BBD">
      <w:pPr>
        <w:pStyle w:val="Ttulo1"/>
        <w:rPr>
          <w:caps w:val="0"/>
        </w:rPr>
      </w:pPr>
      <w:bookmarkStart w:id="136" w:name="_Toc176796668"/>
      <w:r>
        <w:rPr>
          <w:caps w:val="0"/>
        </w:rPr>
        <w:lastRenderedPageBreak/>
        <w:t>C</w:t>
      </w:r>
      <w:r w:rsidR="00EF14BC">
        <w:rPr>
          <w:caps w:val="0"/>
        </w:rPr>
        <w:t>ódigo fuente y datos analizados</w:t>
      </w:r>
      <w:bookmarkEnd w:id="136"/>
    </w:p>
    <w:p w14:paraId="3332742A" w14:textId="165B361C" w:rsidR="00DA0FCE" w:rsidRDefault="001C1B5D" w:rsidP="000D09A0">
      <w:pPr>
        <w:pStyle w:val="Ttulo2"/>
        <w:rPr>
          <w:caps w:val="0"/>
        </w:rPr>
      </w:pPr>
      <w:r>
        <w:rPr>
          <w:caps w:val="0"/>
        </w:rPr>
        <w:t xml:space="preserve"> </w:t>
      </w:r>
      <w:bookmarkStart w:id="137" w:name="_Toc176796669"/>
      <w:r w:rsidR="000872B3">
        <w:rPr>
          <w:caps w:val="0"/>
        </w:rPr>
        <w:t>Repositorio</w:t>
      </w:r>
      <w:bookmarkEnd w:id="137"/>
    </w:p>
    <w:p w14:paraId="25C2AA04" w14:textId="4DD46210" w:rsidR="00AE1CBC" w:rsidRPr="000872B3" w:rsidRDefault="000872B3" w:rsidP="000872B3">
      <w:r>
        <w:t xml:space="preserve">Durante el transcurso del proyecto, se ha ido </w:t>
      </w:r>
      <w:r w:rsidR="00AE1CBC">
        <w:t>publicando en</w:t>
      </w:r>
      <w:r>
        <w:t xml:space="preserve"> </w:t>
      </w:r>
      <w:r w:rsidR="00AE1CBC">
        <w:t>el</w:t>
      </w:r>
      <w:r>
        <w:t xml:space="preserve"> repositorio</w:t>
      </w:r>
      <w:r w:rsidR="00AE1CBC">
        <w:t xml:space="preserve"> Github</w:t>
      </w:r>
      <w:r>
        <w:t xml:space="preserve"> del proyecto las novedades </w:t>
      </w:r>
      <w:r w:rsidR="00AE1CBC">
        <w:t xml:space="preserve">y actualizaciones </w:t>
      </w:r>
      <w:r>
        <w:t>del proyecto</w:t>
      </w:r>
      <w:r w:rsidR="00AE1CBC">
        <w:t xml:space="preserve"> con el fin de tener una copia de seguridad en la nube. De igual forma, si hubiera sido un proyecto en equipo, mediante este repositorio se podría haber compaginado el desarrollo del mismo de forma paralela, gracias a las herramientas que el mismo facilita.</w:t>
      </w:r>
      <w:r w:rsidR="00932226">
        <w:t xml:space="preserve"> </w:t>
      </w:r>
      <w:r w:rsidR="007D7BBD">
        <w:t>Se puede acceder a dicho repositorio mediante el siguiente hipervínculo:</w:t>
      </w:r>
      <w:r w:rsidR="007D7BBD" w:rsidRPr="007D7BBD">
        <w:t xml:space="preserve"> </w:t>
      </w:r>
      <w:hyperlink r:id="rId53" w:history="1">
        <w:r w:rsidR="007D7BBD" w:rsidRPr="00FF0BF0">
          <w:rPr>
            <w:rStyle w:val="Hipervnculo"/>
          </w:rPr>
          <w:t>https://github.com/iker-sebastian/TFM</w:t>
        </w:r>
      </w:hyperlink>
      <w:r w:rsidR="008228A4">
        <w:t>.</w:t>
      </w:r>
    </w:p>
    <w:p w14:paraId="193F6E7B" w14:textId="77777777" w:rsidR="000872B3" w:rsidRDefault="000872B3" w:rsidP="000872B3">
      <w:pPr>
        <w:pStyle w:val="Ttulo2"/>
        <w:rPr>
          <w:caps w:val="0"/>
        </w:rPr>
      </w:pPr>
      <w:bookmarkStart w:id="138" w:name="_Toc176796670"/>
      <w:r>
        <w:rPr>
          <w:caps w:val="0"/>
        </w:rPr>
        <w:t>Código fuente</w:t>
      </w:r>
      <w:bookmarkEnd w:id="138"/>
    </w:p>
    <w:p w14:paraId="7CE58535" w14:textId="75FC53A1" w:rsidR="007C43BE" w:rsidRDefault="00740B40" w:rsidP="00A646CE">
      <w:r>
        <w:t xml:space="preserve">A continuación, se presenta la estructura organizativa que se ha utilizado para la gestión del </w:t>
      </w:r>
      <w:r w:rsidR="00F21F30">
        <w:t>software</w:t>
      </w:r>
      <w:r w:rsidR="00DC416B">
        <w:t>,</w:t>
      </w:r>
      <w:r>
        <w:t xml:space="preserve"> as</w:t>
      </w:r>
      <w:r w:rsidR="00F21F30">
        <w:t>í</w:t>
      </w:r>
      <w:r>
        <w:t xml:space="preserve"> como los fragmentos m</w:t>
      </w:r>
      <w:r w:rsidR="00F21F30">
        <w:t>á</w:t>
      </w:r>
      <w:r>
        <w:t xml:space="preserve">s relevantes </w:t>
      </w:r>
      <w:r w:rsidR="00F21F30">
        <w:t>del mismo, con el fin de facilitar la comprensión de dich</w:t>
      </w:r>
      <w:r w:rsidR="00DC416B">
        <w:t>o</w:t>
      </w:r>
      <w:r>
        <w:t xml:space="preserve"> </w:t>
      </w:r>
      <w:r w:rsidR="00DC416B">
        <w:t>repositorio</w:t>
      </w:r>
      <w:r>
        <w:t>.</w:t>
      </w:r>
    </w:p>
    <w:p w14:paraId="756B9BFE" w14:textId="42B9F86E" w:rsidR="00190189" w:rsidRPr="000724CD" w:rsidRDefault="00190189" w:rsidP="00190189">
      <w:pPr>
        <w:rPr>
          <w:i/>
          <w:iCs/>
        </w:rPr>
      </w:pPr>
      <w:r w:rsidRPr="00190189">
        <w:rPr>
          <w:b/>
          <w:bCs/>
        </w:rPr>
        <w:t xml:space="preserve"> </w:t>
      </w:r>
      <w:bookmarkStart w:id="139" w:name="_Toc17679694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5</w:t>
      </w:r>
      <w:r w:rsidRPr="00F37CFB">
        <w:rPr>
          <w:b/>
          <w:bCs/>
        </w:rPr>
        <w:fldChar w:fldCharType="end"/>
      </w:r>
      <w:r w:rsidRPr="00F37CFB">
        <w:rPr>
          <w:b/>
          <w:bCs/>
        </w:rPr>
        <w:t>.</w:t>
      </w:r>
      <w:r w:rsidRPr="002A3D58">
        <w:t xml:space="preserve"> </w:t>
      </w:r>
      <w:r>
        <w:rPr>
          <w:i/>
          <w:iCs/>
        </w:rPr>
        <w:t>Estructura organizativa del software</w:t>
      </w:r>
      <w:r w:rsidR="004166EA">
        <w:rPr>
          <w:i/>
          <w:iCs/>
        </w:rPr>
        <w:t>.</w:t>
      </w:r>
      <w:bookmarkEnd w:id="139"/>
    </w:p>
    <w:p w14:paraId="3C4C4600" w14:textId="6B65671E" w:rsidR="00190189" w:rsidRDefault="00190189" w:rsidP="00190189">
      <w:pPr>
        <w:pStyle w:val="Piedefoto-tabla"/>
        <w:rPr>
          <w:lang w:val="es-ES"/>
        </w:rPr>
      </w:pPr>
      <w:r w:rsidRPr="00740B40">
        <w:rPr>
          <w:noProof/>
        </w:rPr>
        <w:drawing>
          <wp:inline distT="0" distB="0" distL="0" distR="0" wp14:anchorId="2C31CF81" wp14:editId="7462F330">
            <wp:extent cx="1874835" cy="4275666"/>
            <wp:effectExtent l="0" t="0" r="0" b="0"/>
            <wp:docPr id="7950247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24738" name="Imagen 1" descr="Texto&#10;&#10;Descripción generada automáticamente"/>
                    <pic:cNvPicPr/>
                  </pic:nvPicPr>
                  <pic:blipFill rotWithShape="1">
                    <a:blip r:embed="rId54"/>
                    <a:srcRect l="1003" t="662" r="-1"/>
                    <a:stretch/>
                  </pic:blipFill>
                  <pic:spPr bwMode="auto">
                    <a:xfrm>
                      <a:off x="0" y="0"/>
                      <a:ext cx="1941511" cy="4427725"/>
                    </a:xfrm>
                    <a:prstGeom prst="rect">
                      <a:avLst/>
                    </a:prstGeom>
                    <a:ln>
                      <a:noFill/>
                    </a:ln>
                    <a:extLst>
                      <a:ext uri="{53640926-AAD7-44D8-BBD7-CCE9431645EC}">
                        <a14:shadowObscured xmlns:a14="http://schemas.microsoft.com/office/drawing/2010/main"/>
                      </a:ext>
                    </a:extLst>
                  </pic:spPr>
                </pic:pic>
              </a:graphicData>
            </a:graphic>
          </wp:inline>
        </w:drawing>
      </w:r>
    </w:p>
    <w:p w14:paraId="55264909" w14:textId="77777777" w:rsidR="00190189" w:rsidRDefault="00190189" w:rsidP="00190189">
      <w:pPr>
        <w:pStyle w:val="Piedefoto-tabla"/>
        <w:rPr>
          <w:lang w:val="es-ES"/>
        </w:rPr>
      </w:pPr>
      <w:r w:rsidRPr="00F527EC">
        <w:rPr>
          <w:lang w:val="es-ES"/>
        </w:rPr>
        <w:t>Fuente: Elaboración propia.</w:t>
      </w:r>
    </w:p>
    <w:p w14:paraId="35E79121" w14:textId="484BE96B" w:rsidR="00740B40" w:rsidRDefault="00190189" w:rsidP="00740B40">
      <w:r>
        <w:lastRenderedPageBreak/>
        <w:t>Como se puede apreciar, existe</w:t>
      </w:r>
      <w:r w:rsidR="00F21F30">
        <w:t xml:space="preserve"> una amplia cantidad de archivos que conforman el software del proyecto, des</w:t>
      </w:r>
      <w:r w:rsidR="00DC416B">
        <w:t xml:space="preserve">tacando en su inmensa mayoría los </w:t>
      </w:r>
      <w:r w:rsidR="00F21F30">
        <w:t>archivos en lenguaje Python</w:t>
      </w:r>
      <w:r w:rsidR="00DC416B">
        <w:t>. No obstante, también existen</w:t>
      </w:r>
      <w:r w:rsidR="00F21F30">
        <w:t xml:space="preserve"> </w:t>
      </w:r>
      <w:r w:rsidR="00DC416B">
        <w:t xml:space="preserve">otro tipo de </w:t>
      </w:r>
      <w:r w:rsidR="00F21F30">
        <w:t>archivos</w:t>
      </w:r>
      <w:r w:rsidR="00DC416B">
        <w:t>, como los archivos</w:t>
      </w:r>
      <w:r w:rsidR="00F21F30">
        <w:t xml:space="preserve"> de texto o incluso la </w:t>
      </w:r>
      <w:r w:rsidR="00DC416B">
        <w:t xml:space="preserve">propia </w:t>
      </w:r>
      <w:r w:rsidR="00F21F30">
        <w:t>documentación de</w:t>
      </w:r>
      <w:r w:rsidR="00DC416B">
        <w:t xml:space="preserve">l </w:t>
      </w:r>
      <w:r w:rsidR="00F21F30">
        <w:t>proyecto</w:t>
      </w:r>
      <w:r w:rsidR="00DC416B">
        <w:t xml:space="preserve"> en formato </w:t>
      </w:r>
      <w:r w:rsidR="0099416D" w:rsidRPr="0099416D">
        <w:rPr>
          <w:i/>
          <w:iCs/>
        </w:rPr>
        <w:t>“</w:t>
      </w:r>
      <w:r w:rsidR="00DC416B" w:rsidRPr="0099416D">
        <w:rPr>
          <w:i/>
          <w:iCs/>
        </w:rPr>
        <w:t>.docx</w:t>
      </w:r>
      <w:r w:rsidR="0099416D" w:rsidRPr="0099416D">
        <w:rPr>
          <w:i/>
          <w:iCs/>
        </w:rPr>
        <w:t>”</w:t>
      </w:r>
      <w:r w:rsidR="00DC416B">
        <w:t>.</w:t>
      </w:r>
    </w:p>
    <w:p w14:paraId="24BA69C7" w14:textId="01A10EDC" w:rsidR="00DC416B" w:rsidRDefault="00DC416B" w:rsidP="00740B40">
      <w:r>
        <w:t>En lo que al software se refiere, se puede realizar una distinción en 2 grupos principales</w:t>
      </w:r>
      <w:r w:rsidR="009C2D7D">
        <w:t>. El primero de estos recoge las</w:t>
      </w:r>
      <w:r>
        <w:t xml:space="preserve"> 3 primeras fases del proyecto</w:t>
      </w:r>
      <w:r w:rsidR="009C2D7D">
        <w:t>:</w:t>
      </w:r>
      <w:r>
        <w:t xml:space="preserve"> recolección, limpieza</w:t>
      </w:r>
      <w:r w:rsidR="003319AC">
        <w:t xml:space="preserve"> y</w:t>
      </w:r>
      <w:r>
        <w:t xml:space="preserve"> procesamiento </w:t>
      </w:r>
      <w:r w:rsidR="0099416D">
        <w:t>y</w:t>
      </w:r>
      <w:r>
        <w:t xml:space="preserve"> </w:t>
      </w:r>
      <w:r w:rsidR="003319AC">
        <w:t xml:space="preserve">por último, </w:t>
      </w:r>
      <w:r>
        <w:t xml:space="preserve">almacenamiento de </w:t>
      </w:r>
      <w:r w:rsidR="008E019D">
        <w:t>datos</w:t>
      </w:r>
      <w:r w:rsidR="009C2D7D">
        <w:t xml:space="preserve">. Por otro lado, el segundo grupo engloba el </w:t>
      </w:r>
      <w:r w:rsidR="008E019D">
        <w:t xml:space="preserve">análisis posterior </w:t>
      </w:r>
      <w:r w:rsidR="009C2D7D">
        <w:t>de los datos</w:t>
      </w:r>
      <w:r w:rsidR="008E019D">
        <w:t>.</w:t>
      </w:r>
    </w:p>
    <w:p w14:paraId="67CD9D36" w14:textId="3DCC6C3C" w:rsidR="008E019D" w:rsidRDefault="008E019D" w:rsidP="00740B40">
      <w:r>
        <w:t xml:space="preserve">Este primer grupo, se </w:t>
      </w:r>
      <w:r w:rsidR="00C72329">
        <w:t>ejecuta a través de</w:t>
      </w:r>
      <w:r>
        <w:t xml:space="preserve">l archivo </w:t>
      </w:r>
      <w:r w:rsidRPr="00142943">
        <w:rPr>
          <w:i/>
          <w:iCs/>
        </w:rPr>
        <w:t>“main.py”</w:t>
      </w:r>
      <w:r>
        <w:t xml:space="preserve">, donde se </w:t>
      </w:r>
      <w:r w:rsidR="00C72329">
        <w:t>invocan</w:t>
      </w:r>
      <w:r>
        <w:t xml:space="preserve"> de forma paralela los 3 archivos que derivan en la recogida de los datos.</w:t>
      </w:r>
    </w:p>
    <w:p w14:paraId="70EB45F4" w14:textId="6219371F" w:rsidR="008A456A" w:rsidRDefault="008A456A" w:rsidP="008A456A">
      <w:pPr>
        <w:pStyle w:val="Ttulo3"/>
        <w:ind w:left="709" w:hanging="709"/>
      </w:pPr>
      <w:bookmarkStart w:id="140" w:name="_Toc176796671"/>
      <w:r>
        <w:t>main.py</w:t>
      </w:r>
      <w:bookmarkEnd w:id="140"/>
    </w:p>
    <w:p w14:paraId="329CDE68" w14:textId="43DCC3BB" w:rsidR="009C2D7D" w:rsidRDefault="009C2D7D" w:rsidP="008A456A">
      <w:pPr>
        <w:pStyle w:val="Ttulo4"/>
        <w:ind w:left="851" w:hanging="851"/>
      </w:pPr>
      <w:r>
        <w:t>_10_flows.py</w:t>
      </w:r>
    </w:p>
    <w:p w14:paraId="4158D531" w14:textId="29B8F9A0" w:rsidR="00894F80" w:rsidRDefault="00894F80" w:rsidP="00894F80">
      <w:r>
        <w:t xml:space="preserve">En este archivo se organizan las llamadas a los diferentes métodos desarrollados en el archivo </w:t>
      </w:r>
      <w:r w:rsidR="00554DAA">
        <w:t xml:space="preserve">de Python </w:t>
      </w:r>
      <w:r w:rsidRPr="00142943">
        <w:rPr>
          <w:i/>
          <w:iCs/>
        </w:rPr>
        <w:t>“_11_met_flows.py”</w:t>
      </w:r>
      <w:r>
        <w:t xml:space="preserve">, los cuales </w:t>
      </w:r>
      <w:r w:rsidR="00554DAA">
        <w:t>recogen datos de</w:t>
      </w:r>
      <w:r>
        <w:t xml:space="preserve"> las diferentes APIs relacionad</w:t>
      </w:r>
      <w:r w:rsidR="00554DAA">
        <w:t>as con los diversos flujos del tráfico.</w:t>
      </w:r>
    </w:p>
    <w:p w14:paraId="5AB01C1E" w14:textId="131862B1" w:rsidR="005C44B2" w:rsidRDefault="007C43BE" w:rsidP="00894F80">
      <w:r>
        <w:t>Inicialmente</w:t>
      </w:r>
      <w:r w:rsidR="00894F80">
        <w:t xml:space="preserve"> se recoge la fecha de inicio y fin de los datos a recoger. </w:t>
      </w:r>
      <w:r>
        <w:t>Con el rango temporal establecido, y dado que existe</w:t>
      </w:r>
      <w:r w:rsidR="00894F80">
        <w:t xml:space="preserve"> una cantidad de datos considerable </w:t>
      </w:r>
      <w:r>
        <w:t xml:space="preserve">y </w:t>
      </w:r>
      <w:r w:rsidR="00C15319">
        <w:t>varias</w:t>
      </w:r>
      <w:r>
        <w:t xml:space="preserve"> API</w:t>
      </w:r>
      <w:r w:rsidR="00C15319">
        <w:t>s a las que acceder</w:t>
      </w:r>
      <w:r>
        <w:t xml:space="preserve">, es necesario realizar varias consultas. </w:t>
      </w:r>
      <w:r w:rsidR="00577DC1">
        <w:t>De</w:t>
      </w:r>
      <w:r w:rsidR="00C15319">
        <w:t xml:space="preserve"> la</w:t>
      </w:r>
      <w:r>
        <w:t xml:space="preserve"> primera</w:t>
      </w:r>
      <w:r w:rsidR="00C15319">
        <w:t xml:space="preserve"> </w:t>
      </w:r>
      <w:r w:rsidR="00577DC1">
        <w:t>API</w:t>
      </w:r>
      <w:r w:rsidR="00C15319">
        <w:t>,</w:t>
      </w:r>
      <w:r>
        <w:t xml:space="preserve"> </w:t>
      </w:r>
      <w:r w:rsidR="00894F80">
        <w:t xml:space="preserve">se guardan los números de </w:t>
      </w:r>
      <w:r>
        <w:t>páginas</w:t>
      </w:r>
      <w:r w:rsidR="00894F80">
        <w:t xml:space="preserve"> que </w:t>
      </w:r>
      <w:r>
        <w:t>ocupan todos los</w:t>
      </w:r>
      <w:r w:rsidR="00577DC1">
        <w:t xml:space="preserve"> identificadores únicos de las mediciones realizadas</w:t>
      </w:r>
      <w:r>
        <w:t xml:space="preserve"> entre </w:t>
      </w:r>
      <w:r w:rsidR="00C15319">
        <w:t>las</w:t>
      </w:r>
      <w:r>
        <w:t xml:space="preserve"> fechas</w:t>
      </w:r>
      <w:r w:rsidR="00C15319">
        <w:t xml:space="preserve"> establecidas</w:t>
      </w:r>
      <w:r w:rsidR="00894F80">
        <w:t>, con el fin de alimentar una API posterio</w:t>
      </w:r>
      <w:r w:rsidR="00C15319">
        <w:t>r</w:t>
      </w:r>
      <w:r w:rsidR="00894F80">
        <w:t>.</w:t>
      </w:r>
    </w:p>
    <w:p w14:paraId="44121F88" w14:textId="114209B1" w:rsidR="00C15319" w:rsidRDefault="00C15319" w:rsidP="009026E9">
      <w:pPr>
        <w:shd w:val="clear" w:color="auto" w:fill="E7F7FF"/>
        <w:spacing w:before="0" w:after="0"/>
        <w:jc w:val="left"/>
        <w:rPr>
          <w:rFonts w:ascii="Consolas" w:hAnsi="Consolas"/>
          <w:sz w:val="20"/>
          <w:szCs w:val="20"/>
        </w:rPr>
      </w:pPr>
      <w:r>
        <w:rPr>
          <w:rFonts w:ascii="Consolas" w:hAnsi="Consolas"/>
          <w:sz w:val="20"/>
          <w:szCs w:val="20"/>
        </w:rPr>
        <w:t># Paginas meter_Id</w:t>
      </w:r>
    </w:p>
    <w:p w14:paraId="0254C333" w14:textId="096007A6"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def API_meterId_pags():</w:t>
      </w:r>
    </w:p>
    <w:p w14:paraId="08D13826" w14:textId="4FAEE658"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API de las </w:t>
      </w:r>
      <w:r w:rsidR="00C15319" w:rsidRPr="005C44B2">
        <w:rPr>
          <w:rFonts w:ascii="Consolas" w:hAnsi="Consolas"/>
          <w:sz w:val="20"/>
          <w:szCs w:val="20"/>
        </w:rPr>
        <w:t>p</w:t>
      </w:r>
      <w:r w:rsidR="00C15319">
        <w:rPr>
          <w:rFonts w:ascii="Consolas" w:hAnsi="Consolas"/>
          <w:sz w:val="20"/>
          <w:szCs w:val="20"/>
        </w:rPr>
        <w:t>a</w:t>
      </w:r>
      <w:r w:rsidR="00C15319" w:rsidRPr="005C44B2">
        <w:rPr>
          <w:rFonts w:ascii="Consolas" w:hAnsi="Consolas"/>
          <w:sz w:val="20"/>
          <w:szCs w:val="20"/>
        </w:rPr>
        <w:t>ginas</w:t>
      </w:r>
      <w:r w:rsidRPr="005C44B2">
        <w:rPr>
          <w:rFonts w:ascii="Consolas" w:hAnsi="Consolas"/>
          <w:sz w:val="20"/>
          <w:szCs w:val="20"/>
        </w:rPr>
        <w:t xml:space="preserve"> de meterId</w:t>
      </w:r>
    </w:p>
    <w:p w14:paraId="5D63BB42"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url_meterId_pags = 'https://api.euskadi.eus/traffic/v1.0/meters'</w:t>
      </w:r>
    </w:p>
    <w:p w14:paraId="5613BF50"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Solcitud</w:t>
      </w:r>
    </w:p>
    <w:p w14:paraId="4E9F43A4"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response = requests.get(url_meterId_pags)</w:t>
      </w:r>
    </w:p>
    <w:p w14:paraId="4EF2D3C7"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Respuesta OK</w:t>
      </w:r>
    </w:p>
    <w:p w14:paraId="54B3540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rPr>
        <w:t xml:space="preserve">    </w:t>
      </w:r>
      <w:r w:rsidRPr="005C44B2">
        <w:rPr>
          <w:rFonts w:ascii="Consolas" w:hAnsi="Consolas"/>
          <w:sz w:val="20"/>
          <w:szCs w:val="20"/>
          <w:lang w:val="en-GB"/>
        </w:rPr>
        <w:t>if response.status_code == 200:</w:t>
      </w:r>
    </w:p>
    <w:p w14:paraId="7EAB8F7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 Formatear respuesta a json</w:t>
      </w:r>
    </w:p>
    <w:p w14:paraId="16ABE343"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data = response.json()</w:t>
      </w:r>
    </w:p>
    <w:p w14:paraId="5B3A2DC5"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data_totalPages = data['totalPages']</w:t>
      </w:r>
    </w:p>
    <w:p w14:paraId="1FC0209C" w14:textId="61FAD3C1"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return data_totalPages</w:t>
      </w:r>
    </w:p>
    <w:p w14:paraId="42D3BA53" w14:textId="771F1455" w:rsidR="007C43BE" w:rsidRDefault="00C15319" w:rsidP="00894F80">
      <w:r>
        <w:lastRenderedPageBreak/>
        <w:t>Con la siguiente API</w:t>
      </w:r>
      <w:r w:rsidR="007C43BE">
        <w:t xml:space="preserve">, se </w:t>
      </w:r>
      <w:r w:rsidR="00577DC1">
        <w:t>accede a</w:t>
      </w:r>
      <w:r w:rsidR="007C43BE">
        <w:t xml:space="preserve"> cada una de las p</w:t>
      </w:r>
      <w:r>
        <w:t>á</w:t>
      </w:r>
      <w:r w:rsidR="007C43BE">
        <w:t>ginas</w:t>
      </w:r>
      <w:r w:rsidR="00577DC1">
        <w:t xml:space="preserve"> recogidas</w:t>
      </w:r>
      <w:r>
        <w:t>,</w:t>
      </w:r>
      <w:r w:rsidR="005C44B2">
        <w:t xml:space="preserve"> obteniendo el </w:t>
      </w:r>
      <w:r w:rsidR="008A456A">
        <w:t>id</w:t>
      </w:r>
      <w:r w:rsidR="005C44B2">
        <w:t xml:space="preserve"> de cada</w:t>
      </w:r>
      <w:r>
        <w:t xml:space="preserve"> medición. Dicho dato se almacena en un array que se utiliza posteriormente.</w:t>
      </w:r>
    </w:p>
    <w:p w14:paraId="5A52E693" w14:textId="1B7F0FD9" w:rsidR="00C15319" w:rsidRDefault="00C15319" w:rsidP="00577DC1">
      <w:r w:rsidRPr="00577DC1">
        <w:t xml:space="preserve">Con todos los </w:t>
      </w:r>
      <w:r w:rsidR="00577DC1" w:rsidRPr="00577DC1">
        <w:t>identificadores únicos</w:t>
      </w:r>
      <w:r w:rsidR="00577DC1">
        <w:t xml:space="preserve"> recogidos, se asegura que no existan duplicados. Posteriormente, por cada uno de los id recogidos, se accede a otra API que recoge las páginas totales en las que se agrupan los datos. Con este nuevo dato, se accede finalmente a los datos de cada medición</w:t>
      </w:r>
      <w:r w:rsidR="006161CF">
        <w:t>, donde a su vez, se formatea</w:t>
      </w:r>
      <w:r w:rsidR="00577DC1">
        <w:t>.</w:t>
      </w:r>
    </w:p>
    <w:p w14:paraId="490D2BF4" w14:textId="1ADB48CE" w:rsidR="006161CF" w:rsidRPr="006161CF" w:rsidRDefault="006161CF" w:rsidP="006161CF">
      <w:r w:rsidRPr="006161CF">
        <w:t xml:space="preserve">Dada la complejidad y cantidad de los datos recogidos, se opta por unificar los datos en un único registro por día, facilitando la inserción en la base de </w:t>
      </w:r>
      <w:r w:rsidR="0099416D" w:rsidRPr="006161CF">
        <w:t>datos,</w:t>
      </w:r>
      <w:r w:rsidRPr="006161CF">
        <w:t xml:space="preserve"> as</w:t>
      </w:r>
      <w:r w:rsidR="0099416D">
        <w:t>í</w:t>
      </w:r>
      <w:r w:rsidRPr="006161CF">
        <w:t xml:space="preserve"> como el análisis y visualización posterior.</w:t>
      </w:r>
    </w:p>
    <w:p w14:paraId="7F2CA60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Obtener un unico registro por dia</w:t>
      </w:r>
    </w:p>
    <w:p w14:paraId="6EEAC1D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def unificar_Flows():</w:t>
      </w:r>
    </w:p>
    <w:p w14:paraId="3F1B712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crea un nuevo elemento con formato diccionario</w:t>
      </w:r>
    </w:p>
    <w:p w14:paraId="1AD1D95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cionarios_agrupados = defaultdict(list)</w:t>
      </w:r>
    </w:p>
    <w:p w14:paraId="7F8B9A1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recorren los diccionarios almacenados</w:t>
      </w:r>
    </w:p>
    <w:p w14:paraId="29A39377"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for dic in config.array_dic_flows:</w:t>
      </w:r>
    </w:p>
    <w:p w14:paraId="035D02BE"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Se aplica el filtro del meterId y de la fecha</w:t>
      </w:r>
    </w:p>
    <w:p w14:paraId="223EE39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filtro = (dic['meterId'], dic['fecha'])</w:t>
      </w:r>
    </w:p>
    <w:p w14:paraId="61AD7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El objeti resultante se añade al nuevo diccionario</w:t>
      </w:r>
    </w:p>
    <w:p w14:paraId="5629E5A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cionarios_agrupados[filtro].append(dic)</w:t>
      </w:r>
    </w:p>
    <w:p w14:paraId="205B8432" w14:textId="77777777" w:rsidR="006161CF" w:rsidRPr="006161CF" w:rsidRDefault="006161CF" w:rsidP="009026E9">
      <w:pPr>
        <w:shd w:val="clear" w:color="auto" w:fill="E7F7FF"/>
        <w:spacing w:before="0" w:after="0"/>
        <w:jc w:val="left"/>
        <w:rPr>
          <w:rFonts w:ascii="Consolas" w:hAnsi="Consolas"/>
          <w:sz w:val="20"/>
          <w:szCs w:val="20"/>
        </w:rPr>
      </w:pPr>
    </w:p>
    <w:p w14:paraId="71EB2DC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Aplicacion del filtro para los elementos</w:t>
      </w:r>
    </w:p>
    <w:p w14:paraId="6649282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for filtro, lista_dic in diccionarios_agrupados.items():</w:t>
      </w:r>
    </w:p>
    <w:p w14:paraId="1F9644C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Filtro de la agrupacion</w:t>
      </w:r>
    </w:p>
    <w:p w14:paraId="62DA1DC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terId, fecha = filtro</w:t>
      </w:r>
    </w:p>
    <w:p w14:paraId="64B522B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os vehiculos de un dia y un determinado meterId</w:t>
      </w:r>
    </w:p>
    <w:p w14:paraId="14010AD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uma_vehiculos = sum(int(dic['vehiculos']) for dic in lista_dic)</w:t>
      </w:r>
    </w:p>
    <w:p w14:paraId="07099D7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a velocidad media en un dia y un determinado meterId</w:t>
      </w:r>
    </w:p>
    <w:p w14:paraId="16EAC36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uma_vel_media = sum(int(dic['vel_media']) for dic in lista_dic)</w:t>
      </w:r>
    </w:p>
    <w:p w14:paraId="475668A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divide la velocidad total obtenida entre el numero de mediciones</w:t>
      </w:r>
    </w:p>
    <w:p w14:paraId="58FAD27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dia_vel_media = suma_vel_media / len(lista_dic)</w:t>
      </w:r>
    </w:p>
    <w:p w14:paraId="296A3292"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source de todos los elementos</w:t>
      </w:r>
    </w:p>
    <w:p w14:paraId="6A22DC1C"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ource = lista_dic[0]['source']</w:t>
      </w:r>
    </w:p>
    <w:p w14:paraId="56630C8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año de todos los elementos</w:t>
      </w:r>
    </w:p>
    <w:p w14:paraId="30E4F95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año = lista_dic[0]['año']</w:t>
      </w:r>
    </w:p>
    <w:p w14:paraId="5B3DD445"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mes de todos los elementos</w:t>
      </w:r>
    </w:p>
    <w:p w14:paraId="6E054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 lista_dic[0]['mes']</w:t>
      </w:r>
    </w:p>
    <w:p w14:paraId="5AF08140"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lastRenderedPageBreak/>
        <w:t xml:space="preserve">        # Se conforma el diccionario</w:t>
      </w:r>
    </w:p>
    <w:p w14:paraId="579B603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_unificado = {</w:t>
      </w:r>
    </w:p>
    <w:p w14:paraId="7EC73AB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_id': str(meterId) + '_' + fecha,</w:t>
      </w:r>
    </w:p>
    <w:p w14:paraId="3C24F179"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meterId': meterId,</w:t>
      </w:r>
    </w:p>
    <w:p w14:paraId="70508B31"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source': source,</w:t>
      </w:r>
    </w:p>
    <w:p w14:paraId="5CF8C7A4"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fecha': fecha,</w:t>
      </w:r>
    </w:p>
    <w:p w14:paraId="4F0FCDB2"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año': año,</w:t>
      </w:r>
    </w:p>
    <w:p w14:paraId="2C530DD1"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mes,</w:t>
      </w:r>
    </w:p>
    <w:p w14:paraId="0945D0D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vel_media': media_vel_media,</w:t>
      </w:r>
    </w:p>
    <w:p w14:paraId="5669674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vehiculos': suma_vehiculos</w:t>
      </w:r>
    </w:p>
    <w:p w14:paraId="24ABD7D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
    <w:p w14:paraId="6F847D7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Añadir el diccionario a un array</w:t>
      </w:r>
    </w:p>
    <w:p w14:paraId="3C986B66" w14:textId="48CF268F"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config.array_dic_flows_unificados.append(dic_unificado)</w:t>
      </w:r>
    </w:p>
    <w:p w14:paraId="185244DB" w14:textId="76A137F3" w:rsidR="00577DC1" w:rsidRDefault="006161CF" w:rsidP="00577DC1">
      <w:r>
        <w:t>Finalmente se insertan los datos en una colección de la base de datos.</w:t>
      </w:r>
    </w:p>
    <w:p w14:paraId="1E2130B5"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Insercion flows</w:t>
      </w:r>
    </w:p>
    <w:p w14:paraId="7A564B52"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for doc in config.array_dic_flows_unificados:</w:t>
      </w:r>
    </w:p>
    <w:p w14:paraId="5B947223"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Actualiza el documento si existe '_id', si no inserta datos</w:t>
      </w:r>
    </w:p>
    <w:p w14:paraId="021852CD" w14:textId="68EB918A"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bdd.coleccion_flows.update_one({'_id': doc['_id']}, {'$set': doc}, upsert=True)</w:t>
      </w:r>
    </w:p>
    <w:p w14:paraId="0270536F" w14:textId="445BD800" w:rsidR="009C2D7D" w:rsidRDefault="009C2D7D" w:rsidP="008A456A">
      <w:pPr>
        <w:pStyle w:val="Ttulo4"/>
        <w:ind w:left="851" w:hanging="851"/>
      </w:pPr>
      <w:r>
        <w:t>_20_calidad_aire.py</w:t>
      </w:r>
    </w:p>
    <w:p w14:paraId="26A2489D" w14:textId="16F354FE" w:rsidR="008339B1" w:rsidRDefault="008339B1" w:rsidP="008339B1">
      <w:r>
        <w:t xml:space="preserve">Este archivo tiene una función similar a </w:t>
      </w:r>
      <w:r w:rsidRPr="00142943">
        <w:rPr>
          <w:i/>
          <w:iCs/>
        </w:rPr>
        <w:t>“_10_flows.py”</w:t>
      </w:r>
      <w:r>
        <w:t xml:space="preserve">, obteniendo en primera instancia la fecha del inicio y final del periodo de recogida de datos. Posteriormente, se accede a los métodos definidos en </w:t>
      </w:r>
      <w:r w:rsidRPr="00142943">
        <w:rPr>
          <w:i/>
          <w:iCs/>
        </w:rPr>
        <w:t>“_21_met_calidad_aire.py”</w:t>
      </w:r>
      <w:r>
        <w:t xml:space="preserve"> por cada una de las provincias involucradas, obteniendo así los datos de los sensores como muestra el fragmento de código Python siguiente:</w:t>
      </w:r>
    </w:p>
    <w:p w14:paraId="516FB1F9" w14:textId="77777777"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Bucle para recorrer todas las provincias</w:t>
      </w:r>
    </w:p>
    <w:p w14:paraId="450B73ED" w14:textId="77777777" w:rsidR="00E53396" w:rsidRPr="000C37C0" w:rsidRDefault="00E53396" w:rsidP="009026E9">
      <w:pPr>
        <w:shd w:val="clear" w:color="auto" w:fill="E7F7FF"/>
        <w:spacing w:before="0" w:after="0"/>
        <w:jc w:val="left"/>
        <w:rPr>
          <w:rFonts w:ascii="Consolas" w:hAnsi="Consolas"/>
          <w:sz w:val="20"/>
          <w:szCs w:val="20"/>
          <w:lang w:val="en-GB"/>
        </w:rPr>
      </w:pPr>
      <w:r w:rsidRPr="00E53396">
        <w:rPr>
          <w:rFonts w:ascii="Consolas" w:hAnsi="Consolas"/>
          <w:sz w:val="20"/>
          <w:szCs w:val="20"/>
        </w:rPr>
        <w:t xml:space="preserve">    </w:t>
      </w:r>
      <w:r w:rsidRPr="000C37C0">
        <w:rPr>
          <w:rFonts w:ascii="Consolas" w:hAnsi="Consolas"/>
          <w:sz w:val="20"/>
          <w:szCs w:val="20"/>
          <w:lang w:val="en-GB"/>
        </w:rPr>
        <w:t>for provincia in config.array_provincia:</w:t>
      </w:r>
    </w:p>
    <w:p w14:paraId="636B1619" w14:textId="77777777" w:rsidR="00E53396" w:rsidRPr="00E53396" w:rsidRDefault="00E53396"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E53396">
        <w:rPr>
          <w:rFonts w:ascii="Consolas" w:hAnsi="Consolas"/>
          <w:sz w:val="20"/>
          <w:szCs w:val="20"/>
        </w:rPr>
        <w:t># Llamada a la API calidad aire</w:t>
      </w:r>
    </w:p>
    <w:p w14:paraId="6EF7292A" w14:textId="1E3BB678"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xml:space="preserve">        _21_met_calidad_aire.API_calidad_aire(provincia, config.fecha_inicial, config.fecha_hoy)</w:t>
      </w:r>
    </w:p>
    <w:p w14:paraId="03DE9FE1" w14:textId="6E7492AB" w:rsidR="008339B1" w:rsidRPr="008339B1" w:rsidRDefault="00027CFE" w:rsidP="008339B1">
      <w:r>
        <w:t>Es de mencionar que existe una notable</w:t>
      </w:r>
      <w:r w:rsidR="00E53396">
        <w:t xml:space="preserve"> diferencia </w:t>
      </w:r>
      <w:r>
        <w:t>respecto al</w:t>
      </w:r>
      <w:r w:rsidR="00E53396">
        <w:t xml:space="preserve"> archivo </w:t>
      </w:r>
      <w:r w:rsidR="00E53396" w:rsidRPr="00142943">
        <w:rPr>
          <w:i/>
          <w:iCs/>
        </w:rPr>
        <w:t>“_10_flows.py”</w:t>
      </w:r>
      <w:r w:rsidR="00E53396">
        <w:t xml:space="preserve">, </w:t>
      </w:r>
      <w:r>
        <w:t xml:space="preserve">ya que en este caso </w:t>
      </w:r>
      <w:r w:rsidR="00E53396">
        <w:t>únicamente se requiere</w:t>
      </w:r>
      <w:r>
        <w:t xml:space="preserve"> de una API, lo que facilita la recogida de los datos considerablemente. De igual forma, p</w:t>
      </w:r>
      <w:r w:rsidR="00A761B0">
        <w:t>or cada uno de los registros</w:t>
      </w:r>
      <w:r w:rsidR="008339B1">
        <w:t xml:space="preserve">, se </w:t>
      </w:r>
      <w:r w:rsidR="00A761B0">
        <w:t xml:space="preserve">conforma un diccionario, </w:t>
      </w:r>
      <w:r>
        <w:t>que se</w:t>
      </w:r>
      <w:r w:rsidR="00A761B0">
        <w:t xml:space="preserve"> añad</w:t>
      </w:r>
      <w:r>
        <w:t>e</w:t>
      </w:r>
      <w:r w:rsidR="00A761B0">
        <w:t xml:space="preserve"> a su vez a una lista</w:t>
      </w:r>
      <w:r>
        <w:t>, la cual se importa posteriormente en una colección diferente de la base de datos</w:t>
      </w:r>
      <w:r w:rsidR="00A761B0">
        <w:t xml:space="preserve">. </w:t>
      </w:r>
    </w:p>
    <w:p w14:paraId="2A3D777B" w14:textId="47816DCD" w:rsidR="009C2D7D" w:rsidRDefault="009C2D7D" w:rsidP="008A456A">
      <w:pPr>
        <w:pStyle w:val="Ttulo4"/>
        <w:ind w:left="851" w:hanging="851"/>
      </w:pPr>
      <w:r>
        <w:lastRenderedPageBreak/>
        <w:t>_30_est_meteorologicas.py</w:t>
      </w:r>
    </w:p>
    <w:p w14:paraId="5D1B7BFC" w14:textId="321F5665" w:rsidR="009C2D7D" w:rsidRDefault="00142943" w:rsidP="009C2D7D">
      <w:r>
        <w:t xml:space="preserve">Este archivo es el que mayor cantidad de datos involucra, ya que se realizan llamadas a su vez a 3 archivos más: </w:t>
      </w:r>
      <w:r w:rsidRPr="00142943">
        <w:rPr>
          <w:i/>
          <w:iCs/>
        </w:rPr>
        <w:t>“_31_met_est_meteorologicas.py”</w:t>
      </w:r>
      <w:r>
        <w:t xml:space="preserve">, </w:t>
      </w:r>
      <w:r w:rsidRPr="00142943">
        <w:rPr>
          <w:i/>
          <w:iCs/>
        </w:rPr>
        <w:t>“_32_incidencias.py”</w:t>
      </w:r>
      <w:r>
        <w:t xml:space="preserve"> y </w:t>
      </w:r>
      <w:r w:rsidRPr="00142943">
        <w:rPr>
          <w:i/>
          <w:iCs/>
        </w:rPr>
        <w:t>“_33_meteorologia.py”</w:t>
      </w:r>
      <w:r>
        <w:t>.</w:t>
      </w:r>
      <w:r w:rsidR="000C37C0">
        <w:t xml:space="preserve"> Sin embargo, el primer paso que se toma, como en las dos ocasiones anteriores es el obtener la fecha de inicio y fin de la recogida de datos.</w:t>
      </w:r>
    </w:p>
    <w:p w14:paraId="314198EF" w14:textId="77777777" w:rsidR="00A55D92" w:rsidRDefault="007F567D" w:rsidP="009C2D7D">
      <w:r>
        <w:t>Teniendo las fechas definidas</w:t>
      </w:r>
      <w:r w:rsidR="000C37C0">
        <w:t>, se accede a la primera API, la cual recoge los datos de las diferentes estaciones que tiene Euskalmet por el territorio vasco.</w:t>
      </w:r>
      <w:r>
        <w:t xml:space="preserve"> Esta API, entre otros muchos datos, devuelve los snapshots de cada estación. De estos snapshots, se almacena el más reciente, ya que </w:t>
      </w:r>
      <w:r w:rsidR="00CA53A1">
        <w:t xml:space="preserve">es </w:t>
      </w:r>
      <w:r>
        <w:t>considerado el de mayor utilidad.</w:t>
      </w:r>
      <w:r w:rsidR="00A55D92">
        <w:t xml:space="preserve"> </w:t>
      </w:r>
    </w:p>
    <w:p w14:paraId="034D53D5" w14:textId="628F5F22" w:rsidR="00CA53A1" w:rsidRDefault="007F567D" w:rsidP="009C2D7D">
      <w:r>
        <w:t>Con un único snapshot por estación</w:t>
      </w:r>
      <w:r w:rsidR="00CA53A1">
        <w:t>, se almacenan parejas de estación y snapshot</w:t>
      </w:r>
      <w:r w:rsidR="00A55D92">
        <w:t xml:space="preserve"> en una lista</w:t>
      </w:r>
      <w:r w:rsidR="00CA53A1">
        <w:t>, con la finalidad de poder utilizar estas parejas como parámetros de siguientes APIs.</w:t>
      </w:r>
    </w:p>
    <w:p w14:paraId="098A50AF" w14:textId="47965FE3" w:rsidR="00CA53A1" w:rsidRDefault="00A55D92" w:rsidP="009C2D7D">
      <w:r>
        <w:t xml:space="preserve">Por ejemplo, se accede a una de estas APIs en el método </w:t>
      </w:r>
      <w:r w:rsidRPr="00A55D92">
        <w:rPr>
          <w:i/>
          <w:iCs/>
        </w:rPr>
        <w:t>“API_estaciones_snapshot()”</w:t>
      </w:r>
      <w:r>
        <w:t xml:space="preserve">, que recorre cada pareja almacenada en la lista anterior para recoger datos concretos de una estación y un snapshot. De esta forma, se obtendrán datos para todas las estaciones de Euskalmet existentes. Por consiguiente, esto requiere de una gran capacidad de cómputo, por lo que se invoca de </w:t>
      </w:r>
      <w:r w:rsidR="001E1BE1">
        <w:t xml:space="preserve">este método de </w:t>
      </w:r>
      <w:r>
        <w:t xml:space="preserve">forma paralela mediante </w:t>
      </w:r>
      <w:r w:rsidRPr="00A55D92">
        <w:rPr>
          <w:i/>
          <w:iCs/>
        </w:rPr>
        <w:t>“ThreadPoolExecutor”</w:t>
      </w:r>
      <w:r w:rsidR="001E1BE1">
        <w:rPr>
          <w:i/>
          <w:iCs/>
        </w:rPr>
        <w:t>,</w:t>
      </w:r>
      <w:r>
        <w:t xml:space="preserve"> para obtener </w:t>
      </w:r>
      <w:r w:rsidR="001E1BE1">
        <w:t xml:space="preserve">una </w:t>
      </w:r>
      <w:r>
        <w:t xml:space="preserve">mayor eficiencia en este tipo de consultas </w:t>
      </w:r>
      <w:r w:rsidR="001E1BE1">
        <w:t xml:space="preserve">tan </w:t>
      </w:r>
      <w:r>
        <w:t>costosas.</w:t>
      </w:r>
      <w:r w:rsidR="001E1BE1">
        <w:t xml:space="preserve"> Estos datos, son almacenados en diccionarios que a su vez se almacenan en una lista. Esta lista es insertada en la colección </w:t>
      </w:r>
      <w:r w:rsidR="001E1BE1" w:rsidRPr="001E1BE1">
        <w:rPr>
          <w:i/>
          <w:iCs/>
        </w:rPr>
        <w:t>“estaciones</w:t>
      </w:r>
      <w:r w:rsidR="001E1BE1">
        <w:t>” de la base de datos</w:t>
      </w:r>
      <w:r w:rsidR="007555A9">
        <w:t>, siendo un proceso también llevado a cabo de forma paralela</w:t>
      </w:r>
      <w:r w:rsidR="001E1BE1">
        <w:t>. A continuación, se muestra el formato del diccionario tipo y como se añade a la lista previamente mencionada.</w:t>
      </w:r>
    </w:p>
    <w:p w14:paraId="75A40E6B"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Crear un diccionario con los datos que interesan</w:t>
      </w:r>
    </w:p>
    <w:p w14:paraId="31CA1FF9" w14:textId="77777777" w:rsidR="001E1BE1" w:rsidRPr="00804F0A" w:rsidRDefault="001E1BE1" w:rsidP="009026E9">
      <w:pPr>
        <w:shd w:val="clear" w:color="auto" w:fill="E7F7FF"/>
        <w:spacing w:before="0" w:after="0"/>
        <w:jc w:val="left"/>
        <w:rPr>
          <w:rFonts w:ascii="Consolas" w:hAnsi="Consolas"/>
          <w:sz w:val="20"/>
          <w:szCs w:val="20"/>
          <w:lang w:val="en-GB"/>
        </w:rPr>
      </w:pPr>
      <w:r w:rsidRPr="001E1BE1">
        <w:rPr>
          <w:rFonts w:ascii="Consolas" w:hAnsi="Consolas"/>
          <w:sz w:val="20"/>
          <w:szCs w:val="20"/>
        </w:rPr>
        <w:t xml:space="preserve">        </w:t>
      </w:r>
      <w:r w:rsidRPr="00804F0A">
        <w:rPr>
          <w:rFonts w:ascii="Consolas" w:hAnsi="Consolas"/>
          <w:sz w:val="20"/>
          <w:szCs w:val="20"/>
          <w:lang w:val="en-GB"/>
        </w:rPr>
        <w:t>doc = {</w:t>
      </w:r>
    </w:p>
    <w:p w14:paraId="32396C1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est,</w:t>
      </w:r>
    </w:p>
    <w:p w14:paraId="5FF4D05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tipo_estacion': data['stationType'],</w:t>
      </w:r>
    </w:p>
    <w:p w14:paraId="4DE9DB4B"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nombre': data['name']['SPANISH'],</w:t>
      </w:r>
    </w:p>
    <w:p w14:paraId="1F8EBAD8"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unicipio': data['municipality']['SPANISH'],</w:t>
      </w:r>
    </w:p>
    <w:p w14:paraId="41A2A7D7"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provincia': data['province']['SPANISH'],</w:t>
      </w:r>
    </w:p>
    <w:p w14:paraId="180DC5DD"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snapshot': snap,</w:t>
      </w:r>
    </w:p>
    <w:p w14:paraId="636C7232" w14:textId="77777777" w:rsidR="001E1BE1" w:rsidRPr="001E1BE1" w:rsidRDefault="001E1BE1"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1E1BE1">
        <w:rPr>
          <w:rFonts w:ascii="Consolas" w:hAnsi="Consolas"/>
          <w:sz w:val="20"/>
          <w:szCs w:val="20"/>
        </w:rPr>
        <w:t>'sensores': list(config.array_sensores_por_estacion)</w:t>
      </w:r>
    </w:p>
    <w:p w14:paraId="5265C9DF"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w:t>
      </w:r>
    </w:p>
    <w:p w14:paraId="25FE4475"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 Añadir el diccionario a un array</w:t>
      </w:r>
    </w:p>
    <w:p w14:paraId="677DB30B" w14:textId="26950B2E" w:rsid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config.array_dic_estaciones.append(doc)</w:t>
      </w:r>
    </w:p>
    <w:p w14:paraId="68567FD7" w14:textId="77777777" w:rsidR="00A646CE" w:rsidRDefault="007555A9" w:rsidP="001E1BE1">
      <w:r>
        <w:lastRenderedPageBreak/>
        <w:t>Además de la información referente a las estaciones, también son de interés los datos de las incidencias de tráfico. Para ello, siguiendo un método de trabajo en paralelo por la gran cantidad de datos, se accede a otra API</w:t>
      </w:r>
      <w:r w:rsidR="009D01D5">
        <w:t xml:space="preserve"> por cada día</w:t>
      </w:r>
      <w:r>
        <w:t xml:space="preserve">, definida en el método </w:t>
      </w:r>
      <w:r w:rsidR="000D573D" w:rsidRPr="000D573D">
        <w:rPr>
          <w:i/>
          <w:iCs/>
        </w:rPr>
        <w:t>“API_incidencias()”</w:t>
      </w:r>
      <w:r w:rsidR="009D01D5">
        <w:t xml:space="preserve">. Esta API guarda los datos en formato de diccionario, siendo añadidos posteriormente a una lista. Por lo tanto, se sigue el procedimiento explicado anteriormente, añadiendo esta lista a una colección de la base de datos, como se muestra seguidamente. </w:t>
      </w:r>
    </w:p>
    <w:p w14:paraId="0B7C4919" w14:textId="298EDA39" w:rsidR="001E1BE1" w:rsidRDefault="009D01D5" w:rsidP="001E1BE1">
      <w:r>
        <w:t xml:space="preserve">Se ha de mencionar, que en este caso se previene de algún posible valor nulo o </w:t>
      </w:r>
      <w:r w:rsidR="003319AC">
        <w:t>erróneo</w:t>
      </w:r>
      <w:r>
        <w:t xml:space="preserve"> y por ello se establecen en ciertos valores de los diccionarios un valor por defecto en caso de la inexistencia de dicho campo.</w:t>
      </w:r>
    </w:p>
    <w:p w14:paraId="15FA2118"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for documento in data_incidencias:</w:t>
      </w:r>
    </w:p>
    <w:p w14:paraId="37D44766"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cityTown = documento.get('cityTown', 'road')</w:t>
      </w:r>
    </w:p>
    <w:p w14:paraId="65C3D7F0"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causa = documento.get('cause', 'Unknown cause')</w:t>
      </w:r>
    </w:p>
    <w:p w14:paraId="254001C2"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rretera = documento.get('road', 'Unknown road')</w:t>
      </w:r>
    </w:p>
    <w:p w14:paraId="239034B6"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Crear un diccionario con los datos que interesan</w:t>
      </w:r>
    </w:p>
    <w:p w14:paraId="6E42FDA9"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doc = {</w:t>
      </w:r>
    </w:p>
    <w:p w14:paraId="1B0A2A8B"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_id': documento['incidenceId'],</w:t>
      </w:r>
    </w:p>
    <w:p w14:paraId="700ECA92"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sourceId': documento['sourceId'],</w:t>
      </w:r>
    </w:p>
    <w:p w14:paraId="027E2619"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incidenceType': documento['incidenceType'],</w:t>
      </w:r>
    </w:p>
    <w:p w14:paraId="3C8845A7"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province': documento['province'],</w:t>
      </w:r>
    </w:p>
    <w:p w14:paraId="52E4F6D4"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use': causa,</w:t>
      </w:r>
    </w:p>
    <w:p w14:paraId="34DE07B8"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cityTown': cityTown,</w:t>
      </w:r>
    </w:p>
    <w:p w14:paraId="44DAFC7A"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startDate': documento['startDate'],</w:t>
      </w:r>
    </w:p>
    <w:p w14:paraId="2014BDF9"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road': carretera</w:t>
      </w:r>
    </w:p>
    <w:p w14:paraId="56C8B147"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w:t>
      </w:r>
    </w:p>
    <w:p w14:paraId="6C45D6FE"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Añadir el diccionario a un array</w:t>
      </w:r>
    </w:p>
    <w:p w14:paraId="73DB451E" w14:textId="4E55C52F"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config.array_dic_incidencias.append(doc)</w:t>
      </w:r>
    </w:p>
    <w:p w14:paraId="33A381F1" w14:textId="1F9CA830" w:rsidR="00CA53A1" w:rsidRDefault="009D01D5" w:rsidP="009C2D7D">
      <w:r w:rsidRPr="009D01D5">
        <w:t xml:space="preserve">Finalmente, los </w:t>
      </w:r>
      <w:r w:rsidR="003B5F1B" w:rsidRPr="009D01D5">
        <w:t>últimos</w:t>
      </w:r>
      <w:r w:rsidRPr="009D01D5">
        <w:t xml:space="preserve"> datos q</w:t>
      </w:r>
      <w:r>
        <w:t>ue se obtienen son los obtenidos por los sensores meteorológicos, que se recogen en la iteración continua de los días entre las fechas establecidas.</w:t>
      </w:r>
      <w:r w:rsidR="009026E9">
        <w:t xml:space="preserve"> Esta iteración por cada día recorre todos los diccionarios. Por cada diccionario se recorren todos los sensores almacenados en el mismo y a su vez por cada sensor, se obtienen todas las mediciones de este. Se presenta el formato resultante de los datos recogidos por cada una de estas iteraciones.</w:t>
      </w:r>
    </w:p>
    <w:p w14:paraId="3812C7ED" w14:textId="77777777" w:rsidR="00A646CE" w:rsidRDefault="00A646CE" w:rsidP="009C2D7D"/>
    <w:p w14:paraId="04B8A231" w14:textId="77777777" w:rsidR="00A646CE" w:rsidRDefault="00A646CE" w:rsidP="009C2D7D"/>
    <w:p w14:paraId="1C7C16AD"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lastRenderedPageBreak/>
        <w:t># Crear un diccionario con los datos que interesan</w:t>
      </w:r>
    </w:p>
    <w:p w14:paraId="5F7E9D93"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doc = {</w:t>
      </w:r>
    </w:p>
    <w:p w14:paraId="176FE91F"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medida + '_' + str(year) + str(month) + str(day) + '_' + estacion + '_' + sensor,</w:t>
      </w:r>
    </w:p>
    <w:p w14:paraId="3B4F002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año': year,</w:t>
      </w:r>
    </w:p>
    <w:p w14:paraId="60C50931"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es': int(month),</w:t>
      </w:r>
    </w:p>
    <w:p w14:paraId="01FE8BC6"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dia': int(day),</w:t>
      </w:r>
    </w:p>
    <w:p w14:paraId="1D44DEC8"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estacion': estacion,</w:t>
      </w:r>
    </w:p>
    <w:p w14:paraId="76236CCE"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sensor': sensor,</w:t>
      </w:r>
    </w:p>
    <w:p w14:paraId="48121CFC"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tipo_medida': tipo_medida,</w:t>
      </w:r>
    </w:p>
    <w:p w14:paraId="79EEDD04"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edida': medida,</w:t>
      </w:r>
    </w:p>
    <w:p w14:paraId="5BA1CAC0"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ax': data['max']['value'],</w:t>
      </w:r>
    </w:p>
    <w:p w14:paraId="68EC21F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ax_acumulado': maximo_acumulado,</w:t>
      </w:r>
    </w:p>
    <w:p w14:paraId="45DF97A9"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min': data['min']['value'],</w:t>
      </w:r>
    </w:p>
    <w:p w14:paraId="2DC9F83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edia': data['mean'],</w:t>
      </w:r>
    </w:p>
    <w:p w14:paraId="38439325"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total': data['total']</w:t>
      </w:r>
    </w:p>
    <w:p w14:paraId="1370CB62"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
    <w:p w14:paraId="69373961"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 Añadir el diccionario a un array</w:t>
      </w:r>
    </w:p>
    <w:p w14:paraId="388E7011" w14:textId="06A122B9"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config.array_dic_datos_meteo.append(doc)</w:t>
      </w:r>
    </w:p>
    <w:p w14:paraId="4E87131D" w14:textId="6ACE2AB2" w:rsidR="009026E9" w:rsidRPr="009026E9" w:rsidRDefault="009026E9" w:rsidP="009026E9">
      <w:r w:rsidRPr="009026E9">
        <w:t xml:space="preserve">Y a su vez, se muestra el código que invoca tanto la recogida de datos de las incidencias como de los sensores meteorológicos, el cual </w:t>
      </w:r>
      <w:r w:rsidR="003319AC" w:rsidRPr="009026E9">
        <w:t>está</w:t>
      </w:r>
      <w:r w:rsidRPr="009026E9">
        <w:t xml:space="preserve"> ubicado dentro del bucle temporal. Por lo tanto, este código se ejecuta por cada día entre las fechas establecidas.</w:t>
      </w:r>
    </w:p>
    <w:p w14:paraId="37D86EA2"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def procesar_datos_dia(fecha):</w:t>
      </w:r>
    </w:p>
    <w:p w14:paraId="051915DF"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year, month, day, _ = config.Fecha_Setting(fecha)</w:t>
      </w:r>
    </w:p>
    <w:p w14:paraId="2E68B766"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32_incidencias.API_incidencias(year, month, day)</w:t>
      </w:r>
    </w:p>
    <w:p w14:paraId="02507E0E"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ith concurrent.futures.ThreadPoolExecutor() as executor:</w:t>
      </w:r>
    </w:p>
    <w:p w14:paraId="650082D3"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futures = []</w:t>
      </w:r>
    </w:p>
    <w:p w14:paraId="5FA7CB2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for diccionario in config.array_dic_estaciones:</w:t>
      </w:r>
    </w:p>
    <w:p w14:paraId="432929E6"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for sensor in diccionario['sensores']:</w:t>
      </w:r>
    </w:p>
    <w:p w14:paraId="1D394622"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for medicion in config.array_mediciones:</w:t>
      </w:r>
    </w:p>
    <w:p w14:paraId="39443735"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futures.append(executor.submit(_33_meteorologia.API_datos, diccionario['_id'], sensor, medicion[0], medicion[1], year, month, day))</w:t>
      </w:r>
    </w:p>
    <w:p w14:paraId="0906B038"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for future in concurrent.futures.as_completed(futures):</w:t>
      </w:r>
    </w:p>
    <w:p w14:paraId="5F21F5A9" w14:textId="60A2FE2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future.result()</w:t>
      </w:r>
    </w:p>
    <w:p w14:paraId="08D1B3E6" w14:textId="35664D9A" w:rsidR="00AB2539" w:rsidRDefault="00AB2539" w:rsidP="00AB2539">
      <w:pPr>
        <w:pStyle w:val="Ttulo3"/>
        <w:ind w:left="709" w:hanging="709"/>
      </w:pPr>
      <w:bookmarkStart w:id="141" w:name="_Toc176796672"/>
      <w:r>
        <w:lastRenderedPageBreak/>
        <w:t>Archivos generales</w:t>
      </w:r>
      <w:bookmarkEnd w:id="141"/>
    </w:p>
    <w:p w14:paraId="3F42CDD1" w14:textId="38F876E5" w:rsidR="000C37C0" w:rsidRDefault="00857F74" w:rsidP="009C2D7D">
      <w:r>
        <w:t xml:space="preserve">Además, de los archivos descendientes de </w:t>
      </w:r>
      <w:r w:rsidRPr="00096DEB">
        <w:rPr>
          <w:i/>
          <w:iCs/>
        </w:rPr>
        <w:t>“main.py”</w:t>
      </w:r>
      <w:r>
        <w:t xml:space="preserve"> y de los involucrados con el análisis de los datos que se comentarán posteriormente, existen archivos con un carácter </w:t>
      </w:r>
      <w:r w:rsidR="00096DEB">
        <w:t>más</w:t>
      </w:r>
      <w:r>
        <w:t xml:space="preserve"> general que se presentan a continuación.</w:t>
      </w:r>
    </w:p>
    <w:p w14:paraId="4C477F4A" w14:textId="616F63C7" w:rsidR="00857F74" w:rsidRDefault="00857F74" w:rsidP="00857F74">
      <w:pPr>
        <w:pStyle w:val="Ttulo4"/>
        <w:ind w:left="851" w:hanging="851"/>
      </w:pPr>
      <w:r>
        <w:t>bdd.py</w:t>
      </w:r>
    </w:p>
    <w:p w14:paraId="65BAD9EE" w14:textId="5EBF1CA6" w:rsidR="00857F74" w:rsidRDefault="00246AEE" w:rsidP="009C2D7D">
      <w:r>
        <w:t>En este archivo se almacenan los parámetros que posibilitan la conexión con la base de datos de MongoDB. Además, se define también el nombre de la base de datos a utilizar y sus colecciones.</w:t>
      </w:r>
    </w:p>
    <w:p w14:paraId="3022F0F1" w14:textId="4E024EF0" w:rsidR="00246AEE" w:rsidRDefault="00246AEE" w:rsidP="00246AEE">
      <w:pPr>
        <w:pStyle w:val="Ttulo4"/>
        <w:ind w:left="851" w:hanging="851"/>
      </w:pPr>
      <w:r>
        <w:t>config.py</w:t>
      </w:r>
    </w:p>
    <w:p w14:paraId="2DBF8461" w14:textId="202736A2" w:rsidR="00246AEE" w:rsidRDefault="00246AEE" w:rsidP="00246AEE">
      <w:r>
        <w:t xml:space="preserve">Se puede considerar como el típico archivo de configuración donde se definen diferentes variables y métodos relevantes. En primera instancia, en este archivo se encuentra la definición de las fechas de inicio y fin de la recogida de datos. </w:t>
      </w:r>
    </w:p>
    <w:p w14:paraId="67FBF4DA" w14:textId="154E915A" w:rsidR="00246AEE" w:rsidRDefault="00246AEE" w:rsidP="00246AEE">
      <w:r>
        <w:t xml:space="preserve">También se aprecian 2 métodos: </w:t>
      </w:r>
      <w:r w:rsidRPr="00096DEB">
        <w:rPr>
          <w:i/>
          <w:iCs/>
        </w:rPr>
        <w:t>“Fecha_Setting()”</w:t>
      </w:r>
      <w:r>
        <w:t xml:space="preserve"> y </w:t>
      </w:r>
      <w:r w:rsidRPr="00096DEB">
        <w:rPr>
          <w:i/>
          <w:iCs/>
        </w:rPr>
        <w:t>“Year_Month_Setting()”</w:t>
      </w:r>
      <w:r>
        <w:t xml:space="preserve">. El primer método obtiene la fecha dividida en día, mes y año, </w:t>
      </w:r>
      <w:r w:rsidR="00E91639">
        <w:t>además de</w:t>
      </w:r>
      <w:r>
        <w:t xml:space="preserve"> un campo numérico con la fecha completa. Por otro lado, el segundo método posibilita recorrer cada mes del intervalo definido, utilizado para alguna API.</w:t>
      </w:r>
    </w:p>
    <w:p w14:paraId="5B9DA4AB" w14:textId="022AE15F" w:rsidR="00246AEE" w:rsidRPr="00246AEE" w:rsidRDefault="00246AEE" w:rsidP="00246AEE">
      <w:r>
        <w:t>Finalmente</w:t>
      </w:r>
      <w:r w:rsidR="005758B3">
        <w:t>, se muestran distintas variables que recogen listados de diccionarios, parámetros definidos, iteradores y demás objetos que son utilizados durante el propio código.</w:t>
      </w:r>
    </w:p>
    <w:p w14:paraId="33B132EE" w14:textId="23537A7E" w:rsidR="005758B3" w:rsidRDefault="005758B3" w:rsidP="005758B3">
      <w:pPr>
        <w:pStyle w:val="Ttulo4"/>
        <w:ind w:left="851" w:hanging="851"/>
      </w:pPr>
      <w:r w:rsidRPr="005758B3">
        <w:t>token_jwt_euskalmet</w:t>
      </w:r>
      <w:r>
        <w:t>.py</w:t>
      </w:r>
    </w:p>
    <w:p w14:paraId="0C9A4DC6" w14:textId="0B30C26A" w:rsidR="005758B3" w:rsidRPr="005758B3" w:rsidRDefault="005758B3" w:rsidP="005758B3">
      <w:r>
        <w:t xml:space="preserve">Archivo que sirve para utilizar la clave </w:t>
      </w:r>
      <w:r w:rsidR="00804F0A">
        <w:t>pública</w:t>
      </w:r>
      <w:r>
        <w:t xml:space="preserve"> y privada de la API de Euskalmet. Se complementa de los archivos ubicados en la carpeta API_Euskalmet.</w:t>
      </w:r>
    </w:p>
    <w:p w14:paraId="0968C306" w14:textId="06E086B8" w:rsidR="005758B3" w:rsidRDefault="005758B3" w:rsidP="005758B3">
      <w:pPr>
        <w:pStyle w:val="Ttulo3"/>
        <w:ind w:left="709" w:hanging="709"/>
      </w:pPr>
      <w:bookmarkStart w:id="142" w:name="_Toc176796673"/>
      <w:r>
        <w:t>analisis.py</w:t>
      </w:r>
      <w:bookmarkEnd w:id="142"/>
    </w:p>
    <w:p w14:paraId="103D95BB" w14:textId="25A5F2FD" w:rsidR="00A646CE" w:rsidRDefault="00804F0A" w:rsidP="00246AEE">
      <w:r>
        <w:t xml:space="preserve">Abordando el segundo grupo previamente definido, el cual se centra en su totalidad en el análisis de los datos, se presenta una estructura con ciertas similitudes al primer grupo. En este caso, el archivo desde el cual se ejecutan las </w:t>
      </w:r>
      <w:r w:rsidR="00E91639">
        <w:t>llamadas a funciones</w:t>
      </w:r>
      <w:r>
        <w:t xml:space="preserve"> es </w:t>
      </w:r>
      <w:r w:rsidRPr="00096DEB">
        <w:rPr>
          <w:i/>
          <w:iCs/>
        </w:rPr>
        <w:t>“análisis.py”</w:t>
      </w:r>
      <w:r>
        <w:t xml:space="preserve">. No obstante, </w:t>
      </w:r>
      <w:r w:rsidR="00E91639">
        <w:t>además de estas llamadas, en este mismo archivo se realiza un análisis exploratorio de datos. A continuación, se muestra el análisis que se realiza para cada conjunto de datos, siendo iterado en un bucle.</w:t>
      </w:r>
    </w:p>
    <w:p w14:paraId="1447AE08" w14:textId="77777777" w:rsidR="009C508C" w:rsidRDefault="009C508C" w:rsidP="009C508C">
      <w:pPr>
        <w:spacing w:before="0" w:after="0"/>
        <w:jc w:val="left"/>
        <w:rPr>
          <w:rFonts w:ascii="Consolas" w:hAnsi="Consolas"/>
          <w:sz w:val="20"/>
          <w:szCs w:val="20"/>
        </w:rPr>
      </w:pPr>
    </w:p>
    <w:p w14:paraId="6BD44C99" w14:textId="44B5FA14"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lastRenderedPageBreak/>
        <w:t># Visualizar las primeras lineas del df</w:t>
      </w:r>
    </w:p>
    <w:p w14:paraId="4A8B86DD"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array.head())</w:t>
      </w:r>
    </w:p>
    <w:p w14:paraId="4F59FEF4" w14:textId="4C849DE7"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print('--------------------------------------------------------------------')</w:t>
      </w:r>
    </w:p>
    <w:p w14:paraId="4A96BC9E"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Estrcutura del conjunto de datos</w:t>
      </w:r>
    </w:p>
    <w:p w14:paraId="13CEDB68" w14:textId="77777777" w:rsidR="00E91639" w:rsidRPr="004166EA"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w:t>
      </w:r>
      <w:r w:rsidRPr="004166EA">
        <w:rPr>
          <w:rFonts w:ascii="Consolas" w:hAnsi="Consolas"/>
          <w:sz w:val="20"/>
          <w:szCs w:val="20"/>
        </w:rPr>
        <w:t>print(array.shape)</w:t>
      </w:r>
    </w:p>
    <w:p w14:paraId="54AA86DA" w14:textId="33776A0A" w:rsidR="00E91639" w:rsidRPr="004166EA" w:rsidRDefault="00E91639" w:rsidP="00E91639">
      <w:pPr>
        <w:shd w:val="clear" w:color="auto" w:fill="E7F7FF"/>
        <w:spacing w:before="0" w:after="0"/>
        <w:jc w:val="left"/>
        <w:rPr>
          <w:rFonts w:ascii="Consolas" w:hAnsi="Consolas"/>
          <w:sz w:val="20"/>
          <w:szCs w:val="20"/>
        </w:rPr>
      </w:pPr>
      <w:r w:rsidRPr="004166EA">
        <w:rPr>
          <w:rFonts w:ascii="Consolas" w:hAnsi="Consolas"/>
          <w:sz w:val="20"/>
          <w:szCs w:val="20"/>
        </w:rPr>
        <w:t xml:space="preserve">    print('---------------------------------------------------------------------')</w:t>
      </w:r>
    </w:p>
    <w:p w14:paraId="2D0429E6" w14:textId="77777777" w:rsidR="00E91639" w:rsidRPr="00E91639" w:rsidRDefault="00E91639" w:rsidP="00E91639">
      <w:pPr>
        <w:shd w:val="clear" w:color="auto" w:fill="E7F7FF"/>
        <w:spacing w:before="0" w:after="0"/>
        <w:jc w:val="left"/>
        <w:rPr>
          <w:rFonts w:ascii="Consolas" w:hAnsi="Consolas"/>
          <w:sz w:val="20"/>
          <w:szCs w:val="20"/>
        </w:rPr>
      </w:pPr>
      <w:r w:rsidRPr="004166EA">
        <w:rPr>
          <w:rFonts w:ascii="Consolas" w:hAnsi="Consolas"/>
          <w:sz w:val="20"/>
          <w:szCs w:val="20"/>
        </w:rPr>
        <w:t xml:space="preserve">    </w:t>
      </w:r>
      <w:r w:rsidRPr="00E91639">
        <w:rPr>
          <w:rFonts w:ascii="Consolas" w:hAnsi="Consolas"/>
          <w:sz w:val="20"/>
          <w:szCs w:val="20"/>
        </w:rPr>
        <w:t># Informacion detallada del conjunto de datos</w:t>
      </w:r>
    </w:p>
    <w:p w14:paraId="13C818BA"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array.info())</w:t>
      </w:r>
    </w:p>
    <w:p w14:paraId="279F0679" w14:textId="6A04C272"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print('---------------------------------------------------------------------')</w:t>
      </w:r>
    </w:p>
    <w:p w14:paraId="1AC8235B"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Descripcion del conjunto de datos</w:t>
      </w:r>
    </w:p>
    <w:p w14:paraId="0B0113E8"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print(array.describe())</w:t>
      </w:r>
    </w:p>
    <w:p w14:paraId="243E7B26" w14:textId="566A1A2A"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print('---------------------------------------------------------------------')</w:t>
      </w:r>
    </w:p>
    <w:p w14:paraId="0C072884"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Se obtienen las columnas del conjunto de datos</w:t>
      </w:r>
    </w:p>
    <w:p w14:paraId="09A9FCEA"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columnas = list(array.columns)</w:t>
      </w:r>
    </w:p>
    <w:p w14:paraId="59584FE2"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Bucle para cada columna</w:t>
      </w:r>
    </w:p>
    <w:p w14:paraId="2BFD77C1" w14:textId="77777777" w:rsidR="00E91639" w:rsidRPr="003261D5"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261D5">
        <w:rPr>
          <w:rFonts w:ascii="Consolas" w:hAnsi="Consolas"/>
          <w:sz w:val="20"/>
          <w:szCs w:val="20"/>
          <w:lang w:val="en-GB"/>
        </w:rPr>
        <w:t>for columna in columnas:</w:t>
      </w:r>
    </w:p>
    <w:p w14:paraId="044A23A0" w14:textId="35E7FB1C" w:rsidR="00E91639" w:rsidRPr="00364599" w:rsidRDefault="00E91639" w:rsidP="00E91639">
      <w:pPr>
        <w:shd w:val="clear" w:color="auto" w:fill="E7F7FF"/>
        <w:spacing w:before="0" w:after="0"/>
        <w:jc w:val="left"/>
        <w:rPr>
          <w:rFonts w:ascii="Consolas" w:hAnsi="Consolas"/>
          <w:sz w:val="20"/>
          <w:szCs w:val="20"/>
          <w:lang w:val="en-GB"/>
        </w:rPr>
      </w:pPr>
      <w:r w:rsidRPr="003261D5">
        <w:rPr>
          <w:rFonts w:ascii="Consolas" w:hAnsi="Consolas"/>
          <w:sz w:val="20"/>
          <w:szCs w:val="20"/>
          <w:lang w:val="en-GB"/>
        </w:rPr>
        <w:t xml:space="preserve">        </w:t>
      </w:r>
      <w:r w:rsidRPr="00364599">
        <w:rPr>
          <w:rFonts w:ascii="Consolas" w:hAnsi="Consolas"/>
          <w:sz w:val="20"/>
          <w:szCs w:val="20"/>
          <w:lang w:val="en-GB"/>
        </w:rPr>
        <w:t>print(array[columna].value_counts())</w:t>
      </w:r>
    </w:p>
    <w:p w14:paraId="004753BB" w14:textId="33B3D29F" w:rsidR="00096DEB" w:rsidRDefault="00096DEB" w:rsidP="00096DEB">
      <w:r>
        <w:t>Adicionalmente, se gr</w:t>
      </w:r>
      <w:r w:rsidR="003319AC">
        <w:t>a</w:t>
      </w:r>
      <w:r>
        <w:t>fica una matriz de correlación por cada conjunto de datos, similar a la que se ha podido observar en capítulos anteriores de este mismo documento. Se excluyen dos conjuntos de datos de este grafismo por falta de datos numéricos.</w:t>
      </w:r>
    </w:p>
    <w:p w14:paraId="50631DBE" w14:textId="788B3553" w:rsidR="00096DEB" w:rsidRPr="00096DEB" w:rsidRDefault="00096DEB" w:rsidP="00096DEB">
      <w:r>
        <w:t>Por último, se realizan las llamadas al resto de documentos donde se realiza el análisis especifico de los datos de dicha categoría.</w:t>
      </w:r>
    </w:p>
    <w:p w14:paraId="76712894" w14:textId="6C0D6C71" w:rsidR="00E91639" w:rsidRDefault="00096DEB" w:rsidP="00E91639">
      <w:pPr>
        <w:pStyle w:val="Ttulo4"/>
        <w:ind w:left="851" w:hanging="851"/>
      </w:pPr>
      <w:r w:rsidRPr="00096DEB">
        <w:t>analisis_10_flows</w:t>
      </w:r>
      <w:r w:rsidR="00E91639">
        <w:t>.py</w:t>
      </w:r>
    </w:p>
    <w:p w14:paraId="6FDB853B" w14:textId="6E4E7A9F" w:rsidR="00246AEE" w:rsidRDefault="00096DEB" w:rsidP="00246AEE">
      <w:r w:rsidRPr="00096DEB">
        <w:t>En este archiv</w:t>
      </w:r>
      <w:r>
        <w:t>o</w:t>
      </w:r>
      <w:r w:rsidRPr="00096DEB">
        <w:t>, el p</w:t>
      </w:r>
      <w:r>
        <w:t xml:space="preserve">rimer aspecto que se trata es la conformación de los clústeres, tanto para la afluencia de </w:t>
      </w:r>
      <w:r w:rsidR="003319AC">
        <w:t>vehículos,</w:t>
      </w:r>
      <w:r>
        <w:t xml:space="preserve"> as</w:t>
      </w:r>
      <w:r w:rsidR="003319AC">
        <w:t>í</w:t>
      </w:r>
      <w:r>
        <w:t xml:space="preserve"> como para el </w:t>
      </w:r>
      <w:r w:rsidR="003319AC">
        <w:t>cálculo</w:t>
      </w:r>
      <w:r>
        <w:t xml:space="preserve"> de la velocidad media de circulación. Se adjunta una de las dos definiciones de clúster.</w:t>
      </w:r>
    </w:p>
    <w:p w14:paraId="0D164824"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Columna a agrupar por clusteres los vehiculos</w:t>
      </w:r>
    </w:p>
    <w:p w14:paraId="2ADA4A72"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X_flows_vehiculos = df_flows[['vehiculos']]</w:t>
      </w:r>
    </w:p>
    <w:p w14:paraId="1366C831"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 Definicion del algoritmo</w:t>
      </w:r>
    </w:p>
    <w:p w14:paraId="691AABEE"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r w:rsidRPr="00364599">
        <w:rPr>
          <w:rFonts w:ascii="Consolas" w:hAnsi="Consolas"/>
          <w:sz w:val="20"/>
          <w:szCs w:val="20"/>
          <w:lang w:val="en-GB"/>
        </w:rPr>
        <w:t>clustering_flows_vehiculos = KMeans(n_clusters=5)</w:t>
      </w:r>
    </w:p>
    <w:p w14:paraId="2DDC28E8" w14:textId="757A9FFE"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df_flows['afluencia'] = clustering_flows_vehiculos.fit_predict(X_flows_vehiculos)</w:t>
      </w:r>
    </w:p>
    <w:p w14:paraId="29D7AC84" w14:textId="0A5091C7" w:rsidR="00096DEB" w:rsidRDefault="00096DEB" w:rsidP="00096DEB">
      <w:r>
        <w:t>Con los clústeres definidos, se visualizan los mismos.</w:t>
      </w:r>
    </w:p>
    <w:p w14:paraId="000FAC23" w14:textId="77777777" w:rsidR="009C508C" w:rsidRDefault="009C508C" w:rsidP="00096DEB"/>
    <w:p w14:paraId="6C996909"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lastRenderedPageBreak/>
        <w:t>plt.scatter(df_flows['vehiculos'], np.zeros_like(df_flows['vehiculos']), c=df_flows['afluencia'], cmap='viridis')</w:t>
      </w:r>
    </w:p>
    <w:p w14:paraId="545F728F"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plt.xlabel('Afluencia de vehiculos')</w:t>
      </w:r>
    </w:p>
    <w:p w14:paraId="6CBAAE30"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r w:rsidRPr="00364599">
        <w:rPr>
          <w:rFonts w:ascii="Consolas" w:hAnsi="Consolas"/>
          <w:sz w:val="20"/>
          <w:szCs w:val="20"/>
          <w:lang w:val="en-GB"/>
        </w:rPr>
        <w:t>plt.title('Clusters')</w:t>
      </w:r>
    </w:p>
    <w:p w14:paraId="50B96A43" w14:textId="77777777"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plt.yticks([])</w:t>
      </w:r>
    </w:p>
    <w:p w14:paraId="742E6BDF" w14:textId="77777777" w:rsidR="00096DEB" w:rsidRDefault="00096DEB" w:rsidP="00096DEB">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096DEB">
        <w:rPr>
          <w:rFonts w:ascii="Consolas" w:hAnsi="Consolas"/>
          <w:sz w:val="20"/>
          <w:szCs w:val="20"/>
        </w:rPr>
        <w:t>plt.show()</w:t>
      </w:r>
    </w:p>
    <w:p w14:paraId="30C61502" w14:textId="62F20A7B" w:rsidR="00096DEB" w:rsidRPr="00096DEB" w:rsidRDefault="00096DEB" w:rsidP="00096DEB">
      <w:r w:rsidRPr="00096DEB">
        <w:t xml:space="preserve">Y por </w:t>
      </w:r>
      <w:r w:rsidR="00423D30" w:rsidRPr="00096DEB">
        <w:t>último</w:t>
      </w:r>
      <w:r w:rsidRPr="00096DEB">
        <w:t>, se almacenan en diccionarios y se insertan en la base de datos, con el fin de graficarlos posteriormente en sus respectivos dashboards.</w:t>
      </w:r>
    </w:p>
    <w:p w14:paraId="749685F3" w14:textId="6C93E893" w:rsidR="00423D30" w:rsidRDefault="00423D30" w:rsidP="00423D30">
      <w:pPr>
        <w:pStyle w:val="Ttulo4"/>
        <w:ind w:left="851" w:hanging="851"/>
      </w:pPr>
      <w:r w:rsidRPr="00096DEB">
        <w:t>analisis_</w:t>
      </w:r>
      <w:r>
        <w:t>2</w:t>
      </w:r>
      <w:r w:rsidRPr="00096DEB">
        <w:t>0_</w:t>
      </w:r>
      <w:r>
        <w:t>calidad_aire.py</w:t>
      </w:r>
    </w:p>
    <w:p w14:paraId="31E3DAFE" w14:textId="555D774F" w:rsidR="00423D30" w:rsidRDefault="00423D30" w:rsidP="00423D30">
      <w:r>
        <w:t>En lo que al análisis de la calidad del aire se refiere, en primera instancia se define la red neuronal que se utiliza posteriormente para realizar las predicciones.</w:t>
      </w:r>
    </w:p>
    <w:p w14:paraId="243F14D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Red neuronal</w:t>
      </w:r>
    </w:p>
    <w:p w14:paraId="230F781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 = Sequential()</w:t>
      </w:r>
    </w:p>
    <w:p w14:paraId="237FBB9E"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512, activation='relu', input_dim=5))</w:t>
      </w:r>
    </w:p>
    <w:p w14:paraId="764D5005"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ropout(0.1))</w:t>
      </w:r>
    </w:p>
    <w:p w14:paraId="0F03D5CB"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512, activation='relu'))</w:t>
      </w:r>
    </w:p>
    <w:p w14:paraId="212D778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ropout(0.1))</w:t>
      </w:r>
    </w:p>
    <w:p w14:paraId="684F6B6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1, activation='linear'))</w:t>
      </w:r>
    </w:p>
    <w:p w14:paraId="49D7534F"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Compilar modelo</w:t>
      </w:r>
    </w:p>
    <w:p w14:paraId="64A3ED3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compile(optimizer='adam', loss='mse', metrics=['mae'])</w:t>
      </w:r>
    </w:p>
    <w:p w14:paraId="7FCF556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Resumen del modelo</w:t>
      </w:r>
    </w:p>
    <w:p w14:paraId="6C462C83" w14:textId="500D34A0" w:rsidR="00423D30" w:rsidRPr="00364599"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r w:rsidRPr="00364599">
        <w:rPr>
          <w:rFonts w:ascii="Consolas" w:hAnsi="Consolas"/>
          <w:sz w:val="20"/>
          <w:szCs w:val="20"/>
        </w:rPr>
        <w:t>modelo_red_neuronal.summary()</w:t>
      </w:r>
    </w:p>
    <w:p w14:paraId="6FE86FE0" w14:textId="382B3A08" w:rsidR="00423D30" w:rsidRDefault="00423D30" w:rsidP="00423D30">
      <w:r w:rsidRPr="00423D30">
        <w:t>Como se aprecia, existe u</w:t>
      </w:r>
      <w:r>
        <w:t xml:space="preserve">na red neuronal de 3 capas, con 512 neuronas en las dos primeras y una única neurona en la capa de salida. En las 2 primeras capas se utiliza una activación relu, que es </w:t>
      </w:r>
      <w:r w:rsidR="003357B4">
        <w:t>uno de los parámetros que</w:t>
      </w:r>
      <w:r>
        <w:t xml:space="preserve"> mejores</w:t>
      </w:r>
      <w:r w:rsidR="003357B4">
        <w:t xml:space="preserve"> resultados </w:t>
      </w:r>
      <w:r w:rsidR="00742919">
        <w:t>obtiene en las predicciones, mientras que para la capa de salida se utiliza una activación linear, ya que se quiere predecir un valor numérico.</w:t>
      </w:r>
    </w:p>
    <w:p w14:paraId="3A848C2D" w14:textId="77777777" w:rsidR="009C508C" w:rsidRDefault="00742919" w:rsidP="00423D30">
      <w:r>
        <w:t>Con la red neuronal definida, se inicializan los 3 mecanismos a través de los que se obtendrán predicciones como son la regresión lineal, Random Forest y la propia red neuronal. De igual forma se define KFold para realizar la validación cruzada de datos. Seguidamente se realizan unas pequeñas conversiones para que los datos sean útiles en las predicciones a realizar.</w:t>
      </w:r>
    </w:p>
    <w:p w14:paraId="2F76E411" w14:textId="16118E15" w:rsidR="00742919" w:rsidRPr="00423D30" w:rsidRDefault="00F445F0" w:rsidP="00423D30">
      <w:r>
        <w:lastRenderedPageBreak/>
        <w:t>Comenzando con</w:t>
      </w:r>
      <w:r w:rsidR="00742919">
        <w:t xml:space="preserve"> las predicciones</w:t>
      </w:r>
      <w:r>
        <w:t xml:space="preserve">, </w:t>
      </w:r>
      <w:r w:rsidR="00742919">
        <w:t>el primer paso a realizar es</w:t>
      </w:r>
      <w:r w:rsidR="00465D10">
        <w:t xml:space="preserve"> la división entre las variables independientes y las variables objetivo. </w:t>
      </w:r>
      <w:r>
        <w:t xml:space="preserve">Por cada una de las medidas a predecir, </w:t>
      </w:r>
      <w:r w:rsidR="00465D10">
        <w:t xml:space="preserve">se </w:t>
      </w:r>
      <w:r>
        <w:t>obtienen 3 predicciones,</w:t>
      </w:r>
      <w:r w:rsidR="00465D10">
        <w:t xml:space="preserve"> una por método, </w:t>
      </w:r>
      <w:r>
        <w:t>posibilitando a su vez</w:t>
      </w:r>
      <w:r w:rsidR="00465D10">
        <w:t xml:space="preserve"> el cálculo de </w:t>
      </w:r>
      <w:r>
        <w:t>sus respectivas</w:t>
      </w:r>
      <w:r w:rsidR="00465D10">
        <w:t xml:space="preserve"> métricas. Se adjunta el código </w:t>
      </w:r>
      <w:r>
        <w:t>utilizado para</w:t>
      </w:r>
      <w:r w:rsidR="00465D10">
        <w:t xml:space="preserve"> la </w:t>
      </w:r>
      <w:r>
        <w:t>predicción del Tolueno con la</w:t>
      </w:r>
      <w:r w:rsidR="00465D10">
        <w:t xml:space="preserve"> red neurona</w:t>
      </w:r>
      <w:r>
        <w:t>l</w:t>
      </w:r>
      <w:r w:rsidR="00465D10">
        <w:t>.</w:t>
      </w:r>
    </w:p>
    <w:p w14:paraId="7FB1CF39"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Cross Validation RN</w:t>
      </w:r>
    </w:p>
    <w:p w14:paraId="6367CA6C"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predicciones_RN_Tolueno = cross_val_predict(modelo_RN, X_Tolueno, Y_Tolueno, cv=kf)</w:t>
      </w:r>
    </w:p>
    <w:p w14:paraId="5CA4C39B"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 Prediccion RL y conversion a float estandar</w:t>
      </w:r>
    </w:p>
    <w:p w14:paraId="0AD7D631" w14:textId="37F0F6FD" w:rsidR="00096DEB"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prediccion_RN_Tolueno = np.mean(predicciones_RN_Tolueno).item()</w:t>
      </w:r>
    </w:p>
    <w:p w14:paraId="76E1FB6D"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etricas RN</w:t>
      </w:r>
    </w:p>
    <w:p w14:paraId="5677742A"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se_RN_Tolueno = mean_squared_error(Y_Tolueno, predicciones_RN_Tolueno)</w:t>
      </w:r>
    </w:p>
    <w:p w14:paraId="3FB05AEE"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ae_RN_Tolueno = mean_absolute_error(Y_Tolueno, predicciones_RN_Tolueno)</w:t>
      </w:r>
    </w:p>
    <w:p w14:paraId="6B9D36F9"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r2_RN_Tolueno = r2_score(Y_Tolueno, predicciones_RN_Tolueno)</w:t>
      </w:r>
    </w:p>
    <w:p w14:paraId="2396C8FB" w14:textId="37E59349" w:rsidR="00F445F0" w:rsidRDefault="00F445F0" w:rsidP="009C2D7D">
      <w:r>
        <w:t>En la imagen adjunta se presentan las predicciones obtenidas por cada método.</w:t>
      </w:r>
    </w:p>
    <w:p w14:paraId="1B7B21B7" w14:textId="062E6FA2" w:rsidR="00F445F0" w:rsidRPr="000724CD" w:rsidRDefault="00F445F0" w:rsidP="00F445F0">
      <w:pPr>
        <w:rPr>
          <w:i/>
          <w:iCs/>
        </w:rPr>
      </w:pPr>
      <w:bookmarkStart w:id="143" w:name="_Toc17679694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6</w:t>
      </w:r>
      <w:r w:rsidRPr="00F37CFB">
        <w:rPr>
          <w:b/>
          <w:bCs/>
        </w:rPr>
        <w:fldChar w:fldCharType="end"/>
      </w:r>
      <w:r w:rsidRPr="00F37CFB">
        <w:rPr>
          <w:b/>
          <w:bCs/>
        </w:rPr>
        <w:t>.</w:t>
      </w:r>
      <w:r w:rsidRPr="002A3D58">
        <w:t xml:space="preserve"> </w:t>
      </w:r>
      <w:r w:rsidR="008D0821">
        <w:rPr>
          <w:i/>
          <w:iCs/>
        </w:rPr>
        <w:t>Resultados de las predicciones de la calidad del aire</w:t>
      </w:r>
      <w:r w:rsidR="004166EA">
        <w:rPr>
          <w:i/>
          <w:iCs/>
        </w:rPr>
        <w:t>.</w:t>
      </w:r>
      <w:bookmarkEnd w:id="143"/>
    </w:p>
    <w:p w14:paraId="5DC92C3D" w14:textId="4DAB5CE2" w:rsidR="00F445F0" w:rsidRDefault="00F445F0" w:rsidP="00F445F0">
      <w:pPr>
        <w:pStyle w:val="Piedefoto-tabla"/>
        <w:rPr>
          <w:lang w:val="es-ES"/>
        </w:rPr>
      </w:pPr>
      <w:r w:rsidRPr="00725640">
        <w:rPr>
          <w:noProof/>
        </w:rPr>
        <w:drawing>
          <wp:inline distT="0" distB="0" distL="0" distR="0" wp14:anchorId="42173480" wp14:editId="6123E142">
            <wp:extent cx="5588000" cy="4567856"/>
            <wp:effectExtent l="0" t="0" r="0" b="0"/>
            <wp:docPr id="6221577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5779" name="Imagen 1" descr="Texto&#10;&#10;Descripción generada automáticamente"/>
                    <pic:cNvPicPr/>
                  </pic:nvPicPr>
                  <pic:blipFill rotWithShape="1">
                    <a:blip r:embed="rId55"/>
                    <a:srcRect t="643" b="-1"/>
                    <a:stretch/>
                  </pic:blipFill>
                  <pic:spPr bwMode="auto">
                    <a:xfrm>
                      <a:off x="0" y="0"/>
                      <a:ext cx="5703302" cy="4662108"/>
                    </a:xfrm>
                    <a:prstGeom prst="rect">
                      <a:avLst/>
                    </a:prstGeom>
                    <a:ln>
                      <a:noFill/>
                    </a:ln>
                    <a:extLst>
                      <a:ext uri="{53640926-AAD7-44D8-BBD7-CCE9431645EC}">
                        <a14:shadowObscured xmlns:a14="http://schemas.microsoft.com/office/drawing/2010/main"/>
                      </a:ext>
                    </a:extLst>
                  </pic:spPr>
                </pic:pic>
              </a:graphicData>
            </a:graphic>
          </wp:inline>
        </w:drawing>
      </w:r>
    </w:p>
    <w:p w14:paraId="70B2EEAC" w14:textId="1029A570" w:rsidR="00F445F0" w:rsidRDefault="00F445F0" w:rsidP="008D0821">
      <w:pPr>
        <w:pStyle w:val="Piedefoto-tabla"/>
        <w:rPr>
          <w:lang w:val="es-ES"/>
        </w:rPr>
      </w:pPr>
      <w:r w:rsidRPr="00F527EC">
        <w:rPr>
          <w:lang w:val="es-ES"/>
        </w:rPr>
        <w:t>Fuente: Elaboración propia.</w:t>
      </w:r>
    </w:p>
    <w:p w14:paraId="2EE2F4D5" w14:textId="77777777" w:rsidR="009C508C" w:rsidRDefault="009C508C" w:rsidP="009C508C">
      <w:r>
        <w:lastRenderedPageBreak/>
        <w:t>Con estos resultados y los obtenidos con la regresión lineal y Random Forest, se crea un diccionario que se inserta en una lista. Esta lista recoge todas las predicciones de todas las medidas, añadiéndolas a su vez a otra colección de la base de datos para ser utilizado en la fase de visualización.</w:t>
      </w:r>
    </w:p>
    <w:p w14:paraId="64244BFA" w14:textId="5DC48852" w:rsidR="008D0821" w:rsidRDefault="008D0821" w:rsidP="008D0821">
      <w:pPr>
        <w:pStyle w:val="Ttulo4"/>
        <w:ind w:left="851" w:hanging="851"/>
      </w:pPr>
      <w:r w:rsidRPr="00096DEB">
        <w:t>analisis_</w:t>
      </w:r>
      <w:r>
        <w:t>32</w:t>
      </w:r>
      <w:r w:rsidRPr="00096DEB">
        <w:t>_</w:t>
      </w:r>
      <w:r>
        <w:t>incidencias.py</w:t>
      </w:r>
    </w:p>
    <w:p w14:paraId="3AE7C463" w14:textId="77777777" w:rsidR="00584CD0" w:rsidRDefault="008D0821" w:rsidP="008D0821">
      <w:r>
        <w:t xml:space="preserve">El análisis realizado en el archivo de las incidencias es ligeramente diferente a los presentado hasta el momento, ya que el principal esfuerzo en este caso son las transformaciones requeridas para poder obtener un clustering fiable. </w:t>
      </w:r>
    </w:p>
    <w:p w14:paraId="6883E5AD" w14:textId="1A4A7A37" w:rsidR="00584CD0" w:rsidRDefault="008D0821" w:rsidP="008D0821">
      <w:r>
        <w:t>Para ello, se reemplazan varios valores para conseguir una mayor homogeneidad en los datos, as</w:t>
      </w:r>
      <w:r w:rsidR="00584CD0">
        <w:t>í</w:t>
      </w:r>
      <w:r>
        <w:t xml:space="preserve"> como se completan</w:t>
      </w:r>
      <w:r w:rsidR="00584CD0">
        <w:t xml:space="preserve"> algunos datos de fechas, a los que les faltaba la parte horaria. Seguidamente agrupan los datos en base a la fecha, provincia y tipo de incidencia, con el fin de reducir la dimensión del dataset y convertirlo en una unidad más accesible.</w:t>
      </w:r>
    </w:p>
    <w:p w14:paraId="38613F42" w14:textId="17FB8CA7" w:rsidR="00584CD0" w:rsidRDefault="00584CD0" w:rsidP="008D0821">
      <w:r>
        <w:t>Tras dicha conversión, se calcula el clúster, se grafica y se devuelve el clúster asignado a cada instancia del conjunto de datos. Por último, dichos datos se añaden a una nueva colección.</w:t>
      </w:r>
    </w:p>
    <w:p w14:paraId="11930BDB" w14:textId="6011269A" w:rsidR="00584CD0" w:rsidRDefault="00584CD0" w:rsidP="00584CD0">
      <w:pPr>
        <w:pStyle w:val="Ttulo4"/>
        <w:ind w:left="851" w:hanging="851"/>
      </w:pPr>
      <w:r w:rsidRPr="00096DEB">
        <w:t>analisis_</w:t>
      </w:r>
      <w:r>
        <w:t>33</w:t>
      </w:r>
      <w:r w:rsidRPr="00096DEB">
        <w:t>_</w:t>
      </w:r>
      <w:r>
        <w:t>meteo.py</w:t>
      </w:r>
    </w:p>
    <w:p w14:paraId="7C3A6D88" w14:textId="4398CE6F" w:rsidR="00364599" w:rsidRDefault="00364599" w:rsidP="008D0821">
      <w:r>
        <w:t>El análisis meteorológico tiene una estructura muy similar al análisis realizado para la calidad del aire, ya que se ha optado por predecir valores en lugar de aplicar técnicas de aprendizaje no supervisado como en otros conjuntos de datos.</w:t>
      </w:r>
      <w:r w:rsidR="005E3BF2">
        <w:t xml:space="preserve"> No obstante, </w:t>
      </w:r>
      <w:r>
        <w:t xml:space="preserve">este análisis </w:t>
      </w:r>
      <w:r w:rsidR="005E3BF2">
        <w:t>da comienzo</w:t>
      </w:r>
      <w:r>
        <w:t xml:space="preserve"> </w:t>
      </w:r>
      <w:r w:rsidR="005E3BF2">
        <w:t xml:space="preserve">con la división del conjunto de datos en subconjuntos que engloban las diferentes medidas, </w:t>
      </w:r>
      <w:r w:rsidR="004F229B">
        <w:t>las cuales son tomadas de referencia para las distintas predicciones.</w:t>
      </w:r>
    </w:p>
    <w:p w14:paraId="6C51CF22" w14:textId="3A781ABF" w:rsidR="004F229B" w:rsidRDefault="004F229B" w:rsidP="008D0821">
      <w:r>
        <w:t>A partir de este punto, se sigue el mismo proceso que con el conjunto de datos de la calidad del aire. Se define la red neuronal, teniendo una composición muy similar a la definida previamente para el conjunto de datos de calidad del aire. La diferencia más notoria consiste en las dimensiones de entrada, que en este caso asciende hasta el valor de 7.</w:t>
      </w:r>
    </w:p>
    <w:p w14:paraId="25671216" w14:textId="7285233B" w:rsidR="00003AA7" w:rsidRDefault="00003AA7" w:rsidP="008D0821">
      <w:r>
        <w:t>Seguidamente se inicializan los 3 métodos de predicción y se calcula la predicción de cada medida. Se presenta un ejemplo con la humedad.</w:t>
      </w:r>
    </w:p>
    <w:p w14:paraId="73A2F726" w14:textId="77777777" w:rsidR="009C508C" w:rsidRDefault="009C508C" w:rsidP="008D0821"/>
    <w:p w14:paraId="176B2754" w14:textId="77777777" w:rsidR="009C508C" w:rsidRDefault="009C508C" w:rsidP="008D0821"/>
    <w:p w14:paraId="4BA96B82" w14:textId="77777777" w:rsidR="009C508C" w:rsidRDefault="009C508C" w:rsidP="008D0821"/>
    <w:p w14:paraId="42C92E9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lastRenderedPageBreak/>
        <w:t># Division de columnas del DF</w:t>
      </w:r>
    </w:p>
    <w:p w14:paraId="3B0DDA7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X_humedad = df_humedad[['año', 'dia', 'max', 'max_acumulado', 'mes', 'min', 'total']]</w:t>
      </w:r>
    </w:p>
    <w:p w14:paraId="5A367EE0" w14:textId="34C19210"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Y_humedad = df_humedad['media']</w:t>
      </w:r>
    </w:p>
    <w:p w14:paraId="77AE2A8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Cross Validation RL</w:t>
      </w:r>
    </w:p>
    <w:p w14:paraId="091BE085" w14:textId="3BF157C9"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predicciones_RL_humedad = cross_val_predict(modelo_RL, X_humedad, Y_humedad, cv=kf)</w:t>
      </w:r>
    </w:p>
    <w:p w14:paraId="0D810BE9"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Prediccion RL</w:t>
      </w:r>
    </w:p>
    <w:p w14:paraId="694979EB" w14:textId="100571F4"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prediccion_RL_humedad = predicciones_RL_humedad.mean()</w:t>
      </w:r>
    </w:p>
    <w:p w14:paraId="42D728AD"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Metricas RL</w:t>
      </w:r>
    </w:p>
    <w:p w14:paraId="53405BC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mse_RL_humedad = mean_squared_error(Y_humedad, predicciones_RL_humedad)</w:t>
      </w:r>
    </w:p>
    <w:p w14:paraId="670E90FA"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mae_RL_humedad = mean_absolute_error(Y_humedad, predicciones_RL_humedad)</w:t>
      </w:r>
    </w:p>
    <w:p w14:paraId="34DCA7EE" w14:textId="77777777" w:rsid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r2_RL_humedad = r2_score(Y_humedad, predicciones_RL_humedad)</w:t>
      </w:r>
    </w:p>
    <w:p w14:paraId="17ED0720" w14:textId="3BB60068" w:rsidR="00A744FE" w:rsidRDefault="00A744FE" w:rsidP="00A744FE">
      <w:r w:rsidRPr="00A744FE">
        <w:t>Con todos los resultados recogidos, se conforman diccionarios y se añaden a una lista, que posteriormente es añadida a una colección de la base de datos.</w:t>
      </w:r>
    </w:p>
    <w:p w14:paraId="4E443897" w14:textId="485500FE" w:rsidR="00A744FE" w:rsidRDefault="00A744FE" w:rsidP="009C508C">
      <w:r>
        <w:t>Al igual que con la calidad del dato, se adjuntan los valores obtenidos de las predicciones, y sus respectivas métricas.</w:t>
      </w:r>
    </w:p>
    <w:p w14:paraId="2F29060D" w14:textId="2C31608D" w:rsidR="007716CC" w:rsidRPr="000724CD" w:rsidRDefault="007716CC" w:rsidP="007716CC">
      <w:pPr>
        <w:rPr>
          <w:i/>
          <w:iCs/>
        </w:rPr>
      </w:pPr>
      <w:bookmarkStart w:id="144" w:name="_Toc176796949"/>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7</w:t>
      </w:r>
      <w:r w:rsidRPr="00F37CFB">
        <w:rPr>
          <w:b/>
          <w:bCs/>
        </w:rPr>
        <w:fldChar w:fldCharType="end"/>
      </w:r>
      <w:r w:rsidRPr="00F37CFB">
        <w:rPr>
          <w:b/>
          <w:bCs/>
        </w:rPr>
        <w:t>.</w:t>
      </w:r>
      <w:r w:rsidRPr="002A3D58">
        <w:t xml:space="preserve"> </w:t>
      </w:r>
      <w:r>
        <w:rPr>
          <w:i/>
          <w:iCs/>
        </w:rPr>
        <w:t>Resultados de las predicciones de l</w:t>
      </w:r>
      <w:r w:rsidR="00333870">
        <w:rPr>
          <w:i/>
          <w:iCs/>
        </w:rPr>
        <w:t>as mediciones meteorológicos</w:t>
      </w:r>
      <w:r w:rsidR="004166EA">
        <w:rPr>
          <w:i/>
          <w:iCs/>
        </w:rPr>
        <w:t>.</w:t>
      </w:r>
      <w:bookmarkEnd w:id="144"/>
    </w:p>
    <w:p w14:paraId="53D9ED86" w14:textId="457C6A90" w:rsidR="007716CC" w:rsidRDefault="007716CC" w:rsidP="007716CC">
      <w:pPr>
        <w:pStyle w:val="Piedefoto-tabla"/>
        <w:rPr>
          <w:lang w:val="es-ES"/>
        </w:rPr>
      </w:pPr>
      <w:r w:rsidRPr="005D7C4F">
        <w:rPr>
          <w:noProof/>
        </w:rPr>
        <w:drawing>
          <wp:inline distT="0" distB="0" distL="0" distR="0" wp14:anchorId="5110E1C4" wp14:editId="29D6BB01">
            <wp:extent cx="5760085" cy="4010660"/>
            <wp:effectExtent l="0" t="0" r="0" b="0"/>
            <wp:docPr id="189748793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487936" name="Imagen 1" descr="Texto&#10;&#10;Descripción generada automáticamente"/>
                    <pic:cNvPicPr/>
                  </pic:nvPicPr>
                  <pic:blipFill>
                    <a:blip r:embed="rId56"/>
                    <a:stretch>
                      <a:fillRect/>
                    </a:stretch>
                  </pic:blipFill>
                  <pic:spPr>
                    <a:xfrm>
                      <a:off x="0" y="0"/>
                      <a:ext cx="5760085" cy="4010660"/>
                    </a:xfrm>
                    <a:prstGeom prst="rect">
                      <a:avLst/>
                    </a:prstGeom>
                  </pic:spPr>
                </pic:pic>
              </a:graphicData>
            </a:graphic>
          </wp:inline>
        </w:drawing>
      </w:r>
    </w:p>
    <w:p w14:paraId="6B2C3022" w14:textId="6BC9CD7C" w:rsidR="000872B3" w:rsidRPr="003261D5" w:rsidRDefault="007716CC" w:rsidP="003261D5">
      <w:pPr>
        <w:pStyle w:val="Piedefoto-tabla"/>
        <w:rPr>
          <w:lang w:val="es-ES"/>
        </w:rPr>
      </w:pPr>
      <w:r w:rsidRPr="00F527EC">
        <w:rPr>
          <w:lang w:val="es-ES"/>
        </w:rPr>
        <w:t>Fuente: Elaboración propia.</w:t>
      </w:r>
    </w:p>
    <w:p w14:paraId="1F0AFE3C" w14:textId="7B43E3DA" w:rsidR="00DA0FCE" w:rsidRPr="00DA0FCE" w:rsidRDefault="00811669" w:rsidP="000D09A0">
      <w:pPr>
        <w:pStyle w:val="Ttulo2"/>
      </w:pPr>
      <w:bookmarkStart w:id="145" w:name="_Toc176796674"/>
      <w:r>
        <w:rPr>
          <w:caps w:val="0"/>
        </w:rPr>
        <w:lastRenderedPageBreak/>
        <w:t xml:space="preserve">Datos </w:t>
      </w:r>
      <w:r w:rsidR="00B60548">
        <w:rPr>
          <w:caps w:val="0"/>
        </w:rPr>
        <w:t>Analizados</w:t>
      </w:r>
      <w:bookmarkEnd w:id="145"/>
    </w:p>
    <w:p w14:paraId="303FA72C" w14:textId="112E7BD8" w:rsidR="009C508C" w:rsidRDefault="003261D5" w:rsidP="00E5067F">
      <w:r>
        <w:t>Tanto los datos recogidos en bruto como los obtenidos del análisis han sido exportados de la base de datos y se ha sido insertado una copia en el repositorio utilizado para este proyecto.</w:t>
      </w:r>
    </w:p>
    <w:p w14:paraId="2A9C5EC8" w14:textId="435B3E56" w:rsidR="003261D5" w:rsidRPr="000724CD" w:rsidRDefault="003261D5" w:rsidP="003261D5">
      <w:pPr>
        <w:rPr>
          <w:i/>
          <w:iCs/>
        </w:rPr>
      </w:pPr>
      <w:bookmarkStart w:id="146" w:name="_Toc17679695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8</w:t>
      </w:r>
      <w:r w:rsidRPr="00F37CFB">
        <w:rPr>
          <w:b/>
          <w:bCs/>
        </w:rPr>
        <w:fldChar w:fldCharType="end"/>
      </w:r>
      <w:r w:rsidRPr="00F37CFB">
        <w:rPr>
          <w:b/>
          <w:bCs/>
        </w:rPr>
        <w:t>.</w:t>
      </w:r>
      <w:r w:rsidRPr="002A3D58">
        <w:t xml:space="preserve"> </w:t>
      </w:r>
      <w:r>
        <w:rPr>
          <w:i/>
          <w:iCs/>
        </w:rPr>
        <w:t>Estructura organizativa de la copia de los datos</w:t>
      </w:r>
      <w:r w:rsidR="004166EA">
        <w:rPr>
          <w:i/>
          <w:iCs/>
        </w:rPr>
        <w:t>.</w:t>
      </w:r>
      <w:bookmarkEnd w:id="146"/>
    </w:p>
    <w:p w14:paraId="4BECF280" w14:textId="75215C13" w:rsidR="003261D5" w:rsidRDefault="003261D5" w:rsidP="003261D5">
      <w:pPr>
        <w:pStyle w:val="Piedefoto-tabla"/>
        <w:rPr>
          <w:lang w:val="es-ES"/>
        </w:rPr>
      </w:pPr>
      <w:r w:rsidRPr="003261D5">
        <w:rPr>
          <w:noProof/>
        </w:rPr>
        <w:drawing>
          <wp:inline distT="0" distB="0" distL="0" distR="0" wp14:anchorId="1BD63333" wp14:editId="36E181C8">
            <wp:extent cx="1981200" cy="2490650"/>
            <wp:effectExtent l="0" t="0" r="0" b="0"/>
            <wp:docPr id="1307574944"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74944" name="Imagen 1" descr="Texto&#10;&#10;Descripción generada automáticamente"/>
                    <pic:cNvPicPr/>
                  </pic:nvPicPr>
                  <pic:blipFill>
                    <a:blip r:embed="rId57"/>
                    <a:stretch>
                      <a:fillRect/>
                    </a:stretch>
                  </pic:blipFill>
                  <pic:spPr>
                    <a:xfrm>
                      <a:off x="0" y="0"/>
                      <a:ext cx="1998806" cy="2512784"/>
                    </a:xfrm>
                    <a:prstGeom prst="rect">
                      <a:avLst/>
                    </a:prstGeom>
                  </pic:spPr>
                </pic:pic>
              </a:graphicData>
            </a:graphic>
          </wp:inline>
        </w:drawing>
      </w:r>
    </w:p>
    <w:p w14:paraId="05DD5E74" w14:textId="1FCB98AB" w:rsidR="00F23B89" w:rsidRPr="003261D5" w:rsidRDefault="003261D5" w:rsidP="003261D5">
      <w:pPr>
        <w:pStyle w:val="Piedefoto-tabla"/>
        <w:rPr>
          <w:lang w:val="es-ES"/>
        </w:rPr>
      </w:pPr>
      <w:r w:rsidRPr="00F527EC">
        <w:rPr>
          <w:lang w:val="es-ES"/>
        </w:rPr>
        <w:t>Fuente: Elaboración propia.</w:t>
      </w:r>
    </w:p>
    <w:p w14:paraId="6CD0351C" w14:textId="77777777" w:rsidR="009C508C" w:rsidRDefault="009C508C">
      <w:pPr>
        <w:spacing w:before="0" w:after="0" w:line="240" w:lineRule="auto"/>
        <w:jc w:val="left"/>
        <w:rPr>
          <w:rFonts w:asciiTheme="majorHAnsi" w:hAnsiTheme="majorHAnsi"/>
          <w:bCs/>
          <w:color w:val="0098CD"/>
          <w:kern w:val="32"/>
          <w:sz w:val="36"/>
          <w:szCs w:val="32"/>
        </w:rPr>
      </w:pPr>
      <w:r>
        <w:rPr>
          <w:caps/>
        </w:rPr>
        <w:br w:type="page"/>
      </w:r>
    </w:p>
    <w:p w14:paraId="457CEEA6" w14:textId="2A507CCB" w:rsidR="005730B4" w:rsidRDefault="005730B4" w:rsidP="005730B4">
      <w:pPr>
        <w:pStyle w:val="Ttulo1"/>
        <w:rPr>
          <w:caps w:val="0"/>
        </w:rPr>
      </w:pPr>
      <w:bookmarkStart w:id="147" w:name="_Toc176796675"/>
      <w:r>
        <w:rPr>
          <w:caps w:val="0"/>
        </w:rPr>
        <w:lastRenderedPageBreak/>
        <w:t xml:space="preserve">Plan de trabajo y </w:t>
      </w:r>
      <w:r w:rsidR="00566798">
        <w:rPr>
          <w:caps w:val="0"/>
        </w:rPr>
        <w:t>gestión</w:t>
      </w:r>
      <w:r>
        <w:rPr>
          <w:caps w:val="0"/>
        </w:rPr>
        <w:t xml:space="preserve"> del proyecto</w:t>
      </w:r>
      <w:bookmarkEnd w:id="147"/>
    </w:p>
    <w:p w14:paraId="392466E0" w14:textId="4BB3C40D" w:rsidR="005A0DA6" w:rsidRPr="005A0DA6" w:rsidRDefault="005A0DA6" w:rsidP="005A0DA6">
      <w:r w:rsidRPr="005A0DA6">
        <w:t>En un proyecto es esencial el contenido que se recoge en el mismo, así como su planificación. En esta sección se realiza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48" w:name="_Toc176796676"/>
      <w:r>
        <w:rPr>
          <w:caps w:val="0"/>
        </w:rPr>
        <w:t>Planificación del proyecto</w:t>
      </w:r>
      <w:bookmarkEnd w:id="148"/>
    </w:p>
    <w:p w14:paraId="28E0FB34" w14:textId="531902D8" w:rsidR="00147F36" w:rsidRDefault="005A0DA6" w:rsidP="005A0DA6">
      <w:r w:rsidRPr="005A0DA6">
        <w:t>Este proyecto se ha decidido planificar siguiendo una metodología ágil, en este caso Scrum. Mediante esta metodología, se han ido desarrollando las diferentes fases que componen el ciclo de vida de un conjunto de datos de forma iterativa.</w:t>
      </w:r>
    </w:p>
    <w:p w14:paraId="23BB764B" w14:textId="77777777" w:rsidR="005730B4" w:rsidRDefault="005730B4" w:rsidP="005730B4">
      <w:pPr>
        <w:pStyle w:val="Ttulo3"/>
        <w:ind w:left="709" w:hanging="709"/>
      </w:pPr>
      <w:bookmarkStart w:id="149" w:name="_Toc176796677"/>
      <w:r>
        <w:t>Cronograma</w:t>
      </w:r>
      <w:bookmarkEnd w:id="149"/>
    </w:p>
    <w:p w14:paraId="658D9FE0" w14:textId="2C743ABD" w:rsidR="00C40D8B" w:rsidRPr="00C40D8B" w:rsidRDefault="00C40D8B" w:rsidP="00C40D8B">
      <w:r>
        <w:t>E</w:t>
      </w:r>
      <w:r w:rsidR="00786432">
        <w:t xml:space="preserve">l cronograma </w:t>
      </w:r>
      <w:r>
        <w:t xml:space="preserve">muestra la </w:t>
      </w:r>
      <w:r w:rsidR="00786432">
        <w:t xml:space="preserve">planificación y la </w:t>
      </w:r>
      <w:r>
        <w:t xml:space="preserve">división </w:t>
      </w:r>
      <w:r w:rsidR="00786432">
        <w:t>del proyecto en</w:t>
      </w:r>
      <w:r>
        <w:t xml:space="preserve"> sprint</w:t>
      </w:r>
      <w:r w:rsidR="00786432">
        <w:t>s,</w:t>
      </w:r>
      <w:r>
        <w:t xml:space="preserve"> a través de los diferentes colores. Se comienza con un sprint enfocado a la investigación</w:t>
      </w:r>
      <w:r w:rsidR="00786432">
        <w:t>, con cierta utilidad</w:t>
      </w:r>
      <w:r>
        <w:t xml:space="preserve"> para el estado del arte. A partir de este punto, se define un sprint por cada etapa de ciclo de vida de los datos, iniciando con la recogida de datos, seguido de la limpieza y procesamiento de datos, almacenamiento, análisis y visualización. </w:t>
      </w:r>
      <w:r w:rsidR="00786432">
        <w:t>Cada uno de estos sprints, lo componen subfases de investigación, desarrollo y pruebas. Finalmente</w:t>
      </w:r>
      <w:r>
        <w:t xml:space="preserve">, se agrega </w:t>
      </w:r>
      <w:r w:rsidR="00786432">
        <w:t>un</w:t>
      </w:r>
      <w:r>
        <w:t xml:space="preserve"> sprint de revisión para corroborar el correcto funcionamiento y pulir pequeños matices</w:t>
      </w:r>
      <w:r w:rsidR="00786432">
        <w:t xml:space="preserve"> del proyecto</w:t>
      </w:r>
      <w:r>
        <w:t>.</w:t>
      </w:r>
    </w:p>
    <w:p w14:paraId="3D51FDA8" w14:textId="6282CCD0" w:rsidR="00333870" w:rsidRPr="000724CD" w:rsidRDefault="00333870" w:rsidP="00333870">
      <w:pPr>
        <w:rPr>
          <w:i/>
          <w:iCs/>
        </w:rPr>
      </w:pPr>
      <w:bookmarkStart w:id="150" w:name="_Toc17679695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9</w:t>
      </w:r>
      <w:r w:rsidRPr="00F37CFB">
        <w:rPr>
          <w:b/>
          <w:bCs/>
        </w:rPr>
        <w:fldChar w:fldCharType="end"/>
      </w:r>
      <w:r w:rsidRPr="00F37CFB">
        <w:rPr>
          <w:b/>
          <w:bCs/>
        </w:rPr>
        <w:t>.</w:t>
      </w:r>
      <w:r w:rsidRPr="002A3D58">
        <w:t xml:space="preserve"> </w:t>
      </w:r>
      <w:r>
        <w:rPr>
          <w:i/>
          <w:iCs/>
        </w:rPr>
        <w:t>Estructura organizativa de la copia de los datos</w:t>
      </w:r>
      <w:r w:rsidR="004166EA">
        <w:rPr>
          <w:i/>
          <w:iCs/>
        </w:rPr>
        <w:t>.</w:t>
      </w:r>
      <w:bookmarkEnd w:id="150"/>
    </w:p>
    <w:p w14:paraId="0D7CEFE0" w14:textId="2C15FCE9" w:rsidR="00333870" w:rsidRDefault="00F75D35" w:rsidP="00333870">
      <w:pPr>
        <w:pStyle w:val="Piedefoto-tabla"/>
        <w:rPr>
          <w:lang w:val="es-ES"/>
        </w:rPr>
      </w:pPr>
      <w:r>
        <w:rPr>
          <w:noProof/>
          <w:lang w:val="es-ES"/>
        </w:rPr>
        <w:drawing>
          <wp:inline distT="0" distB="0" distL="0" distR="0" wp14:anchorId="62944804" wp14:editId="19F6D2E7">
            <wp:extent cx="5760085" cy="3015615"/>
            <wp:effectExtent l="0" t="0" r="0" b="0"/>
            <wp:docPr id="55835293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52935" name="Imagen 1" descr="Gráf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085" cy="3015615"/>
                    </a:xfrm>
                    <a:prstGeom prst="rect">
                      <a:avLst/>
                    </a:prstGeom>
                  </pic:spPr>
                </pic:pic>
              </a:graphicData>
            </a:graphic>
          </wp:inline>
        </w:drawing>
      </w:r>
    </w:p>
    <w:p w14:paraId="0D0B0FB0" w14:textId="77777777" w:rsidR="00333870" w:rsidRDefault="00333870" w:rsidP="00333870">
      <w:pPr>
        <w:pStyle w:val="Piedefoto-tabla"/>
        <w:rPr>
          <w:lang w:val="es-ES"/>
        </w:rPr>
      </w:pPr>
      <w:r w:rsidRPr="00F527EC">
        <w:rPr>
          <w:lang w:val="es-ES"/>
        </w:rPr>
        <w:t>Fuente: Elaboración propia.</w:t>
      </w:r>
    </w:p>
    <w:p w14:paraId="453F2D59" w14:textId="37C56173" w:rsidR="005730B4" w:rsidRDefault="005730B4" w:rsidP="005730B4">
      <w:pPr>
        <w:pStyle w:val="Ttulo3"/>
        <w:ind w:left="709" w:hanging="709"/>
      </w:pPr>
      <w:bookmarkStart w:id="151" w:name="_Toc176796678"/>
      <w:r>
        <w:lastRenderedPageBreak/>
        <w:t>Análisis DAFO</w:t>
      </w:r>
      <w:bookmarkEnd w:id="151"/>
    </w:p>
    <w:p w14:paraId="0CB9FF56" w14:textId="316ACFB9" w:rsidR="00786432" w:rsidRDefault="00786432" w:rsidP="00786432">
      <w:r>
        <w:t xml:space="preserve">Para tener una mejor perspectiva del proyecto, se opta </w:t>
      </w:r>
      <w:r w:rsidR="000B169D">
        <w:t xml:space="preserve">en primera instancia </w:t>
      </w:r>
      <w:r>
        <w:t xml:space="preserve">por la realización de un análisis DAFO, donde </w:t>
      </w:r>
      <w:r w:rsidR="000B169D">
        <w:t xml:space="preserve">también se pueden encontrar puntos interesantes que </w:t>
      </w:r>
      <w:r w:rsidR="00425822">
        <w:t>tener en cuenta para versiones</w:t>
      </w:r>
      <w:r w:rsidR="000B169D">
        <w:t xml:space="preserve"> futur</w:t>
      </w:r>
      <w:r w:rsidR="00425822">
        <w:t>as</w:t>
      </w:r>
      <w:r w:rsidR="000B169D">
        <w:t>.</w:t>
      </w:r>
    </w:p>
    <w:p w14:paraId="1D57552F" w14:textId="20DB978F" w:rsidR="00425822" w:rsidRPr="000724CD" w:rsidRDefault="00425822" w:rsidP="00425822">
      <w:pPr>
        <w:rPr>
          <w:i/>
          <w:iCs/>
        </w:rPr>
      </w:pPr>
      <w:bookmarkStart w:id="152" w:name="_Toc17679695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30</w:t>
      </w:r>
      <w:r w:rsidRPr="00F37CFB">
        <w:rPr>
          <w:b/>
          <w:bCs/>
        </w:rPr>
        <w:fldChar w:fldCharType="end"/>
      </w:r>
      <w:r w:rsidRPr="00F37CFB">
        <w:rPr>
          <w:b/>
          <w:bCs/>
        </w:rPr>
        <w:t>.</w:t>
      </w:r>
      <w:r w:rsidRPr="002A3D58">
        <w:t xml:space="preserve"> </w:t>
      </w:r>
      <w:r>
        <w:rPr>
          <w:i/>
          <w:iCs/>
        </w:rPr>
        <w:t>Análisis DAFO</w:t>
      </w:r>
      <w:r w:rsidR="004166EA">
        <w:rPr>
          <w:i/>
          <w:iCs/>
        </w:rPr>
        <w:t>.</w:t>
      </w:r>
      <w:bookmarkEnd w:id="152"/>
    </w:p>
    <w:p w14:paraId="3A6BB953" w14:textId="54BD18C7" w:rsidR="00425822" w:rsidRDefault="00425822" w:rsidP="00425822">
      <w:pPr>
        <w:pStyle w:val="Piedefoto-tabla"/>
        <w:rPr>
          <w:lang w:val="es-ES"/>
        </w:rPr>
      </w:pPr>
      <w:r w:rsidRPr="00425822">
        <w:rPr>
          <w:noProof/>
        </w:rPr>
        <w:drawing>
          <wp:inline distT="0" distB="0" distL="0" distR="0" wp14:anchorId="756C7237" wp14:editId="0F0B634D">
            <wp:extent cx="5760085" cy="4023995"/>
            <wp:effectExtent l="0" t="0" r="0" b="0"/>
            <wp:docPr id="1076350188" name="Imagen 1" descr="Gráfic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50188" name="Imagen 1" descr="Gráfico, Escala de tiempo&#10;&#10;Descripción generada automáticamente"/>
                    <pic:cNvPicPr/>
                  </pic:nvPicPr>
                  <pic:blipFill>
                    <a:blip r:embed="rId59"/>
                    <a:stretch>
                      <a:fillRect/>
                    </a:stretch>
                  </pic:blipFill>
                  <pic:spPr>
                    <a:xfrm>
                      <a:off x="0" y="0"/>
                      <a:ext cx="5760085" cy="4023995"/>
                    </a:xfrm>
                    <a:prstGeom prst="rect">
                      <a:avLst/>
                    </a:prstGeom>
                  </pic:spPr>
                </pic:pic>
              </a:graphicData>
            </a:graphic>
          </wp:inline>
        </w:drawing>
      </w:r>
    </w:p>
    <w:p w14:paraId="51B18968" w14:textId="77777777" w:rsidR="00425822" w:rsidRDefault="00425822" w:rsidP="00425822">
      <w:pPr>
        <w:pStyle w:val="Piedefoto-tabla"/>
        <w:rPr>
          <w:lang w:val="es-ES"/>
        </w:rPr>
      </w:pPr>
      <w:r w:rsidRPr="00F527EC">
        <w:rPr>
          <w:lang w:val="es-ES"/>
        </w:rPr>
        <w:t>Fuente: Elaboración propia.</w:t>
      </w:r>
    </w:p>
    <w:p w14:paraId="53707C24" w14:textId="6DD0F61F" w:rsidR="00425822" w:rsidRDefault="00425822" w:rsidP="00786432">
      <w:r>
        <w:t>En lo que a debilidades se refiere, están claramente detectadas y analizadas. El núcleo de este punto se basa en la inexistencia de un análisis de datos en tiempo real y el gran requerimiento de recursos que se necesita tanto para la limpieza y transformación como para el análisis de los datos.</w:t>
      </w:r>
    </w:p>
    <w:p w14:paraId="4CD3927F" w14:textId="23172842" w:rsidR="00425822" w:rsidRDefault="00425822" w:rsidP="00786432">
      <w:r>
        <w:t>Por el contrario, las fortalezas emergen de la aparición de una solución para un caso de uso específico, donde se solventa una necesidad que en el mercado actual no se había conseguido satisfacer. Asimismo, muchas de las funcionalidades que componen esta aplicación, como la visualización gráfica o la capacidad predictiva, desembocan en beneficios al usuario como un menor tiempo de planificación.</w:t>
      </w:r>
    </w:p>
    <w:p w14:paraId="4582EC5E" w14:textId="295133C8" w:rsidR="00425822" w:rsidRDefault="003334D5" w:rsidP="00786432">
      <w:r>
        <w:lastRenderedPageBreak/>
        <w:t xml:space="preserve">En lo que a amenazas se refiere, se valora la posible obsolescencia de la </w:t>
      </w:r>
      <w:r w:rsidR="00F9494C">
        <w:t>aplicación,</w:t>
      </w:r>
      <w:r>
        <w:t xml:space="preserve"> as</w:t>
      </w:r>
      <w:r w:rsidR="00F9494C">
        <w:t>í</w:t>
      </w:r>
      <w:r>
        <w:t xml:space="preserve"> como la extinción de los orígenes desde los cuales se recogen los datos o el no mantener el software actualizado. De igual forma, puede darse el caso en el que surja alguna aplicación similar con condiciones mejoradas y haga una competencia directa a la aplicación.</w:t>
      </w:r>
    </w:p>
    <w:p w14:paraId="758B6E92" w14:textId="2E1C4ADD" w:rsidR="003334D5" w:rsidRDefault="003334D5" w:rsidP="00786432">
      <w:r>
        <w:t>Por último, abordando las oportunidades, mencionar el amplio horizonte por explorar que existe, pudiendo transversalizar este modelo de aplicación a infinidad de ámbitos o incluso localizaciones geográficas. Asimismo, el permitir una mayor personalización de la aplicación mediante nuevas funcionalidades puede ser una razón muy probable de incremento en el uso de la misma. La razón principal de esta sentencia se basa en que cada vez más, los usuarios buscan la comodidad por encima de muchas otras características, lo cual con la personalización se consigue en una amplia medida.</w:t>
      </w:r>
    </w:p>
    <w:p w14:paraId="149AB172" w14:textId="4DB184E1" w:rsidR="00425822" w:rsidRDefault="00425822" w:rsidP="00425822">
      <w:pPr>
        <w:pStyle w:val="Ttulo3"/>
        <w:ind w:left="709" w:hanging="709"/>
      </w:pPr>
      <w:bookmarkStart w:id="153" w:name="_Toc176796679"/>
      <w:r>
        <w:t>Análisis CAME</w:t>
      </w:r>
      <w:bookmarkEnd w:id="153"/>
    </w:p>
    <w:p w14:paraId="261FC094" w14:textId="155A5311" w:rsidR="00425822" w:rsidRDefault="00545775" w:rsidP="00545775">
      <w:r>
        <w:t>Una vez analizado el sistema a implementar con un análisis DAFO, se complementa con un análisis CAME, el cual se podría definir como una extensión del propio análisis DAFO. En este estudio, se busca tomar acciones para corregir las debilidades, afrontar las amenazas, mantener las fortalezas y explotar las oportunidades. Es decir, se pretenden fomentar tanto las fortalezas y oportunidades, así como minimizar las debilidades o amenazas.</w:t>
      </w:r>
    </w:p>
    <w:p w14:paraId="42CE63AD" w14:textId="3CAC0EA1" w:rsidR="00921CEE" w:rsidRDefault="00545775" w:rsidP="00545775">
      <w:r>
        <w:t>Con el fin de corregir las debilidades existentes, se plantea definir procesos automatizados como pueden ser los pipelines, con el fin de intentar solventar el problema de la tan costosa preparación de los datos. Para el alto coste de computación, pudiendo integrarse a su vez con los pipelines, se valora la ejecución del código en proveedores Cloud, únicamente pagando por los recursos utilizados durante su tiempo de ejecución. Por último, y ante la problemática más compleja</w:t>
      </w:r>
      <w:r w:rsidR="00921CEE">
        <w:t>, el</w:t>
      </w:r>
      <w:r>
        <w:t xml:space="preserve"> cómo utilizar datos en tiempo real, se requiere de un aumento considerable tanto </w:t>
      </w:r>
      <w:r w:rsidR="00921CEE">
        <w:t xml:space="preserve">en </w:t>
      </w:r>
      <w:r>
        <w:t xml:space="preserve">la velocidad de acceso a las APIs como </w:t>
      </w:r>
      <w:r w:rsidR="00921CEE">
        <w:t>en la</w:t>
      </w:r>
      <w:r>
        <w:t xml:space="preserve"> capacidad de </w:t>
      </w:r>
      <w:r w:rsidR="00921CEE">
        <w:t>cómputo</w:t>
      </w:r>
      <w:r>
        <w:t xml:space="preserve">. Por ello se requeriría mejorar la latencia con la </w:t>
      </w:r>
      <w:r w:rsidR="00921CEE">
        <w:t>red de origen, así como utilizar una máquina virtual escalable en un proveedor Cloud para satisfacer la demanda de peticiones pertinente. Se podría valorar la actualización diaria de datos, simulando un conjunto de datos en tiempo real.</w:t>
      </w:r>
      <w:r>
        <w:t xml:space="preserve"> </w:t>
      </w:r>
    </w:p>
    <w:p w14:paraId="2FB9FFD8" w14:textId="77777777" w:rsidR="00921CEE" w:rsidRDefault="00921CEE">
      <w:pPr>
        <w:spacing w:before="0" w:after="0" w:line="240" w:lineRule="auto"/>
        <w:jc w:val="left"/>
      </w:pPr>
      <w:r>
        <w:br w:type="page"/>
      </w:r>
    </w:p>
    <w:p w14:paraId="07ACAFCD" w14:textId="51EA56FA" w:rsidR="00921CEE" w:rsidRDefault="00921CEE" w:rsidP="00545775">
      <w:r>
        <w:lastRenderedPageBreak/>
        <w:t xml:space="preserve">Para afrontar las amenazas detectadas, la principal medida a tomar es el mantenerse informado de las últimas versiones y actualizaciones del código, con la finalidad de </w:t>
      </w:r>
      <w:r w:rsidR="00114BC4">
        <w:t>que,</w:t>
      </w:r>
      <w:r>
        <w:t xml:space="preserve"> si alguna función de las utilizadas se modifica</w:t>
      </w:r>
      <w:r w:rsidR="00114BC4">
        <w:t xml:space="preserve"> o extingue,</w:t>
      </w:r>
      <w:r>
        <w:t xml:space="preserve"> poder redefinirla antes de que deje de estar operativa.</w:t>
      </w:r>
      <w:r w:rsidR="00114BC4">
        <w:t xml:space="preserve"> De cara a erradicar la posible competencia emergente, es importante aportar actualizaciones o funcionalidades periódicamente.</w:t>
      </w:r>
    </w:p>
    <w:p w14:paraId="7121D70E" w14:textId="721D1CD4" w:rsidR="00114BC4" w:rsidRDefault="00114BC4" w:rsidP="00545775">
      <w:r>
        <w:t>Muy relacionado con este último punto se encuentra la acción de mantener las fortalezas, donde con una continua evolución y mejora en la capacidad predictiva, en la forma de utilizar los diferentes datos o en las visualizaciones, es suficiente para mantener o incluso en ciertos casos potenciar los aspectos destacables de la aplicación.</w:t>
      </w:r>
    </w:p>
    <w:p w14:paraId="728C7B97" w14:textId="648A9F21" w:rsidR="004B1395" w:rsidRPr="00786432" w:rsidRDefault="004B1395" w:rsidP="00384DDA">
      <w:pPr>
        <w:ind w:left="708" w:hanging="708"/>
      </w:pPr>
      <w:r>
        <w:t xml:space="preserve">Para finalizar con el análisis CAME, se presentan las opciones de explotar </w:t>
      </w:r>
      <w:r w:rsidR="00F9494C">
        <w:t>más</w:t>
      </w:r>
      <w:r>
        <w:t xml:space="preserve"> a</w:t>
      </w:r>
      <w:r w:rsidR="00384DDA">
        <w:t>u</w:t>
      </w:r>
      <w:r>
        <w:t xml:space="preserve">n las fortalezas que puede llegar a tener esta aplicación. Principalmente, se deben centrar esfuerzos en la transversalización de este tipo de aplicación a otros conjuntos de datos, ya que únicamente cambiando el conjunto de datos y realizando pequeñas adaptaciones se obtiene una aplicación con una funcionalidad totalmente diferente y que puede generar un gran interés. Adicionalmente, se debe trabajar en la cada vez </w:t>
      </w:r>
      <w:r w:rsidR="00F9494C">
        <w:t>más</w:t>
      </w:r>
      <w:r>
        <w:t xml:space="preserve"> detallada personalización que el usuario debe tener junto a pequeños aditivos que le muestren una continua evolución en la aplicación.</w:t>
      </w:r>
    </w:p>
    <w:p w14:paraId="3FEFA813" w14:textId="57A0CCBE" w:rsidR="005730B4" w:rsidRDefault="005730B4" w:rsidP="005A0DA6">
      <w:pPr>
        <w:pStyle w:val="Ttulo2"/>
        <w:numPr>
          <w:ilvl w:val="1"/>
          <w:numId w:val="15"/>
        </w:numPr>
        <w:rPr>
          <w:caps w:val="0"/>
        </w:rPr>
      </w:pPr>
      <w:bookmarkStart w:id="154" w:name="_Toc176796680"/>
      <w:r>
        <w:rPr>
          <w:caps w:val="0"/>
        </w:rPr>
        <w:t>Problemas encontrados</w:t>
      </w:r>
      <w:r w:rsidR="008823F6">
        <w:rPr>
          <w:caps w:val="0"/>
        </w:rPr>
        <w:t>, limitaciones</w:t>
      </w:r>
      <w:r>
        <w:rPr>
          <w:caps w:val="0"/>
        </w:rPr>
        <w:t xml:space="preserve"> y desvíos</w:t>
      </w:r>
      <w:bookmarkEnd w:id="154"/>
    </w:p>
    <w:p w14:paraId="62A175CF" w14:textId="4955867B" w:rsidR="00D2481E" w:rsidRDefault="004B1395" w:rsidP="004B1395">
      <w:r>
        <w:t xml:space="preserve">En el </w:t>
      </w:r>
      <w:r w:rsidR="00D2481E">
        <w:t>transcurso</w:t>
      </w:r>
      <w:r>
        <w:t xml:space="preserve"> de est</w:t>
      </w:r>
      <w:r w:rsidR="00D2481E">
        <w:t>e</w:t>
      </w:r>
      <w:r>
        <w:t xml:space="preserve"> </w:t>
      </w:r>
      <w:r w:rsidR="00D2481E">
        <w:t xml:space="preserve">desarrollo </w:t>
      </w:r>
      <w:r>
        <w:t xml:space="preserve">han </w:t>
      </w:r>
      <w:r w:rsidR="00D2481E">
        <w:t xml:space="preserve">surgido varias dificultades </w:t>
      </w:r>
      <w:r>
        <w:t xml:space="preserve">o modificaciones en base a la idea inicial. No obstante, </w:t>
      </w:r>
      <w:r w:rsidR="00D2481E">
        <w:t xml:space="preserve">se han conseguido solucionar </w:t>
      </w:r>
      <w:r>
        <w:t xml:space="preserve">sin </w:t>
      </w:r>
      <w:r w:rsidR="00D2481E">
        <w:t>impactar la usabilidad final de la aplicación</w:t>
      </w:r>
      <w:r>
        <w:t>.</w:t>
      </w:r>
      <w:r w:rsidR="00D2481E">
        <w:t xml:space="preserve"> Para exponer estos puntos, se listan en función de la fase del ciclo de vida en la que hayan surgido.</w:t>
      </w:r>
    </w:p>
    <w:p w14:paraId="547E8421" w14:textId="0FFAEECC" w:rsidR="00D2481E" w:rsidRDefault="00D2481E" w:rsidP="00D2481E">
      <w:pPr>
        <w:pStyle w:val="Ttulo3"/>
        <w:ind w:left="709" w:hanging="709"/>
      </w:pPr>
      <w:bookmarkStart w:id="155" w:name="_Toc176796681"/>
      <w:r>
        <w:t>Recolección de los datos</w:t>
      </w:r>
      <w:bookmarkEnd w:id="155"/>
    </w:p>
    <w:p w14:paraId="6D5B7421" w14:textId="6DC0E4DC" w:rsidR="005A48EE" w:rsidRDefault="005A48EE" w:rsidP="005A48EE">
      <w:r>
        <w:t>El principal problema encontrado en esta fase ha sido la larga ejecución de los procesos de recogida de datos</w:t>
      </w:r>
      <w:r w:rsidR="00A91C5F">
        <w:t xml:space="preserve">. Dada la </w:t>
      </w:r>
      <w:r w:rsidR="005C3E88">
        <w:t xml:space="preserve">gran variedad </w:t>
      </w:r>
      <w:r w:rsidR="00A91C5F">
        <w:t>de APIs utilizadas y l</w:t>
      </w:r>
      <w:r w:rsidR="005C3E88">
        <w:t xml:space="preserve">a infinidad de consultas realizadas, los procesos resultantes han sido extremadamente duraderos. </w:t>
      </w:r>
      <w:r w:rsidR="008823F6">
        <w:t xml:space="preserve">Este punto </w:t>
      </w:r>
      <w:r w:rsidR="009C508C">
        <w:t>derivó</w:t>
      </w:r>
      <w:r w:rsidR="008823F6">
        <w:t xml:space="preserve"> en gran medida por </w:t>
      </w:r>
      <w:r w:rsidR="009C508C">
        <w:t>las limitaciones</w:t>
      </w:r>
      <w:r w:rsidR="008823F6">
        <w:t xml:space="preserve"> en cuanto a las APIs existentes, ya que para tener la información requerida era necesario realizar al menos 3 solicitudes diferentes. </w:t>
      </w:r>
      <w:r w:rsidR="005C3E88">
        <w:t>A este punto, hay que sumarle el factor de que el hardware utilizado no ha sido un equipo con una gran capacidad de cómputo, por lo que ralentizaba la obtención del resultado final.</w:t>
      </w:r>
    </w:p>
    <w:p w14:paraId="52D788EC" w14:textId="77777777" w:rsidR="005C3E88" w:rsidRDefault="005C3E88" w:rsidP="005C3E88"/>
    <w:p w14:paraId="100804C5" w14:textId="3C105366" w:rsidR="005C3E88" w:rsidRPr="005A48EE" w:rsidRDefault="005C3E88" w:rsidP="005C3E88">
      <w:r>
        <w:t xml:space="preserve">A su vez, han ocurrido varias incidencias durante las ejecuciones, causadas en esta fase por el propio proveedor de los datos. Con esta sentencia se hace referencia a que, durante la recogida de los datos, que como bien se ha hecho saber han sido procesos de varios días, han existidos cortes de red por parte del proveedor, imposibilitando la recogida de los datos y generando un error en la ejecución del código. Por ello, como medidas de contención se han instaurado excepciones ante la incomunicación en la red, permitiendo reintentar en varias ocasiones las solicitudes fallidas y posibilitando </w:t>
      </w:r>
      <w:r w:rsidR="008525EF">
        <w:t>una alternativa que no generase la detención de la ejecución del código</w:t>
      </w:r>
      <w:r>
        <w:t>.</w:t>
      </w:r>
    </w:p>
    <w:p w14:paraId="3678AC05" w14:textId="05046C6F" w:rsidR="00D2481E" w:rsidRDefault="00D2481E" w:rsidP="00D2481E">
      <w:pPr>
        <w:pStyle w:val="Ttulo3"/>
        <w:ind w:left="709" w:hanging="709"/>
      </w:pPr>
      <w:bookmarkStart w:id="156" w:name="_Toc176796682"/>
      <w:r>
        <w:t>Limpieza y procesamiento de los datos</w:t>
      </w:r>
      <w:bookmarkEnd w:id="156"/>
    </w:p>
    <w:p w14:paraId="44B0B16E" w14:textId="14F05E4B" w:rsidR="00A3548E" w:rsidRDefault="00A3548E" w:rsidP="00A3548E">
      <w:r>
        <w:t xml:space="preserve">En la fase de limpieza y procesamiento de los datos, las principales complicaciones encontradas han aparecido en la gestión de los registros que tenían alguna diferencia respecto a la mayoría. Sobre </w:t>
      </w:r>
      <w:r w:rsidR="009644F8">
        <w:t>todo,</w:t>
      </w:r>
      <w:r>
        <w:t xml:space="preserve"> resaltar la </w:t>
      </w:r>
      <w:r w:rsidR="009644F8">
        <w:t xml:space="preserve">complejidad de la </w:t>
      </w:r>
      <w:r>
        <w:t xml:space="preserve">estructuración </w:t>
      </w:r>
      <w:r w:rsidR="009644F8">
        <w:t>en los diccionarios, pudiendo darse el caso de que en algún registro no exista algún valor o los datos recogidos en las APIs sean distintos.</w:t>
      </w:r>
    </w:p>
    <w:p w14:paraId="74AB15DD" w14:textId="63127C77" w:rsidR="009644F8" w:rsidRDefault="009644F8" w:rsidP="00A3548E">
      <w:r>
        <w:t>De ahí que se tomen medidas como establecer un valor por defecto en algún campo para que en caso de que no exista, se utilice dicho valor. También se justifica en parte el uso de MongoDB, permitiendo tener diferencias entre elementos de la misma colección.</w:t>
      </w:r>
    </w:p>
    <w:p w14:paraId="7B59D3A0" w14:textId="282CBB44" w:rsidR="008823F6" w:rsidRPr="00A3548E" w:rsidRDefault="008823F6" w:rsidP="00A3548E">
      <w:r>
        <w:t xml:space="preserve">Una limitación existente en esta fase es la decisión de realizar un Data Warehouse en lugar de un Data Lake. Esto se debe, a que conociendo la inmensa cantidad de datos existentes, y en vista de que con los recursos existentes sería complicado mover todos los datos, </w:t>
      </w:r>
      <w:r w:rsidR="00DF330C">
        <w:t>se decidió realizar un Data Warehouse, limpiando y procesando los datos previo a su almacenamiento.</w:t>
      </w:r>
    </w:p>
    <w:p w14:paraId="4E6BFC7B" w14:textId="7CF0AEFF" w:rsidR="00D2481E" w:rsidRDefault="00D2481E" w:rsidP="00D2481E">
      <w:pPr>
        <w:pStyle w:val="Ttulo3"/>
        <w:ind w:left="709" w:hanging="709"/>
      </w:pPr>
      <w:bookmarkStart w:id="157" w:name="_Toc176796683"/>
      <w:r>
        <w:t>Almacenamiento de los datos</w:t>
      </w:r>
      <w:bookmarkEnd w:id="157"/>
    </w:p>
    <w:p w14:paraId="0A71F3AC" w14:textId="0FBEE5DD" w:rsidR="009644F8" w:rsidRDefault="009644F8" w:rsidP="009644F8">
      <w:r>
        <w:t>En lo que al almacenamiento de datos se refiere no han existido incidencias ni desvíos ya que las fases complejas han sido las anteriores. Una vez recogidos los datos y procesados, se han insertado sin mayor problema.</w:t>
      </w:r>
    </w:p>
    <w:p w14:paraId="35522115" w14:textId="2890749C" w:rsidR="00A646CE" w:rsidRPr="009644F8" w:rsidRDefault="00A646CE" w:rsidP="009644F8">
      <w:r>
        <w:t>La única posible limitación, aunque tampoco ha afectado al transcurso del proyecto, podría considerarse el necesitar una base de datos no estructurada por posibles diferencias en algunos de los campos existentes en los registros obtenidos.</w:t>
      </w:r>
    </w:p>
    <w:p w14:paraId="1FC1CB29" w14:textId="69CAED77" w:rsidR="00D2481E" w:rsidRDefault="00D2481E" w:rsidP="00D2481E">
      <w:pPr>
        <w:pStyle w:val="Ttulo3"/>
        <w:ind w:left="709" w:hanging="709"/>
      </w:pPr>
      <w:bookmarkStart w:id="158" w:name="_Toc176796684"/>
      <w:r>
        <w:lastRenderedPageBreak/>
        <w:t>Análisis de los datos</w:t>
      </w:r>
      <w:bookmarkEnd w:id="158"/>
    </w:p>
    <w:p w14:paraId="56AD9653" w14:textId="7F47F38D" w:rsidR="003A6978" w:rsidRPr="003A6978" w:rsidRDefault="00C66DBC" w:rsidP="003A6978">
      <w:r>
        <w:t xml:space="preserve">En el análisis de datos únicamente ha existido una problemática, a la hora de obtener la predicción con las redes neuronales. Básicamente, el formato en el que se presentaba el resultado obtenido por las redes neuronales no era </w:t>
      </w:r>
      <w:r w:rsidR="00B16A5B">
        <w:t>válido</w:t>
      </w:r>
      <w:r>
        <w:t xml:space="preserve"> para almacenarlo en la base de datos, causado por el propio modelo previamente conformado.</w:t>
      </w:r>
      <w:r w:rsidR="00C917BD">
        <w:t xml:space="preserve"> </w:t>
      </w:r>
      <w:r>
        <w:t xml:space="preserve">Esta problemática fue compleja de detectar hasta </w:t>
      </w:r>
      <w:r w:rsidR="001F418F">
        <w:t>conocer el tipo de variable en el que se englobaba el valor, pudiendo transformarlo posteriormente y continuar con la correcta</w:t>
      </w:r>
      <w:r>
        <w:t xml:space="preserve"> ejecución </w:t>
      </w:r>
      <w:r w:rsidR="001F418F">
        <w:t>del análisis.</w:t>
      </w:r>
    </w:p>
    <w:p w14:paraId="689B9A84" w14:textId="52E39277" w:rsidR="00D2481E" w:rsidRDefault="00D2481E" w:rsidP="00D2481E">
      <w:pPr>
        <w:pStyle w:val="Ttulo3"/>
        <w:ind w:left="709" w:hanging="709"/>
      </w:pPr>
      <w:bookmarkStart w:id="159" w:name="_Toc176796685"/>
      <w:r>
        <w:t>Visualización de los datos</w:t>
      </w:r>
      <w:bookmarkEnd w:id="159"/>
    </w:p>
    <w:p w14:paraId="0612848B" w14:textId="6ABF449D" w:rsidR="005730B4" w:rsidRPr="005730B4" w:rsidRDefault="00793B8E" w:rsidP="00A646CE">
      <w:r>
        <w:t xml:space="preserve">Finalizando con la fase de visualización, mencionar que no existió ninguna incidencia ni desvío más allá de las limitaciones </w:t>
      </w:r>
      <w:r w:rsidR="00A646CE">
        <w:t xml:space="preserve">en las visualizaciones </w:t>
      </w:r>
      <w:r>
        <w:t xml:space="preserve">que la herramienta de Power BI </w:t>
      </w:r>
      <w:r w:rsidR="00A646CE">
        <w:t>facilitaba</w:t>
      </w:r>
      <w:r>
        <w:t>.</w:t>
      </w:r>
    </w:p>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Default="005730B4" w:rsidP="0070012C">
      <w:pPr>
        <w:pStyle w:val="Ttulo1"/>
        <w:rPr>
          <w:caps w:val="0"/>
        </w:rPr>
      </w:pPr>
      <w:r>
        <w:br w:type="page"/>
      </w:r>
      <w:bookmarkStart w:id="160" w:name="_Toc176796686"/>
      <w:r w:rsidR="0070012C">
        <w:rPr>
          <w:caps w:val="0"/>
        </w:rPr>
        <w:lastRenderedPageBreak/>
        <w:t>Resultado</w:t>
      </w:r>
      <w:r w:rsidR="0070012C" w:rsidRPr="001032C7">
        <w:rPr>
          <w:caps w:val="0"/>
        </w:rPr>
        <w:t>s</w:t>
      </w:r>
      <w:bookmarkEnd w:id="160"/>
    </w:p>
    <w:p w14:paraId="45B9E9D9" w14:textId="7D0CAD76" w:rsidR="009328A8" w:rsidRDefault="009328A8" w:rsidP="009328A8">
      <w:r>
        <w:t>Para valorar los resultados obtenidos con este proyecto, se deben evaluar diferentes ámbitos dentro del mismo.</w:t>
      </w:r>
      <w:r w:rsidR="00B16A5B">
        <w:t xml:space="preserve"> </w:t>
      </w:r>
      <w:r w:rsidR="005E0688">
        <w:t>No obstante</w:t>
      </w:r>
      <w:r w:rsidR="00B16A5B">
        <w:t xml:space="preserve">, gran parte de la valoración debería venir dada en base </w:t>
      </w:r>
      <w:r w:rsidR="005E0688">
        <w:t>a una primera experiencia con el</w:t>
      </w:r>
      <w:r w:rsidR="00B16A5B">
        <w:t xml:space="preserve"> uso de la herramienta, pudiendo realmente </w:t>
      </w:r>
      <w:r w:rsidR="005E0688">
        <w:t>reconocer</w:t>
      </w:r>
      <w:r w:rsidR="00B16A5B">
        <w:t xml:space="preserve"> donde es útil </w:t>
      </w:r>
      <w:r w:rsidR="005A5A32">
        <w:t xml:space="preserve">la aplicación </w:t>
      </w:r>
      <w:r w:rsidR="00B16A5B">
        <w:t xml:space="preserve">y donde se requiere </w:t>
      </w:r>
      <w:r w:rsidR="005E0688">
        <w:t>una</w:t>
      </w:r>
      <w:r w:rsidR="00B16A5B">
        <w:t xml:space="preserve"> mejora.</w:t>
      </w:r>
      <w:r w:rsidR="005E0688">
        <w:t xml:space="preserve"> Esta experiencia sería considerable</w:t>
      </w:r>
      <w:r w:rsidR="006D5CA3">
        <w:t>mente</w:t>
      </w:r>
      <w:r w:rsidR="005E0688">
        <w:t xml:space="preserve"> mejor si fuera realizada por una pequeña población controlada, en la que se engloben perfiles diferentes y complementarios.</w:t>
      </w:r>
    </w:p>
    <w:p w14:paraId="679066E0" w14:textId="630ADF70" w:rsidR="008D00D9" w:rsidRDefault="008D00D9" w:rsidP="009328A8">
      <w:r>
        <w:t xml:space="preserve">Aun así, se pueden realizar </w:t>
      </w:r>
      <w:r w:rsidR="006D5CA3">
        <w:t xml:space="preserve">una serie de </w:t>
      </w:r>
      <w:r>
        <w:t>estimaciones en base a lo que se espera mejorar con la solución presentada:</w:t>
      </w:r>
    </w:p>
    <w:p w14:paraId="18792D72" w14:textId="6866DED5" w:rsidR="008D00D9" w:rsidRDefault="00983E72" w:rsidP="008D00D9">
      <w:pPr>
        <w:pStyle w:val="Prrafodelista"/>
        <w:numPr>
          <w:ilvl w:val="0"/>
          <w:numId w:val="34"/>
        </w:numPr>
      </w:pPr>
      <w:r>
        <w:t>Reducción de tiempo en la búsqueda de información</w:t>
      </w:r>
      <w:r w:rsidR="006D5CA3">
        <w:t>: previo a la existencia de esta herramienta, el usuario debía buscar en diferentes ubicaciones la información del tráfico y la información meteorológica. Con esta aplicación, se espera que el tiempo de acceso se reduzca al menos un 50% del tiempo destinado, unificando en una única aplicación tod</w:t>
      </w:r>
      <w:r>
        <w:t>a la información a conocer</w:t>
      </w:r>
      <w:r w:rsidR="006D5CA3">
        <w:t>.</w:t>
      </w:r>
    </w:p>
    <w:p w14:paraId="5D4AC569" w14:textId="6A244988" w:rsidR="00983E72" w:rsidRDefault="005A5A32" w:rsidP="008D00D9">
      <w:pPr>
        <w:pStyle w:val="Prrafodelista"/>
        <w:numPr>
          <w:ilvl w:val="0"/>
          <w:numId w:val="34"/>
        </w:numPr>
      </w:pPr>
      <w:r>
        <w:t>Mejora en la experiencia del usuario</w:t>
      </w:r>
      <w:r w:rsidR="00983E72">
        <w:t>: relacionado con el punto anterior, el usuario únicamente tendrá que acceder a una aplicación para su planificación</w:t>
      </w:r>
      <w:r>
        <w:t>, siendo notablemente más confortable</w:t>
      </w:r>
      <w:r w:rsidR="00983E72">
        <w:t>.</w:t>
      </w:r>
    </w:p>
    <w:p w14:paraId="656AED0D" w14:textId="13A56C9C" w:rsidR="006D5CA3" w:rsidRDefault="006D5CA3" w:rsidP="008D00D9">
      <w:pPr>
        <w:pStyle w:val="Prrafodelista"/>
        <w:numPr>
          <w:ilvl w:val="0"/>
          <w:numId w:val="34"/>
        </w:numPr>
      </w:pPr>
      <w:r>
        <w:t xml:space="preserve">Claridad en la </w:t>
      </w:r>
      <w:r w:rsidR="00983E72">
        <w:t>presentación</w:t>
      </w:r>
      <w:r>
        <w:t xml:space="preserve"> de</w:t>
      </w:r>
      <w:r w:rsidR="00983E72">
        <w:t xml:space="preserve"> los</w:t>
      </w:r>
      <w:r>
        <w:t xml:space="preserve"> resultados:</w:t>
      </w:r>
      <w:r w:rsidR="00983E72">
        <w:t xml:space="preserve"> se muestra una </w:t>
      </w:r>
      <w:r w:rsidR="005A5A32">
        <w:t xml:space="preserve">representación visual y gráfica, siendo a su vez considerablemente </w:t>
      </w:r>
      <w:r w:rsidR="00983E72">
        <w:t>más intuitiva y clarificadora.</w:t>
      </w:r>
    </w:p>
    <w:p w14:paraId="51D986B4" w14:textId="79BEF6A9" w:rsidR="005A5A32" w:rsidRDefault="005A5A32" w:rsidP="005A5A32">
      <w:pPr>
        <w:pStyle w:val="Prrafodelista"/>
        <w:numPr>
          <w:ilvl w:val="0"/>
          <w:numId w:val="34"/>
        </w:numPr>
      </w:pPr>
      <w:r>
        <w:t>Toma de decisiones informada: al presentarse ambos conjuntos de datos integrados en un mismo entorno, se posibilita una mayor explotación de los datos, que a su vez se ve reflejado en una toma de decisiones con mayor información por parte del usuario.</w:t>
      </w:r>
    </w:p>
    <w:p w14:paraId="647B4EDF" w14:textId="6881CF20" w:rsidR="005A5A32" w:rsidRDefault="00983E72" w:rsidP="008D00D9">
      <w:pPr>
        <w:pStyle w:val="Prrafodelista"/>
        <w:numPr>
          <w:ilvl w:val="0"/>
          <w:numId w:val="34"/>
        </w:numPr>
      </w:pPr>
      <w:r>
        <w:t xml:space="preserve">Información predictiva: se presentan predicciones </w:t>
      </w:r>
      <w:r w:rsidR="005A5A32">
        <w:t xml:space="preserve">con cierto grado de fiabilidad, </w:t>
      </w:r>
      <w:r>
        <w:t xml:space="preserve">que permiten tener una orientación </w:t>
      </w:r>
      <w:r w:rsidR="005A5A32">
        <w:t>de lo que se puede esperar, complementando el punto anterior</w:t>
      </w:r>
      <w:r>
        <w:t>.</w:t>
      </w:r>
    </w:p>
    <w:p w14:paraId="75088984" w14:textId="063E33AA" w:rsidR="0070012C" w:rsidRDefault="009328A8" w:rsidP="005A0DA6">
      <w:pPr>
        <w:pStyle w:val="Ttulo2"/>
        <w:numPr>
          <w:ilvl w:val="1"/>
          <w:numId w:val="15"/>
        </w:numPr>
        <w:rPr>
          <w:caps w:val="0"/>
        </w:rPr>
      </w:pPr>
      <w:bookmarkStart w:id="161" w:name="_Toc176796687"/>
      <w:r>
        <w:rPr>
          <w:caps w:val="0"/>
        </w:rPr>
        <w:t>Cumplimiento</w:t>
      </w:r>
      <w:r w:rsidR="0070012C">
        <w:rPr>
          <w:caps w:val="0"/>
        </w:rPr>
        <w:t xml:space="preserve"> de</w:t>
      </w:r>
      <w:r>
        <w:rPr>
          <w:caps w:val="0"/>
        </w:rPr>
        <w:t xml:space="preserve"> los objetivos</w:t>
      </w:r>
      <w:bookmarkEnd w:id="161"/>
    </w:p>
    <w:p w14:paraId="5D8CA4E2" w14:textId="40B62369" w:rsidR="009328A8" w:rsidRDefault="005E0688" w:rsidP="009328A8">
      <w:r>
        <w:t>Tras la finalización del proyecto,</w:t>
      </w:r>
      <w:r w:rsidR="009328A8">
        <w:t xml:space="preserve"> se valoran los objetivos </w:t>
      </w:r>
      <w:r>
        <w:t xml:space="preserve">que fueron </w:t>
      </w:r>
      <w:r w:rsidR="009328A8">
        <w:t xml:space="preserve">establecidos para el </w:t>
      </w:r>
      <w:r>
        <w:t>mismo</w:t>
      </w:r>
      <w:r w:rsidR="009328A8">
        <w:t xml:space="preserve"> y </w:t>
      </w:r>
      <w:r>
        <w:t>su</w:t>
      </w:r>
      <w:r w:rsidR="009328A8">
        <w:t xml:space="preserve"> </w:t>
      </w:r>
      <w:r w:rsidR="00B16A5B">
        <w:t xml:space="preserve">nivel de </w:t>
      </w:r>
      <w:r w:rsidR="009328A8">
        <w:t>cumplimiento</w:t>
      </w:r>
      <w:r>
        <w:t>.</w:t>
      </w:r>
    </w:p>
    <w:p w14:paraId="2F60BEC1" w14:textId="08A1E41F" w:rsidR="00D31EA8" w:rsidRDefault="00D31EA8" w:rsidP="00D31EA8">
      <w:pPr>
        <w:pStyle w:val="Descripcin"/>
        <w:keepNext/>
        <w:rPr>
          <w:b w:val="0"/>
          <w:bCs w:val="0"/>
          <w:i/>
          <w:iCs/>
          <w:sz w:val="24"/>
          <w:szCs w:val="24"/>
        </w:rPr>
      </w:pPr>
      <w:bookmarkStart w:id="162" w:name="_Toc176796957"/>
      <w:r w:rsidRPr="00633FD3">
        <w:rPr>
          <w:sz w:val="24"/>
          <w:szCs w:val="24"/>
        </w:rPr>
        <w:lastRenderedPageBreak/>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5</w:t>
      </w:r>
      <w:r w:rsidRPr="00633FD3">
        <w:rPr>
          <w:sz w:val="24"/>
          <w:szCs w:val="24"/>
        </w:rPr>
        <w:fldChar w:fldCharType="end"/>
      </w:r>
      <w:r w:rsidRPr="00914BA4">
        <w:t xml:space="preserve">. </w:t>
      </w:r>
      <w:r>
        <w:rPr>
          <w:b w:val="0"/>
          <w:bCs w:val="0"/>
          <w:i/>
          <w:iCs/>
          <w:sz w:val="24"/>
          <w:szCs w:val="24"/>
        </w:rPr>
        <w:t>Tabla de cumplimiento de objetivos.</w:t>
      </w:r>
      <w:bookmarkEnd w:id="162"/>
    </w:p>
    <w:tbl>
      <w:tblPr>
        <w:tblStyle w:val="Tabladelista3"/>
        <w:tblW w:w="9072" w:type="dxa"/>
        <w:tblInd w:w="108" w:type="dxa"/>
        <w:tblLook w:val="04A0" w:firstRow="1" w:lastRow="0" w:firstColumn="1" w:lastColumn="0" w:noHBand="0" w:noVBand="1"/>
      </w:tblPr>
      <w:tblGrid>
        <w:gridCol w:w="5954"/>
        <w:gridCol w:w="3118"/>
      </w:tblGrid>
      <w:tr w:rsidR="00D31EA8" w14:paraId="63740505" w14:textId="77777777" w:rsidTr="00407448">
        <w:trPr>
          <w:cnfStyle w:val="100000000000" w:firstRow="1" w:lastRow="0" w:firstColumn="0" w:lastColumn="0" w:oddVBand="0" w:evenVBand="0" w:oddHBand="0" w:evenHBand="0" w:firstRowFirstColumn="0" w:firstRowLastColumn="0" w:lastRowFirstColumn="0" w:lastRowLastColumn="0"/>
          <w:trHeight w:val="505"/>
          <w:tblHeader/>
        </w:trPr>
        <w:tc>
          <w:tcPr>
            <w:cnfStyle w:val="001000000100" w:firstRow="0" w:lastRow="0" w:firstColumn="1" w:lastColumn="0" w:oddVBand="0" w:evenVBand="0" w:oddHBand="0" w:evenHBand="0" w:firstRowFirstColumn="1" w:firstRowLastColumn="0" w:lastRowFirstColumn="0" w:lastRowLastColumn="0"/>
            <w:tcW w:w="5954" w:type="dxa"/>
            <w:vAlign w:val="center"/>
          </w:tcPr>
          <w:p w14:paraId="10E2FCD2" w14:textId="77777777" w:rsidR="00D31EA8" w:rsidRDefault="00D31EA8" w:rsidP="00BF0264">
            <w:pPr>
              <w:spacing w:before="0" w:after="0" w:line="276" w:lineRule="auto"/>
              <w:jc w:val="center"/>
            </w:pPr>
            <w:r>
              <w:t>Objetivo</w:t>
            </w:r>
          </w:p>
        </w:tc>
        <w:tc>
          <w:tcPr>
            <w:tcW w:w="3118" w:type="dxa"/>
            <w:vAlign w:val="center"/>
          </w:tcPr>
          <w:p w14:paraId="6F09BBBC" w14:textId="77777777" w:rsidR="00D31EA8" w:rsidRDefault="00D31EA8" w:rsidP="00BF0264">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pletado?</w:t>
            </w:r>
          </w:p>
        </w:tc>
      </w:tr>
      <w:tr w:rsidR="00D31EA8" w14:paraId="38463250" w14:textId="77777777" w:rsidTr="005E0688">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4F1760B" w14:textId="77777777" w:rsidR="00D31EA8" w:rsidRPr="009328A8" w:rsidRDefault="00D31EA8" w:rsidP="00BF0264">
            <w:pPr>
              <w:spacing w:before="0" w:after="0" w:line="276" w:lineRule="auto"/>
              <w:jc w:val="center"/>
              <w:rPr>
                <w:b w:val="0"/>
                <w:bCs w:val="0"/>
              </w:rPr>
            </w:pPr>
            <w:r>
              <w:rPr>
                <w:b w:val="0"/>
                <w:bCs w:val="0"/>
              </w:rPr>
              <w:t>Obtener 2 orígenes de datos.</w:t>
            </w:r>
          </w:p>
        </w:tc>
        <w:tc>
          <w:tcPr>
            <w:tcW w:w="3118" w:type="dxa"/>
            <w:vAlign w:val="center"/>
          </w:tcPr>
          <w:p w14:paraId="6E4A6D0B"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2F5D6C4" w14:textId="77777777" w:rsidTr="005E0688">
        <w:trPr>
          <w:trHeight w:val="56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804EF84" w14:textId="77777777" w:rsidR="00D31EA8" w:rsidRPr="009328A8" w:rsidRDefault="00D31EA8" w:rsidP="00BF0264">
            <w:pPr>
              <w:spacing w:before="0" w:after="0" w:line="276" w:lineRule="auto"/>
              <w:jc w:val="center"/>
              <w:rPr>
                <w:b w:val="0"/>
                <w:bCs w:val="0"/>
              </w:rPr>
            </w:pPr>
            <w:r>
              <w:rPr>
                <w:b w:val="0"/>
                <w:bCs w:val="0"/>
              </w:rPr>
              <w:t>Conformar un ETL.</w:t>
            </w:r>
          </w:p>
        </w:tc>
        <w:tc>
          <w:tcPr>
            <w:tcW w:w="3118" w:type="dxa"/>
            <w:vAlign w:val="center"/>
          </w:tcPr>
          <w:p w14:paraId="70658D97"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42DBEDDD" w14:textId="77777777" w:rsidTr="005E068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2C3CC8E3" w14:textId="1CBC3CFF" w:rsidR="00D31EA8" w:rsidRPr="009328A8" w:rsidRDefault="00D31EA8" w:rsidP="00BF0264">
            <w:pPr>
              <w:spacing w:before="0" w:after="0" w:line="276" w:lineRule="auto"/>
              <w:jc w:val="center"/>
              <w:rPr>
                <w:b w:val="0"/>
                <w:bCs w:val="0"/>
              </w:rPr>
            </w:pPr>
            <w:r>
              <w:rPr>
                <w:b w:val="0"/>
                <w:bCs w:val="0"/>
              </w:rPr>
              <w:t>Almacenar de forma semiestructurada</w:t>
            </w:r>
            <w:r w:rsidR="004B2125">
              <w:rPr>
                <w:b w:val="0"/>
                <w:bCs w:val="0"/>
              </w:rPr>
              <w:t xml:space="preserve"> los datos</w:t>
            </w:r>
            <w:r>
              <w:rPr>
                <w:b w:val="0"/>
                <w:bCs w:val="0"/>
              </w:rPr>
              <w:t>.</w:t>
            </w:r>
          </w:p>
        </w:tc>
        <w:tc>
          <w:tcPr>
            <w:tcW w:w="3118" w:type="dxa"/>
            <w:vAlign w:val="center"/>
          </w:tcPr>
          <w:p w14:paraId="32F38256"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A25EE13"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0A412236" w14:textId="77777777" w:rsidR="00D31EA8" w:rsidRPr="009328A8" w:rsidRDefault="00D31EA8" w:rsidP="00BF0264">
            <w:pPr>
              <w:spacing w:before="0" w:after="0" w:line="276" w:lineRule="auto"/>
              <w:jc w:val="center"/>
              <w:rPr>
                <w:b w:val="0"/>
                <w:bCs w:val="0"/>
              </w:rPr>
            </w:pPr>
            <w:r>
              <w:rPr>
                <w:b w:val="0"/>
                <w:bCs w:val="0"/>
              </w:rPr>
              <w:t>Tener más de 80.000 instancias.</w:t>
            </w:r>
          </w:p>
        </w:tc>
        <w:tc>
          <w:tcPr>
            <w:tcW w:w="3118" w:type="dxa"/>
            <w:vAlign w:val="center"/>
          </w:tcPr>
          <w:p w14:paraId="7FCA2CCF"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más de 95.000 instancias.</w:t>
            </w:r>
          </w:p>
        </w:tc>
      </w:tr>
      <w:tr w:rsidR="00D31EA8" w14:paraId="51465030" w14:textId="77777777" w:rsidTr="005E0688">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6C2AFF87" w14:textId="5D2EB80D" w:rsidR="00D31EA8" w:rsidRPr="009328A8" w:rsidRDefault="00D31EA8" w:rsidP="00BF0264">
            <w:pPr>
              <w:spacing w:before="0" w:after="0" w:line="276" w:lineRule="auto"/>
              <w:jc w:val="center"/>
              <w:rPr>
                <w:b w:val="0"/>
                <w:bCs w:val="0"/>
              </w:rPr>
            </w:pPr>
            <w:r>
              <w:rPr>
                <w:b w:val="0"/>
                <w:bCs w:val="0"/>
              </w:rPr>
              <w:t xml:space="preserve"> </w:t>
            </w:r>
            <w:r w:rsidR="00263582">
              <w:rPr>
                <w:b w:val="0"/>
                <w:bCs w:val="0"/>
              </w:rPr>
              <w:t>Usar</w:t>
            </w:r>
            <w:r>
              <w:rPr>
                <w:b w:val="0"/>
                <w:bCs w:val="0"/>
              </w:rPr>
              <w:t xml:space="preserve"> 2 algoritmos supervisados.</w:t>
            </w:r>
          </w:p>
        </w:tc>
        <w:tc>
          <w:tcPr>
            <w:tcW w:w="3118" w:type="dxa"/>
            <w:vAlign w:val="center"/>
          </w:tcPr>
          <w:p w14:paraId="4899D9D3"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16AC765D" w14:textId="77777777" w:rsidTr="005E0688">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17F27CB" w14:textId="77777777" w:rsidR="00D31EA8" w:rsidRPr="009328A8" w:rsidRDefault="00D31EA8" w:rsidP="00BF0264">
            <w:pPr>
              <w:spacing w:before="0" w:after="0" w:line="276" w:lineRule="auto"/>
              <w:jc w:val="center"/>
              <w:rPr>
                <w:b w:val="0"/>
                <w:bCs w:val="0"/>
              </w:rPr>
            </w:pPr>
            <w:r>
              <w:rPr>
                <w:b w:val="0"/>
                <w:bCs w:val="0"/>
              </w:rPr>
              <w:t>Usar 1 algoritmo no supervisado.</w:t>
            </w:r>
          </w:p>
        </w:tc>
        <w:tc>
          <w:tcPr>
            <w:tcW w:w="3118" w:type="dxa"/>
            <w:vAlign w:val="center"/>
          </w:tcPr>
          <w:p w14:paraId="56264EDE"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3407FF43"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1458DD9" w14:textId="77777777" w:rsidR="00D31EA8" w:rsidRPr="009328A8" w:rsidRDefault="00D31EA8" w:rsidP="00BF0264">
            <w:pPr>
              <w:spacing w:before="0" w:after="0" w:line="276" w:lineRule="auto"/>
              <w:jc w:val="center"/>
              <w:rPr>
                <w:b w:val="0"/>
                <w:bCs w:val="0"/>
              </w:rPr>
            </w:pPr>
            <w:r>
              <w:rPr>
                <w:b w:val="0"/>
                <w:bCs w:val="0"/>
              </w:rPr>
              <w:t>Aplicar técnicas de validación cruzada.</w:t>
            </w:r>
          </w:p>
        </w:tc>
        <w:tc>
          <w:tcPr>
            <w:tcW w:w="3118" w:type="dxa"/>
            <w:vAlign w:val="center"/>
          </w:tcPr>
          <w:p w14:paraId="145FA34A"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2DE05CB9"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31D87BB7" w14:textId="77777777" w:rsidR="00D31EA8" w:rsidRPr="009328A8" w:rsidRDefault="00D31EA8" w:rsidP="00BF0264">
            <w:pPr>
              <w:spacing w:before="0" w:after="0" w:line="276" w:lineRule="auto"/>
              <w:jc w:val="center"/>
              <w:rPr>
                <w:b w:val="0"/>
                <w:bCs w:val="0"/>
              </w:rPr>
            </w:pPr>
            <w:r>
              <w:rPr>
                <w:b w:val="0"/>
                <w:bCs w:val="0"/>
              </w:rPr>
              <w:t>Evitar el sobreajuste (overfitting).</w:t>
            </w:r>
          </w:p>
        </w:tc>
        <w:tc>
          <w:tcPr>
            <w:tcW w:w="3118" w:type="dxa"/>
            <w:vAlign w:val="center"/>
          </w:tcPr>
          <w:p w14:paraId="590EF52B"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503CE5E8" w14:textId="77777777" w:rsidTr="00B16A5B">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351E07A" w14:textId="77777777" w:rsidR="00D31EA8" w:rsidRDefault="00D31EA8" w:rsidP="00BF0264">
            <w:pPr>
              <w:spacing w:before="0" w:after="0" w:line="276" w:lineRule="auto"/>
              <w:jc w:val="center"/>
              <w:rPr>
                <w:b w:val="0"/>
                <w:bCs w:val="0"/>
              </w:rPr>
            </w:pPr>
            <w:r>
              <w:rPr>
                <w:b w:val="0"/>
                <w:bCs w:val="0"/>
              </w:rPr>
              <w:t>Obtener un R2-Score superior a 0,8 en las predicciones de los índices meteorológicos.</w:t>
            </w:r>
          </w:p>
        </w:tc>
        <w:tc>
          <w:tcPr>
            <w:tcW w:w="3118" w:type="dxa"/>
            <w:vAlign w:val="center"/>
          </w:tcPr>
          <w:p w14:paraId="471D75CC"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 al menos 1 de los 3 métodos por predicción.</w:t>
            </w:r>
          </w:p>
        </w:tc>
      </w:tr>
      <w:tr w:rsidR="00D31EA8" w14:paraId="7ABF414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4B4CC41B" w14:textId="77777777" w:rsidR="00D31EA8" w:rsidRDefault="00D31EA8" w:rsidP="00BF0264">
            <w:pPr>
              <w:spacing w:before="0" w:after="0" w:line="276" w:lineRule="auto"/>
              <w:jc w:val="center"/>
              <w:rPr>
                <w:b w:val="0"/>
                <w:bCs w:val="0"/>
              </w:rPr>
            </w:pPr>
            <w:r>
              <w:rPr>
                <w:b w:val="0"/>
                <w:bCs w:val="0"/>
              </w:rPr>
              <w:t>Obtener un R2-Score superior a 0,5 en las predicciones de la calidad del aire.</w:t>
            </w:r>
          </w:p>
        </w:tc>
        <w:tc>
          <w:tcPr>
            <w:tcW w:w="3118" w:type="dxa"/>
            <w:vAlign w:val="center"/>
          </w:tcPr>
          <w:p w14:paraId="5B0C1CF1"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al menos 1 de los 3 métodos por predicción.</w:t>
            </w:r>
          </w:p>
        </w:tc>
      </w:tr>
      <w:tr w:rsidR="00D31EA8" w14:paraId="0EEEED55"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6387167" w14:textId="77777777" w:rsidR="00D31EA8" w:rsidRDefault="00D31EA8" w:rsidP="00BF0264">
            <w:pPr>
              <w:spacing w:before="0" w:after="0" w:line="276" w:lineRule="auto"/>
              <w:jc w:val="center"/>
              <w:rPr>
                <w:b w:val="0"/>
                <w:bCs w:val="0"/>
              </w:rPr>
            </w:pPr>
            <w:r>
              <w:rPr>
                <w:b w:val="0"/>
                <w:bCs w:val="0"/>
              </w:rPr>
              <w:t>Conformar visualizaciones interactivas gracias a una herramienta BI.</w:t>
            </w:r>
          </w:p>
        </w:tc>
        <w:tc>
          <w:tcPr>
            <w:tcW w:w="3118" w:type="dxa"/>
            <w:vAlign w:val="center"/>
          </w:tcPr>
          <w:p w14:paraId="0E6334D8"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642B122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F138574" w14:textId="77777777" w:rsidR="00D31EA8" w:rsidRDefault="00D31EA8" w:rsidP="00BF0264">
            <w:pPr>
              <w:spacing w:before="0" w:after="0" w:line="276" w:lineRule="auto"/>
              <w:jc w:val="center"/>
              <w:rPr>
                <w:b w:val="0"/>
                <w:bCs w:val="0"/>
              </w:rPr>
            </w:pPr>
            <w:r>
              <w:rPr>
                <w:b w:val="0"/>
                <w:bCs w:val="0"/>
              </w:rPr>
              <w:t>Utilizar 8 tipos de visualizaciones.</w:t>
            </w:r>
          </w:p>
        </w:tc>
        <w:tc>
          <w:tcPr>
            <w:tcW w:w="3118" w:type="dxa"/>
            <w:vAlign w:val="center"/>
          </w:tcPr>
          <w:p w14:paraId="2AF3C075"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347C23D4" w14:textId="77777777" w:rsidR="00D31EA8" w:rsidRPr="007E20AF" w:rsidRDefault="00D31EA8" w:rsidP="00D31EA8">
      <w:pPr>
        <w:pStyle w:val="Piedefoto-tabla"/>
        <w:rPr>
          <w:lang w:val="es-ES"/>
        </w:rPr>
      </w:pPr>
      <w:r w:rsidRPr="007E20AF">
        <w:rPr>
          <w:lang w:val="es-ES"/>
        </w:rPr>
        <w:t xml:space="preserve">Fuente: Elaboración propia. </w:t>
      </w:r>
    </w:p>
    <w:p w14:paraId="3BEE8C13" w14:textId="6E1E7AD4" w:rsidR="009328A8" w:rsidRPr="009328A8" w:rsidRDefault="00B16A5B" w:rsidP="009328A8">
      <w:r>
        <w:t>Como se puede apreciar en la tabla anterior, el grado de cumplimiento de los objetivos establecidos es del 100%. Por ello se puede concluir que dicho proyecto ha sido completado satisfactoriamente</w:t>
      </w:r>
      <w:r w:rsidR="005E0688">
        <w:t xml:space="preserve"> en cuanto a objetivos</w:t>
      </w:r>
      <w:r>
        <w:t xml:space="preserve">. </w:t>
      </w:r>
    </w:p>
    <w:p w14:paraId="145B8380" w14:textId="77777777" w:rsidR="000724CD" w:rsidRPr="000724CD" w:rsidRDefault="000724CD" w:rsidP="000724CD"/>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63" w:name="_Toc176796688"/>
      <w:r w:rsidRPr="001032C7">
        <w:rPr>
          <w:caps w:val="0"/>
        </w:rPr>
        <w:lastRenderedPageBreak/>
        <w:t>C</w:t>
      </w:r>
      <w:r w:rsidR="00CC3CB9" w:rsidRPr="001032C7">
        <w:rPr>
          <w:caps w:val="0"/>
        </w:rPr>
        <w:t>onclusiones</w:t>
      </w:r>
      <w:bookmarkEnd w:id="163"/>
    </w:p>
    <w:p w14:paraId="0D5A3BF0" w14:textId="6A5E6E05" w:rsidR="00BA297A" w:rsidRDefault="00BA297A" w:rsidP="00653A94">
      <w:r>
        <w:t>Tras la finalización de</w:t>
      </w:r>
      <w:r w:rsidR="00EA5C58">
        <w:t>l proyecto, se obtiene una herramienta que permite planificar las rutas ciclistas a realizar, posibilitando la toma de decisiones en base a un conocimiento obtenido de una forma rápida, cómoda y sencilla.</w:t>
      </w:r>
      <w:r w:rsidR="00795BF5">
        <w:t xml:space="preserve"> </w:t>
      </w:r>
      <w:r w:rsidR="000C33FC">
        <w:t xml:space="preserve">Esta solución cumple con el objetivo general del proyecto, así como con cada uno de los objetivos secundarios definidos. </w:t>
      </w:r>
      <w:r w:rsidR="00B8340F">
        <w:t>Consecuentemente</w:t>
      </w:r>
      <w:r w:rsidR="00795BF5">
        <w:t>, se confirma la relevancia de tener una aplicación que integre</w:t>
      </w:r>
      <w:r w:rsidR="001B5EDC">
        <w:t xml:space="preserve"> tanto el tráfico como el ámbito meteorológico</w:t>
      </w:r>
      <w:r w:rsidR="00935077">
        <w:t xml:space="preserve"> en un único entorno</w:t>
      </w:r>
      <w:r w:rsidR="001B5EDC">
        <w:t>. De esta forma, la planificación de las rutas se simplifica</w:t>
      </w:r>
      <w:r w:rsidR="00B8340F">
        <w:t xml:space="preserve"> </w:t>
      </w:r>
      <w:r w:rsidR="001B5EDC">
        <w:t xml:space="preserve">considerablemente, permitiendo una menor </w:t>
      </w:r>
      <w:r w:rsidR="005A5A32">
        <w:t>pérdida</w:t>
      </w:r>
      <w:r w:rsidR="001B5EDC">
        <w:t xml:space="preserve"> de tiempo a la vez que un análisis más extenso y detallado.</w:t>
      </w:r>
    </w:p>
    <w:p w14:paraId="28F55B61" w14:textId="28E93C84" w:rsidR="000C33FC" w:rsidRDefault="000C33FC" w:rsidP="00653A94">
      <w:r>
        <w:t xml:space="preserve">En lo que a la aplicación respecta, se ha conseguido </w:t>
      </w:r>
      <w:r w:rsidR="00935077">
        <w:t>conformar</w:t>
      </w:r>
      <w:r>
        <w:t xml:space="preserve"> una </w:t>
      </w:r>
      <w:r w:rsidR="001D4200">
        <w:t>herramienta</w:t>
      </w:r>
      <w:r>
        <w:t xml:space="preserve"> que englobe el ciclo completo de los datos. Comenzando desde la recogida, </w:t>
      </w:r>
      <w:r w:rsidR="00935077">
        <w:t>continuando con</w:t>
      </w:r>
      <w:r>
        <w:t xml:space="preserve"> la limpieza y el procesamiento </w:t>
      </w:r>
      <w:r w:rsidR="00935077">
        <w:t>aplicado</w:t>
      </w:r>
      <w:r>
        <w:t xml:space="preserve"> y finalmente almacenando </w:t>
      </w:r>
      <w:r w:rsidR="00935077">
        <w:t>más</w:t>
      </w:r>
      <w:r>
        <w:t xml:space="preserve"> de 95.000 registros, </w:t>
      </w:r>
      <w:r w:rsidR="00B8340F">
        <w:t>termina el</w:t>
      </w:r>
      <w:r w:rsidR="00935077">
        <w:t xml:space="preserve"> conjunto de</w:t>
      </w:r>
      <w:r>
        <w:t xml:space="preserve"> etapas donde </w:t>
      </w:r>
      <w:r w:rsidR="00935077">
        <w:t>han sido los datos el elemento a gestionar</w:t>
      </w:r>
      <w:r>
        <w:t xml:space="preserve">. Tras </w:t>
      </w:r>
      <w:r w:rsidR="00935077">
        <w:t>la fase de análisis</w:t>
      </w:r>
      <w:r>
        <w:t xml:space="preserve">, </w:t>
      </w:r>
      <w:r w:rsidR="00B8340F">
        <w:t xml:space="preserve">estos datos se convierten </w:t>
      </w:r>
      <w:r w:rsidR="00935077">
        <w:t>en</w:t>
      </w:r>
      <w:r>
        <w:t xml:space="preserve"> información, que posteriormente al visualizarla permit</w:t>
      </w:r>
      <w:r w:rsidR="00B8340F">
        <w:t>e</w:t>
      </w:r>
      <w:r>
        <w:t xml:space="preserve"> al usuario final</w:t>
      </w:r>
      <w:r w:rsidR="00B8340F">
        <w:t>,</w:t>
      </w:r>
      <w:r>
        <w:t xml:space="preserve"> encontrar el conocimiento</w:t>
      </w:r>
      <w:r w:rsidR="00935077">
        <w:t xml:space="preserve"> que buscaba</w:t>
      </w:r>
      <w:r>
        <w:t>.</w:t>
      </w:r>
    </w:p>
    <w:p w14:paraId="33D16B2C" w14:textId="35D5EC99" w:rsidR="005544E4" w:rsidRDefault="001D4200" w:rsidP="00653A94">
      <w:r>
        <w:t>Con</w:t>
      </w:r>
      <w:r w:rsidR="00A758AD">
        <w:t xml:space="preserve"> este proyecto he podido desarrollar de inicio a fin una aplicación completa con una notable funcionalidad final</w:t>
      </w:r>
      <w:r>
        <w:t>, desde un punto de vista teórico y sobre todo práctico</w:t>
      </w:r>
      <w:r w:rsidR="00A758AD">
        <w:t>.</w:t>
      </w:r>
      <w:r>
        <w:t xml:space="preserve"> A nivel personal, ha tenido una gran importancia el ser capaz de gestionar un conjunto de datos durante su ciclo de vida completo, desde la recogida hasta la visualización. El </w:t>
      </w:r>
      <w:r w:rsidR="00B8340F">
        <w:t>aumento exponencial de los datos en</w:t>
      </w:r>
      <w:r>
        <w:t xml:space="preserve"> los últimos </w:t>
      </w:r>
      <w:r w:rsidR="00B8340F">
        <w:t>años</w:t>
      </w:r>
      <w:r>
        <w:t xml:space="preserve"> ha sido </w:t>
      </w:r>
      <w:r w:rsidR="00B11445">
        <w:t xml:space="preserve">un factor </w:t>
      </w:r>
      <w:r>
        <w:t>esencial en esta inquietud</w:t>
      </w:r>
      <w:r w:rsidR="005544E4">
        <w:t>, que, junto a la tendencia vislumbrada, promete ser una solución recurrente en el futuro</w:t>
      </w:r>
      <w:r w:rsidR="00B8340F">
        <w:t>.</w:t>
      </w:r>
    </w:p>
    <w:p w14:paraId="7ACE94D9" w14:textId="195CFC1C" w:rsidR="00C9633C" w:rsidRDefault="00FD4402" w:rsidP="00653A94">
      <w:r>
        <w:t>Entrando en</w:t>
      </w:r>
      <w:r w:rsidR="00C62F8F">
        <w:t xml:space="preserve"> detalle sobre el desarrollo del proyecto, mencionar la gran relevancia que tiene una buena planificación</w:t>
      </w:r>
      <w:r>
        <w:t xml:space="preserve"> en este</w:t>
      </w:r>
      <w:r w:rsidR="0028796D">
        <w:t>,</w:t>
      </w:r>
      <w:r w:rsidR="00C62F8F">
        <w:t xml:space="preserve"> conformando una base </w:t>
      </w:r>
      <w:r w:rsidR="0028796D">
        <w:t>sólida</w:t>
      </w:r>
      <w:r w:rsidR="00C62F8F">
        <w:t xml:space="preserve"> sobre la </w:t>
      </w:r>
      <w:r w:rsidR="0028796D">
        <w:t>que</w:t>
      </w:r>
      <w:r w:rsidR="00C62F8F">
        <w:t xml:space="preserve"> construir</w:t>
      </w:r>
      <w:r w:rsidR="00C9633C">
        <w:t xml:space="preserve">. </w:t>
      </w:r>
      <w:r w:rsidR="0028796D">
        <w:t>Además</w:t>
      </w:r>
      <w:r w:rsidR="00C9633C">
        <w:t xml:space="preserve">, facilita la gestión ante posibles desvíos o incidencias que puedan </w:t>
      </w:r>
      <w:r>
        <w:t>ocurrir</w:t>
      </w:r>
      <w:r w:rsidR="00C9633C">
        <w:t>.</w:t>
      </w:r>
      <w:r>
        <w:t xml:space="preserve"> </w:t>
      </w:r>
      <w:r w:rsidR="00C9633C">
        <w:t>De</w:t>
      </w:r>
      <w:r>
        <w:t>stacar a su vez</w:t>
      </w:r>
      <w:r w:rsidR="00C9633C">
        <w:t xml:space="preserve"> todos los conceptos técnicos aprendidos a lo largo del desarrollo, implementando diversas tecnologías </w:t>
      </w:r>
      <w:r>
        <w:t>que</w:t>
      </w:r>
      <w:r w:rsidR="00C9633C">
        <w:t xml:space="preserve"> </w:t>
      </w:r>
      <w:r w:rsidR="0028796D">
        <w:t>colaborando entre sí llegan a conformar potentes soluciones</w:t>
      </w:r>
      <w:r>
        <w:t>.</w:t>
      </w:r>
    </w:p>
    <w:p w14:paraId="3F9CD625" w14:textId="0A7AA563" w:rsidR="00E62AD5" w:rsidRDefault="00FD4402" w:rsidP="00FD4402">
      <w:r>
        <w:t>En resumen, se valora el resultado del proyecto como satisfactorio por la gran cantidad de ventajas aportadas. De igual forma, mencionar que personalmente el proyecto ha servido para afianzar conocimientos ya existentes y obtener muchos otros nuevos, que serán de utilidad en un futuro profesional.</w:t>
      </w:r>
    </w:p>
    <w:p w14:paraId="6ECCED79" w14:textId="6A9387BA" w:rsidR="00FD4402" w:rsidRDefault="00FD4402" w:rsidP="00FD4402">
      <w:pPr>
        <w:pStyle w:val="Ttulo2"/>
        <w:numPr>
          <w:ilvl w:val="1"/>
          <w:numId w:val="15"/>
        </w:numPr>
        <w:rPr>
          <w:caps w:val="0"/>
        </w:rPr>
      </w:pPr>
      <w:bookmarkStart w:id="164" w:name="_Toc176796689"/>
      <w:r w:rsidRPr="00FD4402">
        <w:rPr>
          <w:caps w:val="0"/>
        </w:rPr>
        <w:lastRenderedPageBreak/>
        <w:t>Lecciones aprendidas</w:t>
      </w:r>
      <w:bookmarkEnd w:id="164"/>
    </w:p>
    <w:p w14:paraId="690DF1FB" w14:textId="32091654" w:rsidR="00D25512" w:rsidRDefault="004B0F64" w:rsidP="00D25512">
      <w:r>
        <w:t>Una vez finalizado el proyecto, se ha tomado nota de ciertos puntos que han tenido un impacto considerable. Seguidamente, se comentarán estos puntos a tener en cuenta para futuros proyectos.</w:t>
      </w:r>
    </w:p>
    <w:p w14:paraId="319CD391" w14:textId="56612D26" w:rsidR="004B0F64" w:rsidRDefault="004B0F64" w:rsidP="004B0F64">
      <w:pPr>
        <w:pStyle w:val="Prrafodelista"/>
        <w:numPr>
          <w:ilvl w:val="0"/>
          <w:numId w:val="37"/>
        </w:numPr>
      </w:pPr>
      <w:r>
        <w:t xml:space="preserve">Gestión del tiempo: uno de los puntos más críticos del proyecto, sobre todo en la fase de recogida de datos. Aunque existía una planificación definida, la </w:t>
      </w:r>
      <w:r w:rsidR="000C17F3">
        <w:t>enorme cantidad de datos sumado a las incidencias que ocurrían durante el desarrollo, produjo un leve retraso en el proyecto. Finalmente se pudo solventar correctamente, gracias a los buenos márgenes contemplados en la planificación.</w:t>
      </w:r>
    </w:p>
    <w:p w14:paraId="229A87C2" w14:textId="24F7BCF3" w:rsidR="00D25512" w:rsidRDefault="00D25512" w:rsidP="004B0F64">
      <w:pPr>
        <w:pStyle w:val="Prrafodelista"/>
        <w:numPr>
          <w:ilvl w:val="0"/>
          <w:numId w:val="37"/>
        </w:numPr>
      </w:pPr>
      <w:r>
        <w:t xml:space="preserve">Planificación </w:t>
      </w:r>
      <w:r w:rsidR="000D6BB5">
        <w:t>detallada: es indispensable una buena planificación para tener al menos unas tareas, plazos</w:t>
      </w:r>
      <w:r w:rsidR="00711F1C">
        <w:t xml:space="preserve"> o</w:t>
      </w:r>
      <w:r w:rsidR="000D6BB5">
        <w:t xml:space="preserve"> recursos iniciales asignados. De hecho, en este tipo de proyectos es </w:t>
      </w:r>
      <w:r w:rsidR="00711F1C">
        <w:t>imprescindible</w:t>
      </w:r>
      <w:r w:rsidR="000D6BB5">
        <w:t xml:space="preserve"> el no dar nada por hecho</w:t>
      </w:r>
      <w:r w:rsidR="00711F1C">
        <w:t xml:space="preserve"> para su correcta ejecución</w:t>
      </w:r>
      <w:r w:rsidR="000D6BB5">
        <w:t xml:space="preserve">. No obstante, estos plazos </w:t>
      </w:r>
      <w:r w:rsidR="00246913">
        <w:t xml:space="preserve">iniciales </w:t>
      </w:r>
      <w:r w:rsidR="000D6BB5">
        <w:t>pueden variar por imprevistos o demás circunstancias, pero aun as</w:t>
      </w:r>
      <w:r w:rsidR="00246913">
        <w:t>í</w:t>
      </w:r>
      <w:r w:rsidR="000D6BB5">
        <w:t xml:space="preserve"> es recomendable tener una idea principal definida.</w:t>
      </w:r>
    </w:p>
    <w:p w14:paraId="0FBB14DC" w14:textId="227915DE" w:rsidR="000D6BB5" w:rsidRDefault="000C17F3" w:rsidP="000D6BB5">
      <w:pPr>
        <w:pStyle w:val="Prrafodelista"/>
        <w:numPr>
          <w:ilvl w:val="0"/>
          <w:numId w:val="37"/>
        </w:numPr>
      </w:pPr>
      <w:r>
        <w:t>Adaptabilidad: un proyecto de estas características debe de requerir cierta capacidad de adaptación. En este caso, no han ocurrido desviaciones con un gran impacto en el proyecto, pero pod</w:t>
      </w:r>
      <w:r w:rsidR="00711F1C">
        <w:t>r</w:t>
      </w:r>
      <w:r>
        <w:t>ía haberse dado el caso en el que se necesitaran de otras alternativas</w:t>
      </w:r>
      <w:r w:rsidR="00711F1C">
        <w:t>, y debe existir predisposición para llevar a cabo estos cambios</w:t>
      </w:r>
      <w:r>
        <w:t>.</w:t>
      </w:r>
    </w:p>
    <w:p w14:paraId="13104D5F" w14:textId="1F4F66A3" w:rsidR="00711F1C" w:rsidRDefault="00711F1C" w:rsidP="000D6BB5">
      <w:pPr>
        <w:pStyle w:val="Prrafodelista"/>
        <w:numPr>
          <w:ilvl w:val="0"/>
          <w:numId w:val="37"/>
        </w:numPr>
      </w:pPr>
      <w:r>
        <w:t xml:space="preserve">Mejora continua: aunque las herramientas utilizadas para la realización de este proyecto se hayan definido, se ha de seguir investigando y conociendo las nuevas tecnologías y metodologías emergentes. </w:t>
      </w:r>
      <w:r w:rsidR="00FF34A2">
        <w:t xml:space="preserve">Este punto es fundamental para la longevidad de la </w:t>
      </w:r>
      <w:r w:rsidR="00F9494C">
        <w:t>aplicación,</w:t>
      </w:r>
      <w:r w:rsidR="00FF34A2">
        <w:t xml:space="preserve"> as</w:t>
      </w:r>
      <w:r w:rsidR="00F9494C">
        <w:t>í</w:t>
      </w:r>
      <w:r w:rsidR="00FF34A2">
        <w:t xml:space="preserve"> como para encontrar </w:t>
      </w:r>
      <w:r>
        <w:t>oportunidades que mejoren l</w:t>
      </w:r>
      <w:r w:rsidR="00FF34A2">
        <w:t>a funcionalidad actual</w:t>
      </w:r>
      <w:r>
        <w:t>.</w:t>
      </w:r>
    </w:p>
    <w:p w14:paraId="3E5556C4" w14:textId="6BF9829B" w:rsidR="00711F1C" w:rsidRPr="000D6BB5" w:rsidRDefault="00711F1C" w:rsidP="00711F1C">
      <w:r>
        <w:t>En conclusión, analizando las lecciones aprendidas mencionadas previamente, se destaca la relevancia de una correcta gestión del tiempo y de una planificación seria, lo que va relacionado directamente con la adaptabilidad que ha de existir</w:t>
      </w:r>
      <w:r w:rsidR="00FF34A2">
        <w:t xml:space="preserve"> durante el proyecto</w:t>
      </w:r>
      <w:r>
        <w:t xml:space="preserve">. </w:t>
      </w:r>
      <w:r w:rsidR="00FF34A2">
        <w:t xml:space="preserve">Con un enfoque a </w:t>
      </w:r>
      <w:r w:rsidR="00F9494C">
        <w:t>más</w:t>
      </w:r>
      <w:r w:rsidR="00FF34A2">
        <w:t xml:space="preserve"> largo plazo, es esencial el mantenimiento de la aplicación a través de actualizaciones o incluso añadiendo funcionalidades nuevas.</w:t>
      </w:r>
    </w:p>
    <w:p w14:paraId="23D343B7" w14:textId="77777777" w:rsidR="000D6BB5" w:rsidRDefault="000D6BB5">
      <w:pPr>
        <w:spacing w:before="0" w:after="0" w:line="240" w:lineRule="auto"/>
        <w:jc w:val="left"/>
        <w:rPr>
          <w:rFonts w:asciiTheme="majorHAnsi" w:hAnsiTheme="majorHAnsi"/>
          <w:bCs/>
          <w:color w:val="0098CD"/>
          <w:kern w:val="32"/>
          <w:sz w:val="36"/>
          <w:szCs w:val="32"/>
        </w:rPr>
      </w:pPr>
      <w:r>
        <w:rPr>
          <w:caps/>
        </w:rPr>
        <w:br w:type="page"/>
      </w:r>
    </w:p>
    <w:p w14:paraId="7ED01C4F" w14:textId="171BE2AA" w:rsidR="00E62AD5" w:rsidRPr="007A5E65" w:rsidRDefault="005730B4" w:rsidP="00E62AD5">
      <w:pPr>
        <w:pStyle w:val="Ttulo1"/>
        <w:rPr>
          <w:caps w:val="0"/>
        </w:rPr>
      </w:pPr>
      <w:bookmarkStart w:id="165" w:name="_Toc176796690"/>
      <w:r>
        <w:rPr>
          <w:caps w:val="0"/>
        </w:rPr>
        <w:lastRenderedPageBreak/>
        <w:t>Trabajo futuro</w:t>
      </w:r>
      <w:bookmarkEnd w:id="165"/>
    </w:p>
    <w:p w14:paraId="193948C5" w14:textId="30B260ED" w:rsidR="00033183" w:rsidRDefault="00380EB8" w:rsidP="00E62AD5">
      <w:r>
        <w:t xml:space="preserve">Dentro del amplio abanico de posibilidades </w:t>
      </w:r>
      <w:r w:rsidR="00321597">
        <w:t>que permite seguir desarrollando</w:t>
      </w:r>
      <w:r w:rsidR="00CC51BE">
        <w:t xml:space="preserve"> </w:t>
      </w:r>
      <w:r w:rsidR="00321597">
        <w:t xml:space="preserve">este proyecto </w:t>
      </w:r>
      <w:r w:rsidR="00CC51BE">
        <w:t xml:space="preserve">en </w:t>
      </w:r>
      <w:r w:rsidR="00321597">
        <w:t>el</w:t>
      </w:r>
      <w:r w:rsidR="00CC51BE">
        <w:t xml:space="preserve"> futuro, se destacan las siguientes.</w:t>
      </w:r>
    </w:p>
    <w:p w14:paraId="11720CD7" w14:textId="65E59293" w:rsidR="00033183" w:rsidRDefault="00CC51BE" w:rsidP="00E62AD5">
      <w:r>
        <w:t xml:space="preserve">La primera de ellas, y la que quizás mayor impacto pueda llegar a tener es la recolección de datos en tiempo real. Si se consiguen actualizar datos continuamente, el índice de uso de la herramienta crecerá exponencial y drásticamente, ya que se ajustará mucho mejor a lo que los usuarios requieren, inmediatez </w:t>
      </w:r>
      <w:commentRangeStart w:id="166"/>
      <w:r>
        <w:fldChar w:fldCharType="begin"/>
      </w:r>
      <w:r>
        <w:instrText xml:space="preserve"> ADDIN ZOTERO_ITEM CSL_CITATION {"citationID":"Xz6oLWn5","properties":{"formattedCitation":"(Linares, 2024)","plainCitation":"(Linares, 2024)","noteIndex":0},"citationItems":[{"id":131,"uris":["http://zotero.org/users/local/gYoK5uc9/items/Z3ZIZCXM"],"itemData":{"id":131,"type":"post-weblog","abstract":"La inmediatez se ha convertido en uno de los temas centrales de discusión en la filosofía contemporánea y la teoría social del siglo XXI. En una época","container-title":"Jot Down","language":"es","note":"section: Filosofía","title":"La inmediatez, el principal problema del siglo XXI - Jot Down Cultural Magazine","URL":"https://www.jotdown.es/2024/06/la-inmediatez-el-principal-problema-del-siglo-xxi/","author":[{"family":"Linares","given":"Laura"}],"accessed":{"date-parts":[["2024",9,8]]},"issued":{"date-parts":[["2024",6,25]]}}}],"schema":"https://github.com/citation-style-language/schema/raw/master/csl-citation.json"} </w:instrText>
      </w:r>
      <w:r>
        <w:fldChar w:fldCharType="separate"/>
      </w:r>
      <w:r w:rsidRPr="00CC51BE">
        <w:rPr>
          <w:rFonts w:ascii="Calibri" w:hAnsi="Calibri" w:cs="Calibri"/>
        </w:rPr>
        <w:t>(Linares, 2024)</w:t>
      </w:r>
      <w:r>
        <w:fldChar w:fldCharType="end"/>
      </w:r>
      <w:commentRangeEnd w:id="166"/>
      <w:r>
        <w:rPr>
          <w:rStyle w:val="Refdecomentario"/>
        </w:rPr>
        <w:commentReference w:id="166"/>
      </w:r>
      <w:r>
        <w:t>.</w:t>
      </w:r>
      <w:r w:rsidR="008F1CD2">
        <w:t xml:space="preserve"> Para ello, es esencial la </w:t>
      </w:r>
      <w:r w:rsidR="00321597">
        <w:t xml:space="preserve">exhaustiva </w:t>
      </w:r>
      <w:r w:rsidR="008F1CD2">
        <w:t>valoración de todos los potenciales impactos que puedan afectar</w:t>
      </w:r>
      <w:r w:rsidR="00696CF7">
        <w:t xml:space="preserve">. </w:t>
      </w:r>
      <w:r w:rsidR="00321597">
        <w:t>Algunos ejemplos que valorar</w:t>
      </w:r>
      <w:r w:rsidR="00696CF7">
        <w:t xml:space="preserve"> podrían ser</w:t>
      </w:r>
      <w:r w:rsidR="008F1CD2">
        <w:t xml:space="preserve"> la cantidad de datos</w:t>
      </w:r>
      <w:r w:rsidR="00696CF7">
        <w:t xml:space="preserve"> que se recogerá </w:t>
      </w:r>
      <w:r w:rsidR="008F1CD2">
        <w:t xml:space="preserve">y la capacidad de procesamiento </w:t>
      </w:r>
      <w:r w:rsidR="00696CF7">
        <w:t>que se requerirá,</w:t>
      </w:r>
      <w:r w:rsidR="008F1CD2">
        <w:t xml:space="preserve"> por ejemplo.</w:t>
      </w:r>
    </w:p>
    <w:p w14:paraId="290EE0FB" w14:textId="4F339267" w:rsidR="00CC51BE" w:rsidRDefault="00CC51BE" w:rsidP="00E62AD5">
      <w:r>
        <w:t>Otro punto a tratar en un futuro puede ser el almacenamiento de los datos. En este proyecto, se ha decantado por la funcionalidad en local de una base de datos</w:t>
      </w:r>
      <w:r w:rsidR="00696CF7">
        <w:t xml:space="preserve">, almacenando copias </w:t>
      </w:r>
      <w:r w:rsidR="00321597">
        <w:t xml:space="preserve">de seguridad </w:t>
      </w:r>
      <w:r w:rsidR="00696CF7">
        <w:t>en local y en un repositorio</w:t>
      </w:r>
      <w:r>
        <w:t>. Sin embargo, en un</w:t>
      </w:r>
      <w:r w:rsidR="008F1CD2">
        <w:t xml:space="preserve">a magnitud mayor, se </w:t>
      </w:r>
      <w:r w:rsidR="00696CF7">
        <w:t>debería</w:t>
      </w:r>
      <w:r w:rsidR="008F1CD2">
        <w:t xml:space="preserve"> valorar un clúster como almacenamiento de datos, incluyendo incluso</w:t>
      </w:r>
      <w:r w:rsidR="00696CF7">
        <w:t xml:space="preserve"> replicas automáticas para las copias de seguridad.</w:t>
      </w:r>
    </w:p>
    <w:p w14:paraId="212EA804" w14:textId="04E80443" w:rsidR="00696CF7" w:rsidRDefault="00696CF7" w:rsidP="00E62AD5">
      <w:r>
        <w:t>Como ya se ha mencionado en varias ocasiones, la transversalización de este pro</w:t>
      </w:r>
      <w:r w:rsidR="00F9494C">
        <w:t>ceso</w:t>
      </w:r>
      <w:r>
        <w:t xml:space="preserve"> </w:t>
      </w:r>
      <w:r w:rsidR="00321597">
        <w:t>está directamente ligad</w:t>
      </w:r>
      <w:r w:rsidR="00F9494C">
        <w:t>a</w:t>
      </w:r>
      <w:r>
        <w:t xml:space="preserve"> </w:t>
      </w:r>
      <w:r w:rsidR="00321597">
        <w:t>con el progreso de este proyecto</w:t>
      </w:r>
      <w:r>
        <w:t xml:space="preserve">. Existen infinidad de formas de aplicarlo, desde la </w:t>
      </w:r>
      <w:r w:rsidR="00321597">
        <w:t>expansión</w:t>
      </w:r>
      <w:r>
        <w:t xml:space="preserve"> del límite geográfico que actualmente se delimita en el País Vasco hasta la inserción de </w:t>
      </w:r>
      <w:r w:rsidR="00321597">
        <w:t>otros tipos</w:t>
      </w:r>
      <w:r>
        <w:t xml:space="preserve"> de datos que ayuden en el análisis.</w:t>
      </w:r>
      <w:r w:rsidR="00321597">
        <w:t xml:space="preserve"> En cualquiera de las casuísticas presentadas, es recomendable actualizar varias de las fases del proceso, especialmente el análisis y la visualización de los resultad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67" w:name="_Toc176796691"/>
      <w:r>
        <w:lastRenderedPageBreak/>
        <w:t>Referencias bibliográficas</w:t>
      </w:r>
      <w:bookmarkEnd w:id="167"/>
    </w:p>
    <w:p w14:paraId="1AB1D303" w14:textId="18BE9532" w:rsidR="000D09A0" w:rsidRPr="00523BC3" w:rsidRDefault="006D3B11" w:rsidP="006D3B11">
      <w:pPr>
        <w:rPr>
          <w:i/>
          <w:iCs/>
        </w:rPr>
      </w:pPr>
      <w:r w:rsidRPr="00523BC3">
        <w:rPr>
          <w:i/>
          <w:iCs/>
        </w:rPr>
        <w:t>Ejemplos:</w:t>
      </w:r>
    </w:p>
    <w:p w14:paraId="4CA55277" w14:textId="3A77B47A" w:rsidR="00A75783" w:rsidRPr="00CA5158" w:rsidRDefault="00A75783" w:rsidP="00194057">
      <w:pPr>
        <w:pStyle w:val="Referenciasbibliogrficas"/>
        <w:rPr>
          <w:i/>
          <w:iCs/>
          <w:u w:val="single"/>
          <w:lang w:val="es-ES"/>
        </w:rPr>
      </w:pPr>
      <w:r w:rsidRPr="00523BC3">
        <w:rPr>
          <w:i/>
          <w:iCs/>
          <w:highlight w:val="yellow"/>
          <w:lang w:val="es-ES"/>
        </w:rPr>
        <w:t xml:space="preserve">Swanson, E., Barnes, M., Fall, A. M., &amp; Roberts, G. (2017). </w:t>
      </w:r>
      <w:r w:rsidRPr="00855D70">
        <w:rPr>
          <w:i/>
          <w:iCs/>
          <w:highlight w:val="yellow"/>
        </w:rPr>
        <w:t xml:space="preserve">Predictors of Reading Comprehension Among Struggling Readers Who Exhibit Differing Levels of Inattention and Hyperactivity. </w:t>
      </w:r>
      <w:r w:rsidRPr="00CA5158">
        <w:rPr>
          <w:i/>
          <w:iCs/>
          <w:highlight w:val="yellow"/>
          <w:lang w:val="es-ES"/>
        </w:rPr>
        <w:t>Reading &amp; Writing Quarterly, 34(2), 132-146. doi:</w:t>
      </w:r>
      <w:r w:rsidRPr="00CA5158">
        <w:rPr>
          <w:i/>
          <w:iCs/>
          <w:highlight w:val="yellow"/>
          <w:u w:val="single"/>
          <w:lang w:val="es-ES"/>
        </w:rPr>
        <w:t>10.1080/10573569.2017.1359712</w:t>
      </w:r>
    </w:p>
    <w:p w14:paraId="23637BFD" w14:textId="77777777" w:rsidR="00CC51BE" w:rsidRPr="00523BC3" w:rsidRDefault="00AF4FFA" w:rsidP="00523BC3">
      <w:pPr>
        <w:pStyle w:val="Referenciasbibliogrficas"/>
        <w:rPr>
          <w:i/>
          <w:iCs/>
          <w:lang w:val="es-ES"/>
        </w:rPr>
      </w:pPr>
      <w:r w:rsidRPr="00855D70">
        <w:rPr>
          <w:lang w:val="es-ES"/>
        </w:rPr>
        <w:fldChar w:fldCharType="begin"/>
      </w:r>
      <w:r w:rsidR="00B51D81" w:rsidRPr="00523BC3">
        <w:rPr>
          <w:lang w:val="es-ES"/>
        </w:rPr>
        <w:instrText xml:space="preserve"> ADDIN ZOTERO_BIBL {"uncited":[],"omitted":[],"custom":[]} CSL_BIBLIOGRAPHY </w:instrText>
      </w:r>
      <w:r w:rsidRPr="00855D70">
        <w:rPr>
          <w:lang w:val="es-ES"/>
        </w:rPr>
        <w:fldChar w:fldCharType="separate"/>
      </w:r>
      <w:r w:rsidR="00CC51BE" w:rsidRPr="00523BC3">
        <w:rPr>
          <w:i/>
          <w:iCs/>
          <w:lang w:val="es-ES"/>
        </w:rPr>
        <w:t>45 personas murieron en las carreteras en Euskadi en 2023, casi la mitad motoristas, viandantes o ciclistas. (2024, enero 4). elDiario.es. https://www.eldiario.es/euskadi/45-personas-murieron-carreteras-euskadi-2023-mitad-motoristas-viandantes-ciclistas_1_10813252.html</w:t>
      </w:r>
    </w:p>
    <w:p w14:paraId="3A984F62" w14:textId="77777777" w:rsidR="00CC51BE" w:rsidRPr="00CC51BE" w:rsidRDefault="00CC51BE" w:rsidP="00CC51BE">
      <w:pPr>
        <w:pStyle w:val="Bibliografa"/>
        <w:rPr>
          <w:rFonts w:ascii="Calibri" w:hAnsi="Calibri" w:cs="Calibri"/>
        </w:rPr>
      </w:pPr>
      <w:r w:rsidRPr="00CC51BE">
        <w:rPr>
          <w:rFonts w:ascii="Calibri" w:hAnsi="Calibri" w:cs="Calibri"/>
        </w:rPr>
        <w:t xml:space="preserve">Agencia Estatal de Meteorología. (s. f.). </w:t>
      </w:r>
      <w:r w:rsidRPr="00CC51BE">
        <w:rPr>
          <w:rFonts w:ascii="Calibri" w:hAnsi="Calibri" w:cs="Calibri"/>
          <w:i/>
          <w:iCs/>
        </w:rPr>
        <w:t>MeteoRuta—Agencia Estatal de Meteorología—AEMET. Gobierno de España</w:t>
      </w:r>
      <w:r w:rsidRPr="00CC51BE">
        <w:rPr>
          <w:rFonts w:ascii="Calibri" w:hAnsi="Calibri" w:cs="Calibri"/>
        </w:rPr>
        <w:t>. Recuperado 15 de abril de 2024, de https://www.aemet.es/es/eltiempo/prediccion/meteoruta</w:t>
      </w:r>
    </w:p>
    <w:p w14:paraId="002A3E78" w14:textId="77777777" w:rsidR="00CC51BE" w:rsidRPr="00CC51BE" w:rsidRDefault="00CC51BE" w:rsidP="00CC51BE">
      <w:pPr>
        <w:pStyle w:val="Bibliografa"/>
        <w:rPr>
          <w:rFonts w:ascii="Calibri" w:hAnsi="Calibri" w:cs="Calibri"/>
        </w:rPr>
      </w:pPr>
      <w:r w:rsidRPr="00CC51BE">
        <w:rPr>
          <w:rFonts w:ascii="Calibri" w:hAnsi="Calibri" w:cs="Calibri"/>
        </w:rPr>
        <w:t xml:space="preserve">Analytics, B. (2023, septiembre 14). </w:t>
      </w:r>
      <w:r w:rsidRPr="00CC51BE">
        <w:rPr>
          <w:rFonts w:ascii="Calibri" w:hAnsi="Calibri" w:cs="Calibri"/>
          <w:i/>
          <w:iCs/>
        </w:rPr>
        <w:t>Business intelligence y visualización de datos: Beneficios y herramientas imprescindibles - Bimex Analytics</w:t>
      </w:r>
      <w:r w:rsidRPr="00CC51BE">
        <w:rPr>
          <w:rFonts w:ascii="Calibri" w:hAnsi="Calibri" w:cs="Calibri"/>
        </w:rPr>
        <w:t>. Business intelligence y visualización de datos: beneficios y herramientas imprescindibles - Bimex Analytics. 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FAB293A" w14:textId="77777777" w:rsidR="00CC51BE" w:rsidRPr="00CC51BE" w:rsidRDefault="00CC51BE" w:rsidP="00CC51BE">
      <w:pPr>
        <w:pStyle w:val="Bibliografa"/>
        <w:rPr>
          <w:rFonts w:ascii="Calibri" w:hAnsi="Calibri" w:cs="Calibri"/>
        </w:rPr>
      </w:pPr>
      <w:r w:rsidRPr="00CC51BE">
        <w:rPr>
          <w:rFonts w:ascii="Calibri" w:hAnsi="Calibri" w:cs="Calibri"/>
          <w:i/>
          <w:iCs/>
        </w:rPr>
        <w:t>Apache Cassandra | Apache Cassandra Documentation</w:t>
      </w:r>
      <w:r w:rsidRPr="00CC51BE">
        <w:rPr>
          <w:rFonts w:ascii="Calibri" w:hAnsi="Calibri" w:cs="Calibri"/>
        </w:rPr>
        <w:t>. (s. f.). [Apache Cassandra]. Recuperado 19 de mayo de 2024, de https://cassandra.apache.org/_/index.html</w:t>
      </w:r>
    </w:p>
    <w:p w14:paraId="145999A6" w14:textId="77777777" w:rsidR="00CC51BE" w:rsidRPr="00CC51BE" w:rsidRDefault="00CC51BE" w:rsidP="00CC51BE">
      <w:pPr>
        <w:pStyle w:val="Bibliografa"/>
        <w:rPr>
          <w:rFonts w:ascii="Calibri" w:hAnsi="Calibri" w:cs="Calibri"/>
        </w:rPr>
      </w:pPr>
      <w:r w:rsidRPr="00CC51BE">
        <w:rPr>
          <w:rFonts w:ascii="Calibri" w:hAnsi="Calibri" w:cs="Calibri"/>
          <w:i/>
          <w:iCs/>
        </w:rPr>
        <w:lastRenderedPageBreak/>
        <w:t>Base de datos rentable y de alto rendimiento</w:t>
      </w:r>
      <w:r w:rsidRPr="00CC51BE">
        <w:rPr>
          <w:rFonts w:ascii="Calibri" w:hAnsi="Calibri" w:cs="Calibri"/>
        </w:rPr>
        <w:t>. (s. f.). [Oracle]. Recuperado 19 de mayo de 2024, de https://www.oracle.com/es/database/</w:t>
      </w:r>
    </w:p>
    <w:p w14:paraId="4C6835AB" w14:textId="77777777" w:rsidR="00CC51BE" w:rsidRPr="00CC51BE" w:rsidRDefault="00CC51BE" w:rsidP="00CC51BE">
      <w:pPr>
        <w:pStyle w:val="Bibliografa"/>
        <w:rPr>
          <w:rFonts w:ascii="Calibri" w:hAnsi="Calibri" w:cs="Calibri"/>
        </w:rPr>
      </w:pPr>
      <w:r w:rsidRPr="00CC51BE">
        <w:rPr>
          <w:rFonts w:ascii="Calibri" w:hAnsi="Calibri" w:cs="Calibri"/>
          <w:i/>
          <w:iCs/>
        </w:rPr>
        <w:t>Bases de datos no relacionales | Bases de datos de gráficos | AWS</w:t>
      </w:r>
      <w:r w:rsidRPr="00CC51BE">
        <w:rPr>
          <w:rFonts w:ascii="Calibri" w:hAnsi="Calibri" w:cs="Calibri"/>
        </w:rPr>
        <w:t>. (s. f.). Amazon Web Services, Inc. Recuperado 19 de mayo de 2024, de https://aws.amazon.com/es/nosql/</w:t>
      </w:r>
    </w:p>
    <w:p w14:paraId="54DFBC15" w14:textId="77777777" w:rsidR="00CC51BE" w:rsidRPr="00CC51BE" w:rsidRDefault="00CC51BE" w:rsidP="00CC51BE">
      <w:pPr>
        <w:pStyle w:val="Bibliografa"/>
        <w:rPr>
          <w:rFonts w:ascii="Calibri" w:hAnsi="Calibri" w:cs="Calibri"/>
        </w:rPr>
      </w:pPr>
      <w:r w:rsidRPr="00CC51B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263F5F1A" w14:textId="77777777" w:rsidR="00CC51BE" w:rsidRPr="00CC51BE" w:rsidRDefault="00CC51BE" w:rsidP="00CC51BE">
      <w:pPr>
        <w:pStyle w:val="Bibliografa"/>
        <w:rPr>
          <w:rFonts w:ascii="Calibri" w:hAnsi="Calibri" w:cs="Calibri"/>
        </w:rPr>
      </w:pPr>
      <w:r w:rsidRPr="00CC51BE">
        <w:rPr>
          <w:rFonts w:ascii="Calibri" w:hAnsi="Calibri" w:cs="Calibri"/>
        </w:rPr>
        <w:t xml:space="preserve">Casero, A. (2023, septiembre 14). Control de versiones con Git: Conceptos básicos. </w:t>
      </w:r>
      <w:r w:rsidRPr="00CC51BE">
        <w:rPr>
          <w:rFonts w:ascii="Calibri" w:hAnsi="Calibri" w:cs="Calibri"/>
          <w:i/>
          <w:iCs/>
        </w:rPr>
        <w:t>Control de versiones con Git: conceptos básicos</w:t>
      </w:r>
      <w:r w:rsidRPr="00CC51BE">
        <w:rPr>
          <w:rFonts w:ascii="Calibri" w:hAnsi="Calibri" w:cs="Calibri"/>
        </w:rPr>
        <w:t>. https://keepcoding.io/blog/control-de-versiones-con-git/</w:t>
      </w:r>
    </w:p>
    <w:p w14:paraId="68302A61"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Castro, D. (2022, febrero 21). ¿API? Todo lo que debes saber. </w:t>
      </w:r>
      <w:r w:rsidRPr="00CC51BE">
        <w:rPr>
          <w:rFonts w:ascii="Calibri" w:hAnsi="Calibri" w:cs="Calibri"/>
          <w:i/>
          <w:iCs/>
          <w:lang w:val="en-GB"/>
        </w:rPr>
        <w:t>Medium</w:t>
      </w:r>
      <w:r w:rsidRPr="00CC51BE">
        <w:rPr>
          <w:rFonts w:ascii="Calibri" w:hAnsi="Calibri" w:cs="Calibri"/>
          <w:lang w:val="en-GB"/>
        </w:rPr>
        <w:t>. https://davidcasr.medium.com/api-todo-lo-que-debes-saber-d8b011d30aff</w:t>
      </w:r>
    </w:p>
    <w:p w14:paraId="1AD6C573" w14:textId="77777777" w:rsidR="00CC51BE" w:rsidRPr="00CC51BE" w:rsidRDefault="00CC51BE" w:rsidP="00CC51BE">
      <w:pPr>
        <w:pStyle w:val="Bibliografa"/>
        <w:rPr>
          <w:rFonts w:ascii="Calibri" w:hAnsi="Calibri" w:cs="Calibri"/>
        </w:rPr>
      </w:pPr>
      <w:r w:rsidRPr="00CC51BE">
        <w:rPr>
          <w:rFonts w:ascii="Calibri" w:hAnsi="Calibri" w:cs="Calibri"/>
        </w:rPr>
        <w:t xml:space="preserve">Cesvimap. (2021, septiembre 4). Influencia de la climatología en los accidentes de tráfico. </w:t>
      </w:r>
      <w:r w:rsidRPr="00CC51BE">
        <w:rPr>
          <w:rFonts w:ascii="Calibri" w:hAnsi="Calibri" w:cs="Calibri"/>
          <w:i/>
          <w:iCs/>
        </w:rPr>
        <w:t>Revista CESVIMAP</w:t>
      </w:r>
      <w:r w:rsidRPr="00CC51BE">
        <w:rPr>
          <w:rFonts w:ascii="Calibri" w:hAnsi="Calibri" w:cs="Calibri"/>
        </w:rPr>
        <w:t>. https://www.revistacesvimap.com/influencia-de-la-climatologia-en-los-accidentes-de-trafico/</w:t>
      </w:r>
    </w:p>
    <w:p w14:paraId="3C618A12" w14:textId="77777777" w:rsidR="00CC51BE" w:rsidRPr="00CC51BE" w:rsidRDefault="00CC51BE" w:rsidP="00CC51BE">
      <w:pPr>
        <w:pStyle w:val="Bibliografa"/>
        <w:rPr>
          <w:rFonts w:ascii="Calibri" w:hAnsi="Calibri" w:cs="Calibri"/>
        </w:rPr>
      </w:pPr>
      <w:r w:rsidRPr="00CC51BE">
        <w:rPr>
          <w:rFonts w:ascii="Calibri" w:hAnsi="Calibri" w:cs="Calibri"/>
        </w:rPr>
        <w:t xml:space="preserve">Comobity, la App «segura» para ciclistas. (2015, noviembre 13). </w:t>
      </w:r>
      <w:r w:rsidRPr="00CC51BE">
        <w:rPr>
          <w:rFonts w:ascii="Calibri" w:hAnsi="Calibri" w:cs="Calibri"/>
          <w:i/>
          <w:iCs/>
        </w:rPr>
        <w:t>13 de noviembre de 2015</w:t>
      </w:r>
      <w:r w:rsidRPr="00CC51BE">
        <w:rPr>
          <w:rFonts w:ascii="Calibri" w:hAnsi="Calibri" w:cs="Calibri"/>
        </w:rPr>
        <w:t>. https://revista.dgt.es/es/reportajes/2015/11NOVIEMBRE/1113Comobity-la-App-segura-para-ciclistas.shtml</w:t>
      </w:r>
    </w:p>
    <w:p w14:paraId="04FA9E59"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Daniel. (2022, enero 10). Data Warehouse: ¿qué es y cómo utilizarlo? </w:t>
      </w:r>
      <w:r w:rsidRPr="00CC51BE">
        <w:rPr>
          <w:rFonts w:ascii="Calibri" w:hAnsi="Calibri" w:cs="Calibri"/>
          <w:i/>
          <w:iCs/>
        </w:rPr>
        <w:t>Formación en ciencia de datos | DataScientest.com</w:t>
      </w:r>
      <w:r w:rsidRPr="00CC51BE">
        <w:rPr>
          <w:rFonts w:ascii="Calibri" w:hAnsi="Calibri" w:cs="Calibri"/>
        </w:rPr>
        <w:t>. https://datascientest.com/es/data-warehouse-que-es-y-como-utilizarlo</w:t>
      </w:r>
    </w:p>
    <w:p w14:paraId="1D996C97" w14:textId="77777777" w:rsidR="00CC51BE" w:rsidRPr="00CC51BE" w:rsidRDefault="00CC51BE" w:rsidP="00CC51BE">
      <w:pPr>
        <w:pStyle w:val="Bibliografa"/>
        <w:rPr>
          <w:rFonts w:ascii="Calibri" w:hAnsi="Calibri" w:cs="Calibri"/>
        </w:rPr>
      </w:pPr>
      <w:r w:rsidRPr="00CC51BE">
        <w:rPr>
          <w:rFonts w:ascii="Calibri" w:hAnsi="Calibri" w:cs="Calibri"/>
        </w:rPr>
        <w:t xml:space="preserve">Datademia. (2021, septiembre 6). ¿Qué es Web Scraping? </w:t>
      </w:r>
      <w:r w:rsidRPr="00CC51BE">
        <w:rPr>
          <w:rFonts w:ascii="Calibri" w:hAnsi="Calibri" w:cs="Calibri"/>
          <w:i/>
          <w:iCs/>
        </w:rPr>
        <w:t>Datademia</w:t>
      </w:r>
      <w:r w:rsidRPr="00CC51BE">
        <w:rPr>
          <w:rFonts w:ascii="Calibri" w:hAnsi="Calibri" w:cs="Calibri"/>
        </w:rPr>
        <w:t>. https://datademia.es/blog/que-es-web-scraping</w:t>
      </w:r>
    </w:p>
    <w:p w14:paraId="21E78F6F"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Esmerado, J. (2024, enero 20). Las 5 etapas del ciclo de vida de los datos. </w:t>
      </w:r>
      <w:r w:rsidRPr="00CC51BE">
        <w:rPr>
          <w:rFonts w:ascii="Calibri" w:hAnsi="Calibri" w:cs="Calibri"/>
          <w:i/>
          <w:iCs/>
          <w:lang w:val="en-GB"/>
        </w:rPr>
        <w:t>Medium</w:t>
      </w:r>
      <w:r w:rsidRPr="00CC51BE">
        <w:rPr>
          <w:rFonts w:ascii="Calibri" w:hAnsi="Calibri" w:cs="Calibri"/>
          <w:lang w:val="en-GB"/>
        </w:rPr>
        <w:t>. https://medium.com/@esmeradovela/las-5-etapas-del-ciclo-de-vida-de-los-datos-f4ddc3c1ed3f</w:t>
      </w:r>
    </w:p>
    <w:p w14:paraId="4B76601A" w14:textId="77777777" w:rsidR="00CC51BE" w:rsidRPr="00CC51BE" w:rsidRDefault="00CC51BE" w:rsidP="00CC51BE">
      <w:pPr>
        <w:pStyle w:val="Bibliografa"/>
        <w:rPr>
          <w:rFonts w:ascii="Calibri" w:hAnsi="Calibri" w:cs="Calibri"/>
        </w:rPr>
      </w:pPr>
      <w:r w:rsidRPr="00CC51BE">
        <w:rPr>
          <w:rFonts w:ascii="Calibri" w:hAnsi="Calibri" w:cs="Calibri"/>
        </w:rPr>
        <w:t xml:space="preserve">Eurosport. (2023, noviembre 24). Muere un ciclista vasco de 19 años al ser atropellado mientras entrenaba—Eurosport. </w:t>
      </w:r>
      <w:r w:rsidRPr="00CC51BE">
        <w:rPr>
          <w:rFonts w:ascii="Calibri" w:hAnsi="Calibri" w:cs="Calibri"/>
          <w:i/>
          <w:iCs/>
        </w:rPr>
        <w:t>Eurosport Espana</w:t>
      </w:r>
      <w:r w:rsidRPr="00CC51BE">
        <w:rPr>
          <w:rFonts w:ascii="Calibri" w:hAnsi="Calibri" w:cs="Calibri"/>
        </w:rPr>
        <w:t>. https://www.eurosport.es/ciclismo/muere-un-ciclista-vasco-de-19-anos-horas-despues-de-ser-arrollado-por-un-coche-mientras-entrenaba_sto9894016/story.shtml</w:t>
      </w:r>
    </w:p>
    <w:p w14:paraId="1751A9ED"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Fernández, Y. (2019, octubre 30). Qué es Github y qué es lo que le ofrece a los desarrolladores. </w:t>
      </w:r>
      <w:r w:rsidRPr="00CC51BE">
        <w:rPr>
          <w:rFonts w:ascii="Calibri" w:hAnsi="Calibri" w:cs="Calibri"/>
          <w:i/>
          <w:iCs/>
          <w:lang w:val="en-GB"/>
        </w:rPr>
        <w:t>Xataka</w:t>
      </w:r>
      <w:r w:rsidRPr="00CC51BE">
        <w:rPr>
          <w:rFonts w:ascii="Calibri" w:hAnsi="Calibri" w:cs="Calibri"/>
          <w:lang w:val="en-GB"/>
        </w:rPr>
        <w:t>. https://www.xataka.com/basics/que-github-que-que-le-ofrece-a-desarrolladores</w:t>
      </w:r>
    </w:p>
    <w:p w14:paraId="32F0B2D4" w14:textId="77777777" w:rsidR="00CC51BE" w:rsidRPr="00CC51BE" w:rsidRDefault="00CC51BE" w:rsidP="00CC51BE">
      <w:pPr>
        <w:pStyle w:val="Bibliografa"/>
        <w:rPr>
          <w:rFonts w:ascii="Calibri" w:hAnsi="Calibri" w:cs="Calibri"/>
        </w:rPr>
      </w:pPr>
      <w:r w:rsidRPr="00CC51BE">
        <w:rPr>
          <w:rFonts w:ascii="Calibri" w:hAnsi="Calibri" w:cs="Calibri"/>
          <w:i/>
          <w:iCs/>
        </w:rPr>
        <w:t>GanttProject: Características, ventajas y desventajas</w:t>
      </w:r>
      <w:r w:rsidRPr="00CC51BE">
        <w:rPr>
          <w:rFonts w:ascii="Calibri" w:hAnsi="Calibri" w:cs="Calibri"/>
        </w:rPr>
        <w:t>. (2024, abril 4). Gantt Chart GanttPRO Blog. https://blog.ganttpro.com/es/ganttproject-caracteristicas-ventajas-y-desventajas/</w:t>
      </w:r>
    </w:p>
    <w:p w14:paraId="57093EAA" w14:textId="77777777" w:rsidR="00CC51BE" w:rsidRPr="00CC51BE" w:rsidRDefault="00CC51BE" w:rsidP="00CC51BE">
      <w:pPr>
        <w:pStyle w:val="Bibliografa"/>
        <w:rPr>
          <w:rFonts w:ascii="Calibri" w:hAnsi="Calibri" w:cs="Calibri"/>
          <w:lang w:val="en-GB"/>
        </w:rPr>
      </w:pPr>
      <w:r w:rsidRPr="00CC51BE">
        <w:rPr>
          <w:rFonts w:ascii="Calibri" w:hAnsi="Calibri" w:cs="Calibri"/>
          <w:i/>
          <w:iCs/>
        </w:rPr>
        <w:t>Información legal</w:t>
      </w:r>
      <w:r w:rsidRPr="00CC51BE">
        <w:rPr>
          <w:rFonts w:ascii="Calibri" w:hAnsi="Calibri" w:cs="Calibri"/>
        </w:rPr>
        <w:t xml:space="preserve">. (2010, marzo 17). </w:t>
      </w:r>
      <w:r w:rsidRPr="00CC51BE">
        <w:rPr>
          <w:rFonts w:ascii="Calibri" w:hAnsi="Calibri" w:cs="Calibri"/>
          <w:lang w:val="en-GB"/>
        </w:rPr>
        <w:t>[Open Data Euskadi]. https://opendata.euskadi.eus/general/-/informacion-legal-opendata/</w:t>
      </w:r>
    </w:p>
    <w:p w14:paraId="18B5DCD2" w14:textId="77777777" w:rsidR="00CC51BE" w:rsidRPr="00CC51BE" w:rsidRDefault="00CC51BE" w:rsidP="00CC51BE">
      <w:pPr>
        <w:pStyle w:val="Bibliografa"/>
        <w:rPr>
          <w:rFonts w:ascii="Calibri" w:hAnsi="Calibri" w:cs="Calibri"/>
        </w:rPr>
      </w:pPr>
      <w:r w:rsidRPr="00CC51BE">
        <w:rPr>
          <w:rFonts w:ascii="Calibri" w:hAnsi="Calibri" w:cs="Calibri"/>
          <w:i/>
          <w:iCs/>
        </w:rPr>
        <w:t>Información meteorológica tráfico—Incidencias en carretera</w:t>
      </w:r>
      <w:r w:rsidRPr="00CC51BE">
        <w:rPr>
          <w:rFonts w:ascii="Calibri" w:hAnsi="Calibri" w:cs="Calibri"/>
        </w:rPr>
        <w:t>. (s. f.). www.tutiempo.net. Recuperado 15 de abril de 2024, de https://www.tutiempo.net/trafico.html</w:t>
      </w:r>
    </w:p>
    <w:p w14:paraId="13E52EB2"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Lanzan una app para detectar automáticamente los accident... (2022, noviembre 26). </w:t>
      </w:r>
      <w:r w:rsidRPr="00CC51BE">
        <w:rPr>
          <w:rFonts w:ascii="Calibri" w:hAnsi="Calibri" w:cs="Calibri"/>
          <w:i/>
          <w:iCs/>
        </w:rPr>
        <w:t>Ciclismo a Fondo</w:t>
      </w:r>
      <w:r w:rsidRPr="00CC51BE">
        <w:rPr>
          <w:rFonts w:ascii="Calibri" w:hAnsi="Calibri" w:cs="Calibri"/>
        </w:rPr>
        <w:t>. https://www.ciclismoafondo.es/noticias/lanzan-app-detectar-automaticamente-accidentes-ciclistas_268495_102.html</w:t>
      </w:r>
    </w:p>
    <w:p w14:paraId="5A3D244D" w14:textId="77777777" w:rsidR="00CC51BE" w:rsidRPr="00CC51BE" w:rsidRDefault="00CC51BE" w:rsidP="00CC51BE">
      <w:pPr>
        <w:pStyle w:val="Bibliografa"/>
        <w:rPr>
          <w:rFonts w:ascii="Calibri" w:hAnsi="Calibri" w:cs="Calibri"/>
        </w:rPr>
      </w:pPr>
      <w:r w:rsidRPr="00CC51BE">
        <w:rPr>
          <w:rFonts w:ascii="Calibri" w:hAnsi="Calibri" w:cs="Calibri"/>
        </w:rPr>
        <w:t>Ley Orgánica 3/2018, de 5 de diciembre, de Protección de Datos Personales y garantía de los derechos digitales, Pub. L. No. Ley Orgánica 3/2018, BOE-A-2018-16673 119788 (2018). https://www.boe.es/eli/es/lo/2018/12/05/3</w:t>
      </w:r>
    </w:p>
    <w:p w14:paraId="76A67C4E"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Linares, L. (2024, junio 25). La inmediatez, el principal problema del siglo XXI - Jot Down Cultural Magazine. </w:t>
      </w:r>
      <w:r w:rsidRPr="00CC51BE">
        <w:rPr>
          <w:rFonts w:ascii="Calibri" w:hAnsi="Calibri" w:cs="Calibri"/>
          <w:i/>
          <w:iCs/>
          <w:lang w:val="en-GB"/>
        </w:rPr>
        <w:t>Jot Down</w:t>
      </w:r>
      <w:r w:rsidRPr="00CC51BE">
        <w:rPr>
          <w:rFonts w:ascii="Calibri" w:hAnsi="Calibri" w:cs="Calibri"/>
          <w:lang w:val="en-GB"/>
        </w:rPr>
        <w:t>. https://www.jotdown.es/2024/06/la-inmediatez-el-principal-problema-del-siglo-xxi/</w:t>
      </w:r>
    </w:p>
    <w:p w14:paraId="6BFBB079" w14:textId="77777777" w:rsidR="00CC51BE" w:rsidRPr="00CC51BE" w:rsidRDefault="00CC51BE" w:rsidP="00CC51BE">
      <w:pPr>
        <w:pStyle w:val="Bibliografa"/>
        <w:rPr>
          <w:rFonts w:ascii="Calibri" w:hAnsi="Calibri" w:cs="Calibri"/>
        </w:rPr>
      </w:pPr>
      <w:r w:rsidRPr="00CC51BE">
        <w:rPr>
          <w:rFonts w:ascii="Calibri" w:hAnsi="Calibri" w:cs="Calibri"/>
        </w:rPr>
        <w:t xml:space="preserve">López, J. F. (2018, febrero 21). </w:t>
      </w:r>
      <w:r w:rsidRPr="00CC51BE">
        <w:rPr>
          <w:rFonts w:ascii="Calibri" w:hAnsi="Calibri" w:cs="Calibri"/>
          <w:i/>
          <w:iCs/>
        </w:rPr>
        <w:t>Teorema de Bayes—Qué es, fórmula y ejemplos</w:t>
      </w:r>
      <w:r w:rsidRPr="00CC51BE">
        <w:rPr>
          <w:rFonts w:ascii="Calibri" w:hAnsi="Calibri" w:cs="Calibri"/>
        </w:rPr>
        <w:t>. Economipedia. https://economipedia.com/definiciones/teorema-de-bayes.html</w:t>
      </w:r>
    </w:p>
    <w:p w14:paraId="31AE00C7" w14:textId="77777777" w:rsidR="00CC51BE" w:rsidRPr="00CC51BE" w:rsidRDefault="00CC51BE" w:rsidP="00CC51BE">
      <w:pPr>
        <w:pStyle w:val="Bibliografa"/>
        <w:rPr>
          <w:rFonts w:ascii="Calibri" w:hAnsi="Calibri" w:cs="Calibri"/>
        </w:rPr>
      </w:pPr>
      <w:r w:rsidRPr="00CC51BE">
        <w:rPr>
          <w:rFonts w:ascii="Calibri" w:hAnsi="Calibri" w:cs="Calibri"/>
        </w:rPr>
        <w:t xml:space="preserve">Mapa interactivo de la DGT y AEMET, esencial para planificar tu ruta cuando hace mal tiempo. (2023, febrero 24). </w:t>
      </w:r>
      <w:r w:rsidRPr="00CC51BE">
        <w:rPr>
          <w:rFonts w:ascii="Calibri" w:hAnsi="Calibri" w:cs="Calibri"/>
          <w:i/>
          <w:iCs/>
        </w:rPr>
        <w:t>La Vanguardia</w:t>
      </w:r>
      <w:r w:rsidRPr="00CC51BE">
        <w:rPr>
          <w:rFonts w:ascii="Calibri" w:hAnsi="Calibri" w:cs="Calibri"/>
        </w:rPr>
        <w:t>. https://www.lavanguardia.com/motor/consejos/20230224/8780046/mapa-carretera-interactivo-aemet-dgt-planificar-mejor-ruta-nieve-lluvia.html</w:t>
      </w:r>
    </w:p>
    <w:p w14:paraId="7B609EA4" w14:textId="77777777" w:rsidR="00CC51BE" w:rsidRPr="00CC51BE" w:rsidRDefault="00CC51BE" w:rsidP="00CC51BE">
      <w:pPr>
        <w:pStyle w:val="Bibliografa"/>
        <w:rPr>
          <w:rFonts w:ascii="Calibri" w:hAnsi="Calibri" w:cs="Calibri"/>
          <w:lang w:val="en-GB"/>
        </w:rPr>
      </w:pPr>
      <w:r w:rsidRPr="00CC51BE">
        <w:rPr>
          <w:rFonts w:ascii="Calibri" w:hAnsi="Calibri" w:cs="Calibri"/>
          <w:lang w:val="en-GB"/>
        </w:rPr>
        <w:t xml:space="preserve">Michael T. Gibson, Todd Curtin, &amp; Amit Jhalli. </w:t>
      </w:r>
      <w:r w:rsidRPr="00CC51BE">
        <w:rPr>
          <w:rFonts w:ascii="Calibri" w:hAnsi="Calibri" w:cs="Calibri"/>
        </w:rPr>
        <w:t xml:space="preserve">(2020, junio 30). Los accidentes de bicicleta más comunes | Michael T. Gibson P.A., Auto Justice Attorney. </w:t>
      </w:r>
      <w:r w:rsidRPr="00CC51BE">
        <w:rPr>
          <w:rFonts w:ascii="Calibri" w:hAnsi="Calibri" w:cs="Calibri"/>
          <w:i/>
          <w:iCs/>
          <w:lang w:val="en-GB"/>
        </w:rPr>
        <w:t>Michael T. Gibson P.A. Auto Justice Attorney</w:t>
      </w:r>
      <w:r w:rsidRPr="00CC51BE">
        <w:rPr>
          <w:rFonts w:ascii="Calibri" w:hAnsi="Calibri" w:cs="Calibri"/>
          <w:lang w:val="en-GB"/>
        </w:rPr>
        <w:t>. https://autojusticeattorney.com/es/common-bicycle-accidents/</w:t>
      </w:r>
    </w:p>
    <w:p w14:paraId="44B2FD4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MongoDB: The Developer Data Platform</w:t>
      </w:r>
      <w:r w:rsidRPr="00CC51BE">
        <w:rPr>
          <w:rFonts w:ascii="Calibri" w:hAnsi="Calibri" w:cs="Calibri"/>
          <w:lang w:val="en-GB"/>
        </w:rPr>
        <w:t xml:space="preserve">. </w:t>
      </w:r>
      <w:r w:rsidRPr="00CC51BE">
        <w:rPr>
          <w:rFonts w:ascii="Calibri" w:hAnsi="Calibri" w:cs="Calibri"/>
        </w:rPr>
        <w:t>(s. f.). MongoDB. Recuperado 19 de mayo de 2024, de https://www.mongodb.com</w:t>
      </w:r>
    </w:p>
    <w:p w14:paraId="21AC5967" w14:textId="77777777" w:rsidR="00CC51BE" w:rsidRPr="00CC51BE" w:rsidRDefault="00CC51BE" w:rsidP="00CC51BE">
      <w:pPr>
        <w:pStyle w:val="Bibliografa"/>
        <w:rPr>
          <w:rFonts w:ascii="Calibri" w:hAnsi="Calibri" w:cs="Calibri"/>
        </w:rPr>
      </w:pPr>
      <w:r w:rsidRPr="00CC51BE">
        <w:rPr>
          <w:rFonts w:ascii="Calibri" w:hAnsi="Calibri" w:cs="Calibri"/>
          <w:i/>
          <w:iCs/>
        </w:rPr>
        <w:t>MySQL</w:t>
      </w:r>
      <w:r w:rsidRPr="00CC51BE">
        <w:rPr>
          <w:rFonts w:ascii="Calibri" w:hAnsi="Calibri" w:cs="Calibri"/>
        </w:rPr>
        <w:t>. (s. f.). [MySQL]. Recuperado 19 de mayo de 2024, de https://www.mysql.com/</w:t>
      </w:r>
    </w:p>
    <w:p w14:paraId="6BEE8381"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Na8. (2023, marzo 3). </w:t>
      </w:r>
      <w:r w:rsidRPr="00CC51BE">
        <w:rPr>
          <w:rFonts w:ascii="Calibri" w:hAnsi="Calibri" w:cs="Calibri"/>
          <w:i/>
          <w:iCs/>
        </w:rPr>
        <w:t>Sets de Entrenamiento, Test y Validación | Aprende Machine Learning</w:t>
      </w:r>
      <w:r w:rsidRPr="00CC51BE">
        <w:rPr>
          <w:rFonts w:ascii="Calibri" w:hAnsi="Calibri" w:cs="Calibri"/>
        </w:rPr>
        <w:t>. Aprende Machine Learning en Español. https://www.aprendemachinelearning.com/sets-de-entrenamiento-test-validacion-cruzada/</w:t>
      </w:r>
    </w:p>
    <w:p w14:paraId="3837E9D2"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Navarro, S. (2022, abril 25). ¿Qué son Data Lakes? </w:t>
      </w:r>
      <w:r w:rsidRPr="00CC51BE">
        <w:rPr>
          <w:rFonts w:ascii="Calibri" w:hAnsi="Calibri" w:cs="Calibri"/>
          <w:lang w:val="en-GB"/>
        </w:rPr>
        <w:t xml:space="preserve">| KeepCoding Bootcamps. </w:t>
      </w:r>
      <w:r w:rsidRPr="00CC51BE">
        <w:rPr>
          <w:rFonts w:ascii="Calibri" w:hAnsi="Calibri" w:cs="Calibri"/>
          <w:i/>
          <w:iCs/>
          <w:lang w:val="en-GB"/>
        </w:rPr>
        <w:t>¿Qué son Data Lakes?</w:t>
      </w:r>
      <w:r w:rsidRPr="00CC51BE">
        <w:rPr>
          <w:rFonts w:ascii="Calibri" w:hAnsi="Calibri" w:cs="Calibri"/>
          <w:lang w:val="en-GB"/>
        </w:rPr>
        <w:t xml:space="preserve"> https://keepcoding.io/blog/data-lakes/</w:t>
      </w:r>
    </w:p>
    <w:p w14:paraId="5411DDC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Neo4j Graph Database &amp; Analytics – The Leader in Graph Databases</w:t>
      </w:r>
      <w:r w:rsidRPr="00CC51BE">
        <w:rPr>
          <w:rFonts w:ascii="Calibri" w:hAnsi="Calibri" w:cs="Calibri"/>
          <w:lang w:val="en-GB"/>
        </w:rPr>
        <w:t xml:space="preserve">. </w:t>
      </w:r>
      <w:r w:rsidRPr="00CC51BE">
        <w:rPr>
          <w:rFonts w:ascii="Calibri" w:hAnsi="Calibri" w:cs="Calibri"/>
        </w:rPr>
        <w:t>(s. f.). [Neo4j]. Graph Database &amp; Analytics. Recuperado 19 de mayo de 2024, de https://neo4j.com/</w:t>
      </w:r>
    </w:p>
    <w:p w14:paraId="4C76EA5F" w14:textId="77777777" w:rsidR="00CC51BE" w:rsidRPr="00CC51BE" w:rsidRDefault="00CC51BE" w:rsidP="00CC51BE">
      <w:pPr>
        <w:pStyle w:val="Bibliografa"/>
        <w:rPr>
          <w:rFonts w:ascii="Calibri" w:hAnsi="Calibri" w:cs="Calibri"/>
        </w:rPr>
      </w:pPr>
      <w:r w:rsidRPr="00CC51BE">
        <w:rPr>
          <w:rFonts w:ascii="Calibri" w:hAnsi="Calibri" w:cs="Calibri"/>
          <w:i/>
          <w:iCs/>
        </w:rPr>
        <w:t>Normativa</w:t>
      </w:r>
      <w:r w:rsidRPr="00CC51BE">
        <w:rPr>
          <w:rFonts w:ascii="Calibri" w:hAnsi="Calibri" w:cs="Calibri"/>
        </w:rPr>
        <w:t>. (2017, junio 14). [Normativa]. Normativa. https://opendata.euskadi.eus/sobre-open-data/-/normativa-open-data/</w:t>
      </w:r>
    </w:p>
    <w:p w14:paraId="090A23BE"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Open Data Euskadi | datos.gob.es</w:t>
      </w:r>
      <w:r w:rsidRPr="00CC51BE">
        <w:rPr>
          <w:rFonts w:ascii="Calibri" w:hAnsi="Calibri" w:cs="Calibri"/>
          <w:lang w:val="en-GB"/>
        </w:rPr>
        <w:t xml:space="preserve">. (s. f.). </w:t>
      </w:r>
      <w:r w:rsidRPr="00CC51BE">
        <w:rPr>
          <w:rFonts w:ascii="Calibri" w:hAnsi="Calibri" w:cs="Calibri"/>
        </w:rPr>
        <w:t>Recuperado 7 de junio de 2024, de https://datos.gob.es/es/iniciativas/open-data-euskadi</w:t>
      </w:r>
    </w:p>
    <w:p w14:paraId="6509F2B5"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Ortega, C. (2019, agosto 21). Métodos de recolección de datos más efectivos. </w:t>
      </w:r>
      <w:r w:rsidRPr="00CC51BE">
        <w:rPr>
          <w:rFonts w:ascii="Calibri" w:hAnsi="Calibri" w:cs="Calibri"/>
          <w:i/>
          <w:iCs/>
          <w:lang w:val="en-GB"/>
        </w:rPr>
        <w:t>QuestionPro</w:t>
      </w:r>
      <w:r w:rsidRPr="00CC51BE">
        <w:rPr>
          <w:rFonts w:ascii="Calibri" w:hAnsi="Calibri" w:cs="Calibri"/>
          <w:lang w:val="en-GB"/>
        </w:rPr>
        <w:t>. https://www.questionpro.com/blog/es/metodos-de-recoleccion-de-datos/</w:t>
      </w:r>
    </w:p>
    <w:p w14:paraId="49B0FCEB" w14:textId="77777777" w:rsidR="00CC51BE" w:rsidRPr="00CC51BE" w:rsidRDefault="00CC51BE" w:rsidP="00CC51BE">
      <w:pPr>
        <w:pStyle w:val="Bibliografa"/>
        <w:rPr>
          <w:rFonts w:ascii="Calibri" w:hAnsi="Calibri" w:cs="Calibri"/>
        </w:rPr>
      </w:pPr>
      <w:r w:rsidRPr="00CC51BE">
        <w:rPr>
          <w:rFonts w:ascii="Calibri" w:hAnsi="Calibri" w:cs="Calibri"/>
          <w:lang w:val="en-GB"/>
        </w:rPr>
        <w:t xml:space="preserve">PostgreSQL Global Development Group. (2024, mayo 19). </w:t>
      </w:r>
      <w:r w:rsidRPr="00CC51BE">
        <w:rPr>
          <w:rFonts w:ascii="Calibri" w:hAnsi="Calibri" w:cs="Calibri"/>
          <w:i/>
          <w:iCs/>
        </w:rPr>
        <w:t>PostgreSQL</w:t>
      </w:r>
      <w:r w:rsidRPr="00CC51BE">
        <w:rPr>
          <w:rFonts w:ascii="Calibri" w:hAnsi="Calibri" w:cs="Calibri"/>
        </w:rPr>
        <w:t>. PostgreSQL. https://www.postgresql.org/</w:t>
      </w:r>
    </w:p>
    <w:p w14:paraId="25E3A42E" w14:textId="77777777" w:rsidR="00CC51BE" w:rsidRPr="00CC51BE" w:rsidRDefault="00CC51BE" w:rsidP="00CC51BE">
      <w:pPr>
        <w:pStyle w:val="Bibliografa"/>
        <w:rPr>
          <w:rFonts w:ascii="Calibri" w:hAnsi="Calibri" w:cs="Calibri"/>
        </w:rPr>
      </w:pPr>
      <w:r w:rsidRPr="00CC51BE">
        <w:rPr>
          <w:rFonts w:ascii="Calibri" w:hAnsi="Calibri" w:cs="Calibri"/>
          <w:i/>
          <w:iCs/>
        </w:rPr>
        <w:t>Power BI: Visualización de datos | Microsoft Power Platform</w:t>
      </w:r>
      <w:r w:rsidRPr="00CC51BE">
        <w:rPr>
          <w:rFonts w:ascii="Calibri" w:hAnsi="Calibri" w:cs="Calibri"/>
        </w:rPr>
        <w:t>. (s. f.). [Power BI]. Recuperado 20 de mayo de 2024, de https://www.microsoft.com/es-es/power-platform/products/power-bi</w:t>
      </w:r>
    </w:p>
    <w:p w14:paraId="291E4643" w14:textId="77777777" w:rsidR="00CC51BE" w:rsidRPr="00CC51BE" w:rsidRDefault="00CC51BE" w:rsidP="00CC51BE">
      <w:pPr>
        <w:pStyle w:val="Bibliografa"/>
        <w:rPr>
          <w:rFonts w:ascii="Calibri" w:hAnsi="Calibri" w:cs="Calibri"/>
        </w:rPr>
      </w:pPr>
      <w:r w:rsidRPr="00CC51BE">
        <w:rPr>
          <w:rFonts w:ascii="Calibri" w:hAnsi="Calibri" w:cs="Calibri"/>
        </w:rPr>
        <w:t xml:space="preserve">Press, E. (2023, enero 7). Los accidentes con ciclistas en Euskadi crecen un 20% en los últimos cinco años y los heridos graves y fallecidos un 9%. </w:t>
      </w:r>
      <w:r w:rsidRPr="00CC51BE">
        <w:rPr>
          <w:rFonts w:ascii="Calibri" w:hAnsi="Calibri" w:cs="Calibri"/>
          <w:i/>
          <w:iCs/>
        </w:rPr>
        <w:t>7 de enero de 2023</w:t>
      </w:r>
      <w:r w:rsidRPr="00CC51BE">
        <w:rPr>
          <w:rFonts w:ascii="Calibri" w:hAnsi="Calibri" w:cs="Calibri"/>
        </w:rPr>
        <w:t xml:space="preserve">. </w:t>
      </w:r>
      <w:r w:rsidRPr="00CC51BE">
        <w:rPr>
          <w:rFonts w:ascii="Calibri" w:hAnsi="Calibri" w:cs="Calibri"/>
        </w:rPr>
        <w:lastRenderedPageBreak/>
        <w:t>https://www.europapress.es/euskadi/noticia-accidentes-ciclistas-euskadi-crecen-20-ultimos-cinco-anos-heridos-graves-fallecidos-20230107120751.html</w:t>
      </w:r>
    </w:p>
    <w:p w14:paraId="097A521C" w14:textId="77777777" w:rsidR="00CC51BE" w:rsidRPr="00CC51BE" w:rsidRDefault="00CC51BE" w:rsidP="00CC51BE">
      <w:pPr>
        <w:pStyle w:val="Bibliografa"/>
        <w:rPr>
          <w:rFonts w:ascii="Calibri" w:hAnsi="Calibri" w:cs="Calibri"/>
        </w:rPr>
      </w:pPr>
      <w:r w:rsidRPr="00CC51BE">
        <w:rPr>
          <w:rFonts w:ascii="Calibri" w:hAnsi="Calibri" w:cs="Calibri"/>
          <w:i/>
          <w:iCs/>
        </w:rPr>
        <w:t>QlikView – Analítica y cuadros de mando interactivos y eficaces | Qlik</w:t>
      </w:r>
      <w:r w:rsidRPr="00CC51BE">
        <w:rPr>
          <w:rFonts w:ascii="Calibri" w:hAnsi="Calibri" w:cs="Calibri"/>
        </w:rPr>
        <w:t>. (s. f.). QlikView – Analítica y cuadros de mando interactivos y eficaces | Qlik. Recuperado 20 de mayo de 2024, de https://www.qlik.com/es-es/products/qlikview</w:t>
      </w:r>
    </w:p>
    <w:p w14:paraId="34ACA083" w14:textId="77777777" w:rsidR="00CC51BE" w:rsidRPr="00CC51BE" w:rsidRDefault="00CC51BE" w:rsidP="00CC51BE">
      <w:pPr>
        <w:pStyle w:val="Bibliografa"/>
        <w:rPr>
          <w:rFonts w:ascii="Calibri" w:hAnsi="Calibri" w:cs="Calibri"/>
        </w:rPr>
      </w:pPr>
      <w:r w:rsidRPr="00CC51BE">
        <w:rPr>
          <w:rFonts w:ascii="Calibri" w:hAnsi="Calibri" w:cs="Calibri"/>
          <w:i/>
          <w:iCs/>
        </w:rPr>
        <w:t>¿Qué es D3? | D3 por observable</w:t>
      </w:r>
      <w:r w:rsidRPr="00CC51BE">
        <w:rPr>
          <w:rFonts w:ascii="Calibri" w:hAnsi="Calibri" w:cs="Calibri"/>
        </w:rPr>
        <w:t>. (s. f.). ¿Qué es D3? Recuperado 20 de mayo de 2024, de https://d3js.org/what-is-d3</w:t>
      </w:r>
    </w:p>
    <w:p w14:paraId="5D969F19" w14:textId="77777777" w:rsidR="00CC51BE" w:rsidRPr="00CC51BE" w:rsidRDefault="00CC51BE" w:rsidP="00CC51BE">
      <w:pPr>
        <w:pStyle w:val="Bibliografa"/>
        <w:rPr>
          <w:rFonts w:ascii="Calibri" w:hAnsi="Calibri" w:cs="Calibri"/>
        </w:rPr>
      </w:pPr>
      <w:r w:rsidRPr="00CC51BE">
        <w:rPr>
          <w:rFonts w:ascii="Calibri" w:hAnsi="Calibri" w:cs="Calibri"/>
          <w:i/>
          <w:iCs/>
        </w:rPr>
        <w:t>¿Qué es el aprendizaje no supervisado? | IBM</w:t>
      </w:r>
      <w:r w:rsidRPr="00CC51BE">
        <w:rPr>
          <w:rFonts w:ascii="Calibri" w:hAnsi="Calibri" w:cs="Calibri"/>
        </w:rPr>
        <w:t>. (2023, mayo 4). [IBM]. https://www.ibm.com/es-es/topics/unsupervised-learning</w:t>
      </w:r>
    </w:p>
    <w:p w14:paraId="7662764B" w14:textId="77777777" w:rsidR="00CC51BE" w:rsidRPr="00CC51BE" w:rsidRDefault="00CC51BE" w:rsidP="00CC51BE">
      <w:pPr>
        <w:pStyle w:val="Bibliografa"/>
        <w:rPr>
          <w:rFonts w:ascii="Calibri" w:hAnsi="Calibri" w:cs="Calibri"/>
        </w:rPr>
      </w:pPr>
      <w:r w:rsidRPr="00CC51BE">
        <w:rPr>
          <w:rFonts w:ascii="Calibri" w:hAnsi="Calibri" w:cs="Calibri"/>
          <w:i/>
          <w:iCs/>
        </w:rPr>
        <w:t>¿Qué es el aprendizaje supervisado? | IBM</w:t>
      </w:r>
      <w:r w:rsidRPr="00CC51BE">
        <w:rPr>
          <w:rFonts w:ascii="Calibri" w:hAnsi="Calibri" w:cs="Calibri"/>
        </w:rPr>
        <w:t>. (2024, mayo 10). [IBM]. https://www.ibm.com/es-es/topics/supervised-learning</w:t>
      </w:r>
    </w:p>
    <w:p w14:paraId="3A6110E2" w14:textId="77777777" w:rsidR="00CC51BE" w:rsidRPr="00CC51BE" w:rsidRDefault="00CC51BE" w:rsidP="00CC51BE">
      <w:pPr>
        <w:pStyle w:val="Bibliografa"/>
        <w:rPr>
          <w:rFonts w:ascii="Calibri" w:hAnsi="Calibri" w:cs="Calibri"/>
        </w:rPr>
      </w:pPr>
      <w:r w:rsidRPr="00CC51BE">
        <w:rPr>
          <w:rFonts w:ascii="Calibri" w:hAnsi="Calibri" w:cs="Calibri"/>
          <w:i/>
          <w:iCs/>
        </w:rPr>
        <w:t>¿Qué es una base de datos NoSQL? | IBM</w:t>
      </w:r>
      <w:r w:rsidRPr="00CC51BE">
        <w:rPr>
          <w:rFonts w:ascii="Calibri" w:hAnsi="Calibri" w:cs="Calibri"/>
        </w:rPr>
        <w:t>. (2024, abril 14). [IBM]. https://www.ibm.com/es-es/topics/nosql-databases</w:t>
      </w:r>
    </w:p>
    <w:p w14:paraId="38D18ED6" w14:textId="77777777" w:rsidR="00CC51BE" w:rsidRPr="00CC51BE" w:rsidRDefault="00CC51BE" w:rsidP="00CC51BE">
      <w:pPr>
        <w:pStyle w:val="Bibliografa"/>
        <w:rPr>
          <w:rFonts w:ascii="Calibri" w:hAnsi="Calibri" w:cs="Calibri"/>
        </w:rPr>
      </w:pPr>
      <w:r w:rsidRPr="00CC51BE">
        <w:rPr>
          <w:rFonts w:ascii="Calibri" w:hAnsi="Calibri" w:cs="Calibri"/>
          <w:i/>
          <w:iCs/>
        </w:rPr>
        <w:t>¿Qué es una base de datos relacional?</w:t>
      </w:r>
      <w:r w:rsidRPr="00CC51BE">
        <w:rPr>
          <w:rFonts w:ascii="Calibri" w:hAnsi="Calibri" w:cs="Calibri"/>
        </w:rPr>
        <w:t xml:space="preserve"> (s. f.). Oracle. Recuperado 19 de mayo de 2024, de https://www.oracle.com/es/database/what-is-a-relational-database/</w:t>
      </w:r>
    </w:p>
    <w:p w14:paraId="5A616E53" w14:textId="77777777" w:rsidR="00CC51BE" w:rsidRPr="00CC51BE" w:rsidRDefault="00CC51BE" w:rsidP="00CC51BE">
      <w:pPr>
        <w:pStyle w:val="Bibliografa"/>
        <w:rPr>
          <w:rFonts w:ascii="Calibri" w:hAnsi="Calibri" w:cs="Calibri"/>
        </w:rPr>
      </w:pPr>
      <w:r w:rsidRPr="00CC51BE">
        <w:rPr>
          <w:rFonts w:ascii="Calibri" w:hAnsi="Calibri" w:cs="Calibri"/>
          <w:i/>
          <w:iCs/>
        </w:rPr>
        <w:t>¿Qué son los almacenes de datos?</w:t>
      </w:r>
      <w:r w:rsidRPr="00CC51BE">
        <w:rPr>
          <w:rFonts w:ascii="Calibri" w:hAnsi="Calibri" w:cs="Calibri"/>
        </w:rPr>
        <w:t xml:space="preserve"> (s. f.). Google Cloud. Recuperado 19 de mayo de 2024, de https://cloud.google.com/learn/what-is-a-data-warehouse?hl=es</w:t>
      </w:r>
    </w:p>
    <w:p w14:paraId="66D24409" w14:textId="77777777" w:rsidR="00CC51BE" w:rsidRPr="00CC51BE" w:rsidRDefault="00CC51BE" w:rsidP="00CC51BE">
      <w:pPr>
        <w:pStyle w:val="Bibliografa"/>
        <w:rPr>
          <w:rFonts w:ascii="Calibri" w:hAnsi="Calibri" w:cs="Calibri"/>
        </w:rPr>
      </w:pPr>
      <w:r w:rsidRPr="00CC51BE">
        <w:rPr>
          <w:rFonts w:ascii="Calibri" w:hAnsi="Calibri" w:cs="Calibri"/>
          <w:i/>
          <w:iCs/>
        </w:rPr>
        <w:t>¿Qué son los lagos de datos?</w:t>
      </w:r>
      <w:r w:rsidRPr="00CC51BE">
        <w:rPr>
          <w:rFonts w:ascii="Calibri" w:hAnsi="Calibri" w:cs="Calibri"/>
        </w:rPr>
        <w:t xml:space="preserve"> (s. f.). Google Cloud. Recuperado 19 de mayo de 2024, de https://cloud.google.com/learn/what-is-a-data-lake?hl=es</w:t>
      </w:r>
    </w:p>
    <w:p w14:paraId="2B88FDF7" w14:textId="77777777" w:rsidR="00CC51BE" w:rsidRPr="00CC51BE" w:rsidRDefault="00CC51BE" w:rsidP="00CC51BE">
      <w:pPr>
        <w:pStyle w:val="Bibliografa"/>
        <w:rPr>
          <w:rFonts w:ascii="Calibri" w:hAnsi="Calibri" w:cs="Calibri"/>
        </w:rPr>
      </w:pPr>
      <w:r w:rsidRPr="00CC51BE">
        <w:rPr>
          <w:rFonts w:ascii="Calibri" w:hAnsi="Calibri" w:cs="Calibri"/>
          <w:i/>
          <w:iCs/>
        </w:rPr>
        <w:t>Redis—La plataforma de datos en tiempo real</w:t>
      </w:r>
      <w:r w:rsidRPr="00CC51BE">
        <w:rPr>
          <w:rFonts w:ascii="Calibri" w:hAnsi="Calibri" w:cs="Calibri"/>
        </w:rPr>
        <w:t>. (s. f.). [Redis]. Redis. Recuperado 19 de mayo de 2024, de https://redis.io/es/</w:t>
      </w:r>
    </w:p>
    <w:p w14:paraId="4183A766"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lastRenderedPageBreak/>
        <w:t>SAP BusinessObjects | Plataforma y suite de Business Intelligence (BI)</w:t>
      </w:r>
      <w:r w:rsidRPr="00CC51BE">
        <w:rPr>
          <w:rFonts w:ascii="Calibri" w:hAnsi="Calibri" w:cs="Calibri"/>
          <w:lang w:val="en-GB"/>
        </w:rPr>
        <w:t xml:space="preserve">. </w:t>
      </w:r>
      <w:r w:rsidRPr="00CC51BE">
        <w:rPr>
          <w:rFonts w:ascii="Calibri" w:hAnsi="Calibri" w:cs="Calibri"/>
        </w:rPr>
        <w:t>(s. f.). SAP. Recuperado 20 de mayo de 2024, de https://www.sap.com/spain/products/technology-platform/bi-platform.html</w:t>
      </w:r>
    </w:p>
    <w:p w14:paraId="72B9D682" w14:textId="77777777" w:rsidR="00CC51BE" w:rsidRPr="00CC51BE" w:rsidRDefault="00CC51BE" w:rsidP="00CC51BE">
      <w:pPr>
        <w:pStyle w:val="Bibliografa"/>
        <w:rPr>
          <w:rFonts w:ascii="Calibri" w:hAnsi="Calibri" w:cs="Calibri"/>
        </w:rPr>
      </w:pPr>
      <w:r w:rsidRPr="00CC51BE">
        <w:rPr>
          <w:rFonts w:ascii="Calibri" w:hAnsi="Calibri" w:cs="Calibri"/>
          <w:i/>
          <w:iCs/>
        </w:rPr>
        <w:t>Software de análisis e inteligencia de negocios | Tableau</w:t>
      </w:r>
      <w:r w:rsidRPr="00CC51BE">
        <w:rPr>
          <w:rFonts w:ascii="Calibri" w:hAnsi="Calibri" w:cs="Calibri"/>
        </w:rPr>
        <w:t>. (s. f.). [Tableau]. Recuperado 20 de mayo de 2024, de https://www.tableau.com/es-es</w:t>
      </w:r>
    </w:p>
    <w:p w14:paraId="5E672CFD" w14:textId="77777777" w:rsidR="00CC51BE" w:rsidRPr="00CC51BE" w:rsidRDefault="00CC51BE" w:rsidP="00CC51BE">
      <w:pPr>
        <w:pStyle w:val="Bibliografa"/>
        <w:rPr>
          <w:rFonts w:ascii="Calibri" w:hAnsi="Calibri" w:cs="Calibri"/>
        </w:rPr>
      </w:pPr>
      <w:r w:rsidRPr="00CC51BE">
        <w:rPr>
          <w:rFonts w:ascii="Calibri" w:hAnsi="Calibri" w:cs="Calibri"/>
          <w:i/>
          <w:iCs/>
        </w:rPr>
        <w:t>Soluciones de data lake | IBM</w:t>
      </w:r>
      <w:r w:rsidRPr="00CC51BE">
        <w:rPr>
          <w:rFonts w:ascii="Calibri" w:hAnsi="Calibri" w:cs="Calibri"/>
        </w:rPr>
        <w:t>. (s. f.). [IBM]. Recuperado 19 de mayo de 2024, de https://www.ibm.com/es-es/data-lake</w:t>
      </w:r>
    </w:p>
    <w:p w14:paraId="3735D82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SQL Server 2022 | Microsoft</w:t>
      </w:r>
      <w:r w:rsidRPr="00CC51BE">
        <w:rPr>
          <w:rFonts w:ascii="Calibri" w:hAnsi="Calibri" w:cs="Calibri"/>
          <w:lang w:val="en-GB"/>
        </w:rPr>
        <w:t xml:space="preserve">. (s. f.). </w:t>
      </w:r>
      <w:r w:rsidRPr="00CC51BE">
        <w:rPr>
          <w:rFonts w:ascii="Calibri" w:hAnsi="Calibri" w:cs="Calibri"/>
        </w:rPr>
        <w:t>[Microsoft SQL Server]. Recuperado 19 de mayo de 2024, de https://www.microsoft.com/es-es/sql-server/sql-server-2022</w:t>
      </w:r>
    </w:p>
    <w:p w14:paraId="27B31043" w14:textId="77777777" w:rsidR="00CC51BE" w:rsidRPr="00CC51BE" w:rsidRDefault="00CC51BE" w:rsidP="00CC51BE">
      <w:pPr>
        <w:pStyle w:val="Bibliografa"/>
        <w:rPr>
          <w:rFonts w:ascii="Calibri" w:hAnsi="Calibri" w:cs="Calibri"/>
        </w:rPr>
      </w:pPr>
      <w:r w:rsidRPr="00CC51BE">
        <w:rPr>
          <w:rFonts w:ascii="Calibri" w:hAnsi="Calibri" w:cs="Calibri"/>
        </w:rPr>
        <w:t xml:space="preserve">Tehreem Naeem. (2020, noviembre 7). ¿Qué es el repositorio de datos? (Definición, tipos y beneficios). </w:t>
      </w:r>
      <w:r w:rsidRPr="00CC51BE">
        <w:rPr>
          <w:rFonts w:ascii="Calibri" w:hAnsi="Calibri" w:cs="Calibri"/>
          <w:i/>
          <w:iCs/>
        </w:rPr>
        <w:t>Astera</w:t>
      </w:r>
      <w:r w:rsidRPr="00CC51BE">
        <w:rPr>
          <w:rFonts w:ascii="Calibri" w:hAnsi="Calibri" w:cs="Calibri"/>
        </w:rPr>
        <w:t>. https://www.astera.com/es/type/blog/data-repository/</w:t>
      </w:r>
    </w:p>
    <w:p w14:paraId="1B83B2FC" w14:textId="77777777" w:rsidR="00CC51BE" w:rsidRPr="00CC51BE" w:rsidRDefault="00CC51BE" w:rsidP="00CC51BE">
      <w:pPr>
        <w:pStyle w:val="Bibliografa"/>
        <w:rPr>
          <w:rFonts w:ascii="Calibri" w:hAnsi="Calibri" w:cs="Calibri"/>
        </w:rPr>
      </w:pPr>
      <w:r w:rsidRPr="00CC51BE">
        <w:rPr>
          <w:rFonts w:ascii="Calibri" w:hAnsi="Calibri" w:cs="Calibri"/>
        </w:rPr>
        <w:t xml:space="preserve">Zapata, J. R. (2024, marzo 14). Visualización de Datos con Python. </w:t>
      </w:r>
      <w:r w:rsidRPr="00CC51BE">
        <w:rPr>
          <w:rFonts w:ascii="Calibri" w:hAnsi="Calibri" w:cs="Calibri"/>
          <w:i/>
          <w:iCs/>
        </w:rPr>
        <w:t>Jose Ricardo Zapata</w:t>
      </w:r>
      <w:r w:rsidRPr="00CC51BE">
        <w:rPr>
          <w:rFonts w:ascii="Calibri" w:hAnsi="Calibri" w:cs="Calibri"/>
        </w:rPr>
        <w:t>. https://joserzapata.github.io/courses/python-ciencia-datos/visualizacion/</w:t>
      </w:r>
    </w:p>
    <w:p w14:paraId="1D5391B3" w14:textId="39A8AD41"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68" w:name="_Toc176796692"/>
      <w:r>
        <w:lastRenderedPageBreak/>
        <w:t>Glosario</w:t>
      </w:r>
      <w:bookmarkEnd w:id="168"/>
    </w:p>
    <w:p w14:paraId="516499F2" w14:textId="1660DAD5" w:rsidR="00F77190" w:rsidRDefault="00F77190" w:rsidP="00F77190">
      <w:r>
        <w:t>Por orden alfabético:</w:t>
      </w:r>
    </w:p>
    <w:p w14:paraId="63440B8E" w14:textId="77777777" w:rsidR="00DF0F39" w:rsidRDefault="00DF0F39" w:rsidP="005A0DA6">
      <w:pPr>
        <w:pStyle w:val="Prrafodelista"/>
        <w:numPr>
          <w:ilvl w:val="0"/>
          <w:numId w:val="17"/>
        </w:numPr>
      </w:pPr>
      <w:r>
        <w:t>Adam:</w:t>
      </w:r>
    </w:p>
    <w:p w14:paraId="447C42D1" w14:textId="77777777" w:rsidR="00DF0F39" w:rsidRDefault="00DF0F39" w:rsidP="005A0DA6">
      <w:pPr>
        <w:pStyle w:val="Prrafodelista"/>
        <w:numPr>
          <w:ilvl w:val="0"/>
          <w:numId w:val="17"/>
        </w:numPr>
      </w:pPr>
      <w:r>
        <w:t>Array:</w:t>
      </w:r>
    </w:p>
    <w:p w14:paraId="6E1C2BE8" w14:textId="77777777" w:rsidR="00DF0F39" w:rsidRDefault="00DF0F39" w:rsidP="005A0DA6">
      <w:pPr>
        <w:pStyle w:val="Prrafodelista"/>
        <w:numPr>
          <w:ilvl w:val="0"/>
          <w:numId w:val="17"/>
        </w:numPr>
      </w:pPr>
      <w:r>
        <w:t>Bearer Token:</w:t>
      </w:r>
    </w:p>
    <w:p w14:paraId="49CD5745" w14:textId="77777777" w:rsidR="00DF0F39" w:rsidRDefault="00DF0F39" w:rsidP="005A0DA6">
      <w:pPr>
        <w:pStyle w:val="Prrafodelista"/>
        <w:numPr>
          <w:ilvl w:val="0"/>
          <w:numId w:val="17"/>
        </w:numPr>
      </w:pPr>
      <w:r>
        <w:t>Creative Commons:</w:t>
      </w:r>
    </w:p>
    <w:p w14:paraId="6599D2CC" w14:textId="77777777" w:rsidR="00DF0F39" w:rsidRDefault="00DF0F39" w:rsidP="005A0DA6">
      <w:pPr>
        <w:pStyle w:val="Prrafodelista"/>
        <w:numPr>
          <w:ilvl w:val="0"/>
          <w:numId w:val="17"/>
        </w:numPr>
      </w:pPr>
      <w:r>
        <w:t>Cross Validation:</w:t>
      </w:r>
    </w:p>
    <w:p w14:paraId="5938C90E" w14:textId="77777777" w:rsidR="00DF0F39" w:rsidRDefault="00DF0F39" w:rsidP="005A0DA6">
      <w:pPr>
        <w:pStyle w:val="Prrafodelista"/>
        <w:numPr>
          <w:ilvl w:val="0"/>
          <w:numId w:val="17"/>
        </w:numPr>
      </w:pPr>
      <w:r>
        <w:t>Dashborad:</w:t>
      </w:r>
    </w:p>
    <w:p w14:paraId="7285FBF8" w14:textId="77777777" w:rsidR="00DF0F39" w:rsidRDefault="00DF0F39" w:rsidP="005A0DA6">
      <w:pPr>
        <w:pStyle w:val="Prrafodelista"/>
        <w:numPr>
          <w:ilvl w:val="0"/>
          <w:numId w:val="17"/>
        </w:numPr>
      </w:pPr>
      <w:r>
        <w:t>Data Lake:</w:t>
      </w:r>
    </w:p>
    <w:p w14:paraId="192049CA" w14:textId="77777777" w:rsidR="00DF0F39" w:rsidRDefault="00DF0F39" w:rsidP="005A0DA6">
      <w:pPr>
        <w:pStyle w:val="Prrafodelista"/>
        <w:numPr>
          <w:ilvl w:val="0"/>
          <w:numId w:val="17"/>
        </w:numPr>
      </w:pPr>
      <w:r>
        <w:t>Data Warehouse:</w:t>
      </w:r>
    </w:p>
    <w:p w14:paraId="06BB850E" w14:textId="77777777" w:rsidR="00DF0F39" w:rsidRDefault="00DF0F39" w:rsidP="005A0DA6">
      <w:pPr>
        <w:pStyle w:val="Prrafodelista"/>
        <w:numPr>
          <w:ilvl w:val="0"/>
          <w:numId w:val="17"/>
        </w:numPr>
      </w:pPr>
      <w:r>
        <w:t>Euskalmet:</w:t>
      </w:r>
    </w:p>
    <w:p w14:paraId="62EC262D" w14:textId="77777777" w:rsidR="00DF0F39" w:rsidRDefault="00DF0F39" w:rsidP="005A0DA6">
      <w:pPr>
        <w:pStyle w:val="Prrafodelista"/>
        <w:numPr>
          <w:ilvl w:val="0"/>
          <w:numId w:val="17"/>
        </w:numPr>
      </w:pPr>
      <w:r>
        <w:t>Fuzzy C-Means:</w:t>
      </w:r>
    </w:p>
    <w:p w14:paraId="1881801D" w14:textId="77777777" w:rsidR="00DF0F39" w:rsidRDefault="00DF0F39" w:rsidP="005A0DA6">
      <w:pPr>
        <w:pStyle w:val="Prrafodelista"/>
        <w:numPr>
          <w:ilvl w:val="0"/>
          <w:numId w:val="17"/>
        </w:numPr>
      </w:pPr>
      <w:r>
        <w:t>Hardware:</w:t>
      </w:r>
    </w:p>
    <w:p w14:paraId="3B1CA45D" w14:textId="0156319E" w:rsidR="00DF0F39" w:rsidRDefault="00DF0F39" w:rsidP="005A0DA6">
      <w:pPr>
        <w:pStyle w:val="Prrafodelista"/>
        <w:numPr>
          <w:ilvl w:val="0"/>
          <w:numId w:val="17"/>
        </w:numPr>
      </w:pPr>
      <w:r>
        <w:t>Input:</w:t>
      </w:r>
    </w:p>
    <w:p w14:paraId="54DA56BB" w14:textId="77777777" w:rsidR="00DF0F39" w:rsidRDefault="00DF0F39" w:rsidP="005A0DA6">
      <w:pPr>
        <w:pStyle w:val="Prrafodelista"/>
        <w:numPr>
          <w:ilvl w:val="0"/>
          <w:numId w:val="17"/>
        </w:numPr>
      </w:pPr>
      <w:r>
        <w:t>K-Means:</w:t>
      </w:r>
    </w:p>
    <w:p w14:paraId="573E20B2" w14:textId="77777777" w:rsidR="00DF0F39" w:rsidRDefault="00DF0F39" w:rsidP="005A0DA6">
      <w:pPr>
        <w:pStyle w:val="Prrafodelista"/>
        <w:numPr>
          <w:ilvl w:val="0"/>
          <w:numId w:val="17"/>
        </w:numPr>
      </w:pPr>
      <w:r w:rsidRPr="00C71511">
        <w:t>LinearRegression</w:t>
      </w:r>
      <w:r>
        <w:t>:</w:t>
      </w:r>
    </w:p>
    <w:p w14:paraId="05792190" w14:textId="77777777" w:rsidR="00DF0F39" w:rsidRDefault="00DF0F39" w:rsidP="005A0DA6">
      <w:pPr>
        <w:pStyle w:val="Prrafodelista"/>
        <w:numPr>
          <w:ilvl w:val="0"/>
          <w:numId w:val="17"/>
        </w:numPr>
      </w:pPr>
      <w:r>
        <w:t>Matplotlib:</w:t>
      </w:r>
    </w:p>
    <w:p w14:paraId="13093D13" w14:textId="77777777" w:rsidR="00DF0F39" w:rsidRDefault="00DF0F39" w:rsidP="005A0DA6">
      <w:pPr>
        <w:pStyle w:val="Prrafodelista"/>
        <w:numPr>
          <w:ilvl w:val="0"/>
          <w:numId w:val="17"/>
        </w:numPr>
      </w:pPr>
      <w:r>
        <w:t>MongoDB:</w:t>
      </w:r>
    </w:p>
    <w:p w14:paraId="6478B860" w14:textId="77777777" w:rsidR="00DF0F39" w:rsidRDefault="00DF0F39" w:rsidP="005A0DA6">
      <w:pPr>
        <w:pStyle w:val="Prrafodelista"/>
        <w:numPr>
          <w:ilvl w:val="0"/>
          <w:numId w:val="17"/>
        </w:numPr>
      </w:pPr>
      <w:r>
        <w:t>Naive Bayes:</w:t>
      </w:r>
    </w:p>
    <w:p w14:paraId="064616BE" w14:textId="77777777" w:rsidR="00DF0F39" w:rsidRDefault="00DF0F39" w:rsidP="005A0DA6">
      <w:pPr>
        <w:pStyle w:val="Prrafodelista"/>
        <w:numPr>
          <w:ilvl w:val="0"/>
          <w:numId w:val="17"/>
        </w:numPr>
      </w:pPr>
      <w:r>
        <w:t>Open Data Euskadi:</w:t>
      </w:r>
    </w:p>
    <w:p w14:paraId="49E31EA9" w14:textId="56792A3C" w:rsidR="00DF0F39" w:rsidRPr="00C71511" w:rsidRDefault="00DF0F39" w:rsidP="005A0DA6">
      <w:pPr>
        <w:pStyle w:val="Prrafodelista"/>
        <w:numPr>
          <w:ilvl w:val="0"/>
          <w:numId w:val="17"/>
        </w:numPr>
      </w:pPr>
      <w:r>
        <w:t>Output:</w:t>
      </w:r>
    </w:p>
    <w:p w14:paraId="291C169B" w14:textId="77777777" w:rsidR="00DF0F39" w:rsidRDefault="00DF0F39" w:rsidP="005A0DA6">
      <w:pPr>
        <w:pStyle w:val="Prrafodelista"/>
        <w:numPr>
          <w:ilvl w:val="0"/>
          <w:numId w:val="17"/>
        </w:numPr>
      </w:pPr>
      <w:r>
        <w:t>Overfitting:</w:t>
      </w:r>
    </w:p>
    <w:p w14:paraId="359C10A6" w14:textId="77777777" w:rsidR="00DF0F39" w:rsidRDefault="00DF0F39" w:rsidP="005A0DA6">
      <w:pPr>
        <w:pStyle w:val="Prrafodelista"/>
        <w:numPr>
          <w:ilvl w:val="0"/>
          <w:numId w:val="17"/>
        </w:numPr>
      </w:pPr>
      <w:r>
        <w:t>Plotly:</w:t>
      </w:r>
    </w:p>
    <w:p w14:paraId="3F379010" w14:textId="77777777" w:rsidR="00DF0F39" w:rsidRDefault="00DF0F39" w:rsidP="005A0DA6">
      <w:pPr>
        <w:pStyle w:val="Prrafodelista"/>
        <w:numPr>
          <w:ilvl w:val="0"/>
          <w:numId w:val="17"/>
        </w:numPr>
      </w:pPr>
      <w:r>
        <w:t>Postman:</w:t>
      </w:r>
    </w:p>
    <w:p w14:paraId="519E94E5" w14:textId="77777777" w:rsidR="00DF0F39" w:rsidRDefault="00DF0F39" w:rsidP="005A0DA6">
      <w:pPr>
        <w:pStyle w:val="Prrafodelista"/>
        <w:numPr>
          <w:ilvl w:val="0"/>
          <w:numId w:val="17"/>
        </w:numPr>
      </w:pPr>
      <w:r>
        <w:t>Power BI:</w:t>
      </w:r>
    </w:p>
    <w:p w14:paraId="4BC30249" w14:textId="77777777" w:rsidR="00DF0F39" w:rsidRDefault="00DF0F39" w:rsidP="005A0DA6">
      <w:pPr>
        <w:pStyle w:val="Prrafodelista"/>
        <w:numPr>
          <w:ilvl w:val="0"/>
          <w:numId w:val="17"/>
        </w:numPr>
      </w:pPr>
      <w:r>
        <w:t>Pymongo</w:t>
      </w:r>
    </w:p>
    <w:p w14:paraId="133B9658" w14:textId="77777777" w:rsidR="00DF0F39" w:rsidRDefault="00DF0F39" w:rsidP="005A0DA6">
      <w:pPr>
        <w:pStyle w:val="Prrafodelista"/>
        <w:numPr>
          <w:ilvl w:val="0"/>
          <w:numId w:val="17"/>
        </w:numPr>
      </w:pPr>
      <w:r>
        <w:t>Relu:</w:t>
      </w:r>
    </w:p>
    <w:p w14:paraId="7003700E" w14:textId="77777777" w:rsidR="00DF0F39" w:rsidRDefault="00DF0F39" w:rsidP="005A0DA6">
      <w:pPr>
        <w:pStyle w:val="Prrafodelista"/>
        <w:numPr>
          <w:ilvl w:val="0"/>
          <w:numId w:val="17"/>
        </w:numPr>
      </w:pPr>
      <w:r>
        <w:t>Seaborn:</w:t>
      </w:r>
    </w:p>
    <w:p w14:paraId="4EEEAADE" w14:textId="77777777" w:rsidR="00DF0F39" w:rsidRDefault="00DF0F39" w:rsidP="005A0DA6">
      <w:pPr>
        <w:pStyle w:val="Prrafodelista"/>
        <w:numPr>
          <w:ilvl w:val="0"/>
          <w:numId w:val="17"/>
        </w:numPr>
      </w:pPr>
      <w:r>
        <w:t>Snapshot:</w:t>
      </w:r>
    </w:p>
    <w:p w14:paraId="351DE223" w14:textId="77777777" w:rsidR="00DF0F39" w:rsidRDefault="00DF0F39" w:rsidP="005A0DA6">
      <w:pPr>
        <w:pStyle w:val="Prrafodelista"/>
        <w:numPr>
          <w:ilvl w:val="0"/>
          <w:numId w:val="17"/>
        </w:numPr>
      </w:pPr>
      <w:r>
        <w:t>Summary:</w:t>
      </w:r>
    </w:p>
    <w:p w14:paraId="58F20119" w14:textId="77777777" w:rsidR="005F15CA" w:rsidRDefault="005F15CA">
      <w:pPr>
        <w:spacing w:before="0" w:after="0" w:line="240" w:lineRule="auto"/>
        <w:jc w:val="left"/>
        <w:rPr>
          <w:rFonts w:asciiTheme="majorHAnsi" w:hAnsiTheme="majorHAnsi"/>
          <w:bCs/>
          <w:color w:val="0098CD"/>
          <w:kern w:val="32"/>
          <w:sz w:val="36"/>
          <w:szCs w:val="32"/>
        </w:rPr>
      </w:pPr>
      <w:r>
        <w:lastRenderedPageBreak/>
        <w:br w:type="page"/>
      </w:r>
    </w:p>
    <w:p w14:paraId="1606B6CC" w14:textId="406AB6C2" w:rsidR="00F77190" w:rsidRDefault="00F77190" w:rsidP="00F77190">
      <w:pPr>
        <w:pStyle w:val="Ttulo1sinnumerar"/>
      </w:pPr>
      <w:bookmarkStart w:id="169" w:name="_Toc176796693"/>
      <w:r>
        <w:lastRenderedPageBreak/>
        <w:t>Lista de siglas y acrónimos</w:t>
      </w:r>
      <w:bookmarkEnd w:id="169"/>
    </w:p>
    <w:p w14:paraId="537E45EE" w14:textId="7BCC5416" w:rsidR="00F77190" w:rsidRDefault="00F77190" w:rsidP="00F77190">
      <w:r>
        <w:t>Por orden alfabético:</w:t>
      </w:r>
    </w:p>
    <w:p w14:paraId="0D5DB474" w14:textId="77777777" w:rsidR="00FB68A1" w:rsidRDefault="00FB68A1" w:rsidP="005A0DA6">
      <w:pPr>
        <w:pStyle w:val="Prrafodelista"/>
        <w:numPr>
          <w:ilvl w:val="0"/>
          <w:numId w:val="17"/>
        </w:numPr>
      </w:pPr>
      <w:r>
        <w:t>ACID:</w:t>
      </w:r>
    </w:p>
    <w:p w14:paraId="5EE06FA6" w14:textId="77777777" w:rsidR="00FB68A1" w:rsidRDefault="00FB68A1" w:rsidP="005A0DA6">
      <w:pPr>
        <w:pStyle w:val="Prrafodelista"/>
        <w:numPr>
          <w:ilvl w:val="0"/>
          <w:numId w:val="17"/>
        </w:numPr>
      </w:pPr>
      <w:r>
        <w:t>AEMET:</w:t>
      </w:r>
    </w:p>
    <w:p w14:paraId="63282545" w14:textId="77777777" w:rsidR="00FB68A1" w:rsidRDefault="00FB68A1" w:rsidP="005A0DA6">
      <w:pPr>
        <w:pStyle w:val="Prrafodelista"/>
        <w:numPr>
          <w:ilvl w:val="0"/>
          <w:numId w:val="17"/>
        </w:numPr>
      </w:pPr>
      <w:r>
        <w:t>API:</w:t>
      </w:r>
    </w:p>
    <w:p w14:paraId="162AAC79" w14:textId="77777777" w:rsidR="00FB68A1" w:rsidRDefault="00FB68A1" w:rsidP="005A0DA6">
      <w:pPr>
        <w:pStyle w:val="Prrafodelista"/>
        <w:numPr>
          <w:ilvl w:val="0"/>
          <w:numId w:val="17"/>
        </w:numPr>
      </w:pPr>
      <w:r>
        <w:t>BI:</w:t>
      </w:r>
    </w:p>
    <w:p w14:paraId="7E2760B7" w14:textId="77777777" w:rsidR="00FB68A1" w:rsidRDefault="00FB68A1" w:rsidP="005A0DA6">
      <w:pPr>
        <w:pStyle w:val="Prrafodelista"/>
        <w:numPr>
          <w:ilvl w:val="0"/>
          <w:numId w:val="17"/>
        </w:numPr>
      </w:pPr>
      <w:r>
        <w:t>CSV:</w:t>
      </w:r>
    </w:p>
    <w:p w14:paraId="47B6469D" w14:textId="77777777" w:rsidR="00FB68A1" w:rsidRDefault="00FB68A1" w:rsidP="005A0DA6">
      <w:pPr>
        <w:pStyle w:val="Prrafodelista"/>
        <w:numPr>
          <w:ilvl w:val="0"/>
          <w:numId w:val="17"/>
        </w:numPr>
      </w:pPr>
      <w:r>
        <w:t>D3:</w:t>
      </w:r>
    </w:p>
    <w:p w14:paraId="36BFD1DF" w14:textId="77777777" w:rsidR="00FB68A1" w:rsidRDefault="00FB68A1" w:rsidP="005A0DA6">
      <w:pPr>
        <w:pStyle w:val="Prrafodelista"/>
        <w:numPr>
          <w:ilvl w:val="0"/>
          <w:numId w:val="17"/>
        </w:numPr>
      </w:pPr>
      <w:r>
        <w:t>DGT:</w:t>
      </w:r>
    </w:p>
    <w:p w14:paraId="77E333DF" w14:textId="77777777" w:rsidR="00FB68A1" w:rsidRDefault="00FB68A1" w:rsidP="005A0DA6">
      <w:pPr>
        <w:pStyle w:val="Prrafodelista"/>
        <w:numPr>
          <w:ilvl w:val="0"/>
          <w:numId w:val="17"/>
        </w:numPr>
      </w:pPr>
      <w:r>
        <w:t>EDA:</w:t>
      </w:r>
    </w:p>
    <w:p w14:paraId="6249E660" w14:textId="77777777" w:rsidR="00FB68A1" w:rsidRDefault="00FB68A1" w:rsidP="005A0DA6">
      <w:pPr>
        <w:pStyle w:val="Prrafodelista"/>
        <w:numPr>
          <w:ilvl w:val="0"/>
          <w:numId w:val="17"/>
        </w:numPr>
      </w:pPr>
      <w:r>
        <w:t>EM:</w:t>
      </w:r>
    </w:p>
    <w:p w14:paraId="4817CE29" w14:textId="77777777" w:rsidR="00FB68A1" w:rsidRDefault="00FB68A1" w:rsidP="005A0DA6">
      <w:pPr>
        <w:pStyle w:val="Prrafodelista"/>
        <w:numPr>
          <w:ilvl w:val="0"/>
          <w:numId w:val="17"/>
        </w:numPr>
      </w:pPr>
      <w:r>
        <w:t>ERP:</w:t>
      </w:r>
    </w:p>
    <w:p w14:paraId="544CDA34" w14:textId="77777777" w:rsidR="00FB68A1" w:rsidRDefault="00FB68A1" w:rsidP="005A0DA6">
      <w:pPr>
        <w:pStyle w:val="Prrafodelista"/>
        <w:numPr>
          <w:ilvl w:val="0"/>
          <w:numId w:val="17"/>
        </w:numPr>
      </w:pPr>
      <w:r>
        <w:t>FIA:</w:t>
      </w:r>
    </w:p>
    <w:p w14:paraId="235BD888" w14:textId="77777777" w:rsidR="00FB68A1" w:rsidRDefault="00FB68A1" w:rsidP="005A0DA6">
      <w:pPr>
        <w:pStyle w:val="Prrafodelista"/>
        <w:numPr>
          <w:ilvl w:val="0"/>
          <w:numId w:val="17"/>
        </w:numPr>
      </w:pPr>
      <w:r>
        <w:t>HTML:</w:t>
      </w:r>
    </w:p>
    <w:p w14:paraId="158E9281" w14:textId="77777777" w:rsidR="00FB68A1" w:rsidRDefault="00FB68A1" w:rsidP="005A0DA6">
      <w:pPr>
        <w:pStyle w:val="Prrafodelista"/>
        <w:numPr>
          <w:ilvl w:val="0"/>
          <w:numId w:val="17"/>
        </w:numPr>
      </w:pPr>
      <w:r>
        <w:t>IA:</w:t>
      </w:r>
    </w:p>
    <w:p w14:paraId="19972214" w14:textId="77777777" w:rsidR="00FB68A1" w:rsidRDefault="00FB68A1" w:rsidP="005A0DA6">
      <w:pPr>
        <w:pStyle w:val="Prrafodelista"/>
        <w:numPr>
          <w:ilvl w:val="0"/>
          <w:numId w:val="17"/>
        </w:numPr>
      </w:pPr>
      <w:r>
        <w:t>IOT:</w:t>
      </w:r>
    </w:p>
    <w:p w14:paraId="56030A1E" w14:textId="77777777" w:rsidR="00FB68A1" w:rsidRDefault="00FB68A1" w:rsidP="005A0DA6">
      <w:pPr>
        <w:pStyle w:val="Prrafodelista"/>
        <w:numPr>
          <w:ilvl w:val="0"/>
          <w:numId w:val="17"/>
        </w:numPr>
      </w:pPr>
      <w:r>
        <w:t>JS:</w:t>
      </w:r>
    </w:p>
    <w:p w14:paraId="4DA80B39" w14:textId="77777777" w:rsidR="00FB68A1" w:rsidRDefault="00FB68A1" w:rsidP="005A0DA6">
      <w:pPr>
        <w:pStyle w:val="Prrafodelista"/>
        <w:numPr>
          <w:ilvl w:val="0"/>
          <w:numId w:val="17"/>
        </w:numPr>
      </w:pPr>
      <w:r>
        <w:t>JSON:</w:t>
      </w:r>
    </w:p>
    <w:p w14:paraId="42C359E1" w14:textId="77777777" w:rsidR="00FB68A1" w:rsidRDefault="00FB68A1" w:rsidP="005A0DA6">
      <w:pPr>
        <w:pStyle w:val="Prrafodelista"/>
        <w:numPr>
          <w:ilvl w:val="0"/>
          <w:numId w:val="17"/>
        </w:numPr>
      </w:pPr>
      <w:r>
        <w:t>LOPDGDD:</w:t>
      </w:r>
    </w:p>
    <w:p w14:paraId="5B5BF437" w14:textId="77777777" w:rsidR="00FB68A1" w:rsidRDefault="00FB68A1" w:rsidP="005A0DA6">
      <w:pPr>
        <w:pStyle w:val="Prrafodelista"/>
        <w:numPr>
          <w:ilvl w:val="0"/>
          <w:numId w:val="17"/>
        </w:numPr>
      </w:pPr>
      <w:r>
        <w:t>MAE:</w:t>
      </w:r>
    </w:p>
    <w:p w14:paraId="71B4B5E6" w14:textId="77777777" w:rsidR="00FB68A1" w:rsidRDefault="00FB68A1" w:rsidP="005A0DA6">
      <w:pPr>
        <w:pStyle w:val="Prrafodelista"/>
        <w:numPr>
          <w:ilvl w:val="0"/>
          <w:numId w:val="17"/>
        </w:numPr>
      </w:pPr>
      <w:r>
        <w:t>MSE</w:t>
      </w:r>
    </w:p>
    <w:p w14:paraId="3CB3232E" w14:textId="77777777" w:rsidR="00FB68A1" w:rsidRDefault="00FB68A1" w:rsidP="005A0DA6">
      <w:pPr>
        <w:pStyle w:val="Prrafodelista"/>
        <w:numPr>
          <w:ilvl w:val="0"/>
          <w:numId w:val="17"/>
        </w:numPr>
      </w:pPr>
      <w:r>
        <w:t>RGPD:</w:t>
      </w:r>
    </w:p>
    <w:p w14:paraId="3F596178" w14:textId="77777777" w:rsidR="00FB68A1" w:rsidRDefault="00FB68A1" w:rsidP="005A0DA6">
      <w:pPr>
        <w:pStyle w:val="Prrafodelista"/>
        <w:numPr>
          <w:ilvl w:val="0"/>
          <w:numId w:val="17"/>
        </w:numPr>
      </w:pPr>
      <w:r>
        <w:t>SAP:</w:t>
      </w:r>
    </w:p>
    <w:p w14:paraId="62FD168D" w14:textId="77777777" w:rsidR="00FB68A1" w:rsidRDefault="00FB68A1" w:rsidP="005A0DA6">
      <w:pPr>
        <w:pStyle w:val="Prrafodelista"/>
        <w:numPr>
          <w:ilvl w:val="0"/>
          <w:numId w:val="17"/>
        </w:numPr>
      </w:pPr>
      <w:r>
        <w:t>SQL:</w:t>
      </w:r>
    </w:p>
    <w:p w14:paraId="225716E3" w14:textId="77777777" w:rsidR="00FB68A1" w:rsidRDefault="00FB68A1" w:rsidP="005A0DA6">
      <w:pPr>
        <w:pStyle w:val="Prrafodelista"/>
        <w:numPr>
          <w:ilvl w:val="0"/>
          <w:numId w:val="17"/>
        </w:numPr>
      </w:pPr>
      <w:r>
        <w:t>SVM:</w:t>
      </w:r>
    </w:p>
    <w:p w14:paraId="0215B904" w14:textId="77777777" w:rsidR="00FB68A1" w:rsidRDefault="00FB68A1" w:rsidP="005A0DA6">
      <w:pPr>
        <w:pStyle w:val="Prrafodelista"/>
        <w:numPr>
          <w:ilvl w:val="0"/>
          <w:numId w:val="17"/>
        </w:numPr>
      </w:pPr>
      <w:r>
        <w:t>TFM:</w:t>
      </w:r>
    </w:p>
    <w:p w14:paraId="16678AEC" w14:textId="77777777" w:rsidR="00FB68A1" w:rsidRDefault="00FB68A1" w:rsidP="005A0DA6">
      <w:pPr>
        <w:pStyle w:val="Prrafodelista"/>
        <w:numPr>
          <w:ilvl w:val="0"/>
          <w:numId w:val="17"/>
        </w:numPr>
      </w:pPr>
      <w:r>
        <w:t>XML:</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70" w:name="_Toc176796694"/>
      <w:r>
        <w:lastRenderedPageBreak/>
        <w:t>Privacidad y protección de datos</w:t>
      </w:r>
      <w:bookmarkEnd w:id="170"/>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ver instruciiones</w:t>
      </w:r>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6"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7"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8"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19"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2"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3"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6"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0"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4"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0"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1"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2"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3"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5"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6"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7"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8"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9"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1"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2"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3"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4"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5"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6"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7"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8"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9"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0"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1"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3"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4"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5"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6"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8"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70"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2"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3"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4"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5"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6"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90"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1"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2"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3" w:author="iker sebastian perez" w:date="2024-05-23T20:31:00Z" w:initials="iS">
    <w:p w14:paraId="6C333CA1" w14:textId="77777777" w:rsidR="000C2531" w:rsidRDefault="002F3339" w:rsidP="000C2531">
      <w:pPr>
        <w:pStyle w:val="Textocomentario"/>
        <w:jc w:val="left"/>
      </w:pPr>
      <w:r>
        <w:rPr>
          <w:rStyle w:val="Refdecomentario"/>
        </w:rPr>
        <w:annotationRef/>
      </w:r>
      <w:r w:rsidR="000C2531">
        <w:t>44-</w:t>
      </w:r>
    </w:p>
    <w:p w14:paraId="1B0DCABA" w14:textId="77777777" w:rsidR="000C2531" w:rsidRDefault="00000000" w:rsidP="000C2531">
      <w:pPr>
        <w:pStyle w:val="Textocomentario"/>
        <w:jc w:val="left"/>
      </w:pPr>
      <w:hyperlink r:id="rId45" w:history="1">
        <w:r w:rsidR="000C2531" w:rsidRPr="006C1A0A">
          <w:rPr>
            <w:rStyle w:val="Hipervnculo"/>
          </w:rPr>
          <w:t>https://blog.ganttpro.com/es/ganttproject-caracteristicas-ventajas-y-desventajas/</w:t>
        </w:r>
      </w:hyperlink>
    </w:p>
  </w:comment>
  <w:comment w:id="98" w:author="iker sebastian perez" w:date="2024-05-24T20:19:00Z" w:initials="iS">
    <w:p w14:paraId="55E86966" w14:textId="0637B0A2"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99"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100"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101"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4"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 w:id="166" w:author="iker sebastian perez" w:date="2024-09-08T17:40:00Z" w:initials="iS">
    <w:p w14:paraId="3C1CF49E" w14:textId="77777777" w:rsidR="00CC51BE" w:rsidRDefault="00CC51BE" w:rsidP="00CC51BE">
      <w:pPr>
        <w:pStyle w:val="Textocomentario"/>
        <w:jc w:val="left"/>
      </w:pPr>
      <w:r>
        <w:rPr>
          <w:rStyle w:val="Refdecomentario"/>
        </w:rPr>
        <w:annotationRef/>
      </w:r>
      <w:hyperlink r:id="rId51" w:history="1">
        <w:r w:rsidRPr="004C1E02">
          <w:rPr>
            <w:rStyle w:val="Hipervnculo"/>
          </w:rPr>
          <w:t>https://www.jotdown.es/2024/06/la-inmediatez-el-principal-problema-del-siglo-xx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3045CD8F" w15:done="0"/>
  <w15:commentEx w15:paraId="3C1CF4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26C97F9E" w16cex:dateUtc="2024-06-07T16:36:00Z"/>
  <w16cex:commentExtensible w16cex:durableId="24EB9D0F" w16cex:dateUtc="2024-09-08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3045CD8F" w16cid:durableId="26C97F9E"/>
  <w16cid:commentId w16cid:paraId="3C1CF49E" w16cid:durableId="24EB9D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696735" w14:textId="77777777" w:rsidR="00127E55" w:rsidRDefault="00127E55" w:rsidP="006403BD">
      <w:r>
        <w:separator/>
      </w:r>
    </w:p>
  </w:endnote>
  <w:endnote w:type="continuationSeparator" w:id="0">
    <w:p w14:paraId="3409255C" w14:textId="77777777" w:rsidR="00127E55" w:rsidRDefault="00127E55"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BD1232" w14:textId="77777777" w:rsidR="00127E55" w:rsidRDefault="00127E55" w:rsidP="006403BD">
      <w:r>
        <w:separator/>
      </w:r>
    </w:p>
  </w:footnote>
  <w:footnote w:type="continuationSeparator" w:id="0">
    <w:p w14:paraId="186E6D4F" w14:textId="77777777" w:rsidR="00127E55" w:rsidRDefault="00127E55"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r w:rsidRPr="00771DFE">
      <w:rPr>
        <w:rFonts w:asciiTheme="majorHAnsi" w:hAnsiTheme="majorHAnsi"/>
        <w:sz w:val="20"/>
      </w:rPr>
      <w:t>Biker: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83257C"/>
    <w:multiLevelType w:val="hybridMultilevel"/>
    <w:tmpl w:val="5DF2A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DB5099"/>
    <w:multiLevelType w:val="hybridMultilevel"/>
    <w:tmpl w:val="6194E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A736F0"/>
    <w:multiLevelType w:val="hybridMultilevel"/>
    <w:tmpl w:val="C3B81A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1" w15:restartNumberingAfterBreak="0">
    <w:nsid w:val="37921758"/>
    <w:multiLevelType w:val="hybridMultilevel"/>
    <w:tmpl w:val="934894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6741AAC"/>
    <w:multiLevelType w:val="hybridMultilevel"/>
    <w:tmpl w:val="F7A03DE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7652A59"/>
    <w:multiLevelType w:val="hybridMultilevel"/>
    <w:tmpl w:val="C5ECA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8A67405"/>
    <w:multiLevelType w:val="hybridMultilevel"/>
    <w:tmpl w:val="4E9061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10089D"/>
    <w:multiLevelType w:val="hybridMultilevel"/>
    <w:tmpl w:val="4AF29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10"/>
  </w:num>
  <w:num w:numId="2" w16cid:durableId="761683974">
    <w:abstractNumId w:val="20"/>
  </w:num>
  <w:num w:numId="3" w16cid:durableId="840970296">
    <w:abstractNumId w:val="24"/>
  </w:num>
  <w:num w:numId="4" w16cid:durableId="1804345274">
    <w:abstractNumId w:val="0"/>
  </w:num>
  <w:num w:numId="5" w16cid:durableId="274875148">
    <w:abstractNumId w:val="17"/>
  </w:num>
  <w:num w:numId="6" w16cid:durableId="358160720">
    <w:abstractNumId w:val="16"/>
  </w:num>
  <w:num w:numId="7" w16cid:durableId="943925023">
    <w:abstractNumId w:val="26"/>
  </w:num>
  <w:num w:numId="8" w16cid:durableId="1542938869">
    <w:abstractNumId w:val="22"/>
  </w:num>
  <w:num w:numId="9" w16cid:durableId="1644506727">
    <w:abstractNumId w:val="18"/>
  </w:num>
  <w:num w:numId="10" w16cid:durableId="197277504">
    <w:abstractNumId w:val="19"/>
  </w:num>
  <w:num w:numId="11" w16cid:durableId="1688364316">
    <w:abstractNumId w:val="6"/>
  </w:num>
  <w:num w:numId="12" w16cid:durableId="76561969">
    <w:abstractNumId w:val="8"/>
  </w:num>
  <w:num w:numId="13" w16cid:durableId="695421493">
    <w:abstractNumId w:val="5"/>
  </w:num>
  <w:num w:numId="14" w16cid:durableId="845440000">
    <w:abstractNumId w:val="3"/>
  </w:num>
  <w:num w:numId="15" w16cid:durableId="27178798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23"/>
  </w:num>
  <w:num w:numId="17" w16cid:durableId="675110421">
    <w:abstractNumId w:val="4"/>
  </w:num>
  <w:num w:numId="18" w16cid:durableId="1919368118">
    <w:abstractNumId w:val="2"/>
  </w:num>
  <w:num w:numId="19" w16cid:durableId="252512324">
    <w:abstractNumId w:val="12"/>
  </w:num>
  <w:num w:numId="20" w16cid:durableId="2078235581">
    <w:abstractNumId w:val="9"/>
  </w:num>
  <w:num w:numId="21" w16cid:durableId="1072120092">
    <w:abstractNumId w:val="1"/>
  </w:num>
  <w:num w:numId="22" w16cid:durableId="1843933084">
    <w:abstractNumId w:val="11"/>
  </w:num>
  <w:num w:numId="23" w16cid:durableId="1712459457">
    <w:abstractNumId w:val="15"/>
  </w:num>
  <w:num w:numId="24" w16cid:durableId="1965186705">
    <w:abstractNumId w:val="7"/>
  </w:num>
  <w:num w:numId="25" w16cid:durableId="396904623">
    <w:abstractNumId w:val="13"/>
  </w:num>
  <w:num w:numId="26" w16cid:durableId="155288450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82245305">
    <w:abstractNumId w:val="24"/>
  </w:num>
  <w:num w:numId="28" w16cid:durableId="2095201767">
    <w:abstractNumId w:val="24"/>
  </w:num>
  <w:num w:numId="29" w16cid:durableId="383021388">
    <w:abstractNumId w:val="24"/>
  </w:num>
  <w:num w:numId="30" w16cid:durableId="1377704805">
    <w:abstractNumId w:val="24"/>
  </w:num>
  <w:num w:numId="31" w16cid:durableId="1976447417">
    <w:abstractNumId w:val="24"/>
  </w:num>
  <w:num w:numId="32" w16cid:durableId="212488225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809325388">
    <w:abstractNumId w:val="24"/>
  </w:num>
  <w:num w:numId="34" w16cid:durableId="594290873">
    <w:abstractNumId w:val="25"/>
  </w:num>
  <w:num w:numId="35" w16cid:durableId="1535730542">
    <w:abstractNumId w:val="24"/>
  </w:num>
  <w:num w:numId="36" w16cid:durableId="375281774">
    <w:abstractNumId w:val="14"/>
  </w:num>
  <w:num w:numId="37" w16cid:durableId="1578713261">
    <w:abstractNumId w:val="2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02A9"/>
    <w:rsid w:val="00001BAB"/>
    <w:rsid w:val="00003AA7"/>
    <w:rsid w:val="00003F66"/>
    <w:rsid w:val="000040D9"/>
    <w:rsid w:val="0000494A"/>
    <w:rsid w:val="00007F50"/>
    <w:rsid w:val="0001067E"/>
    <w:rsid w:val="00010FF7"/>
    <w:rsid w:val="00011127"/>
    <w:rsid w:val="00021482"/>
    <w:rsid w:val="00021A11"/>
    <w:rsid w:val="00022F75"/>
    <w:rsid w:val="00025B76"/>
    <w:rsid w:val="00026621"/>
    <w:rsid w:val="00027CFE"/>
    <w:rsid w:val="00030020"/>
    <w:rsid w:val="00033183"/>
    <w:rsid w:val="00034697"/>
    <w:rsid w:val="00034DA4"/>
    <w:rsid w:val="00041645"/>
    <w:rsid w:val="00041ED1"/>
    <w:rsid w:val="00044DF9"/>
    <w:rsid w:val="00047685"/>
    <w:rsid w:val="0005699F"/>
    <w:rsid w:val="00057FC8"/>
    <w:rsid w:val="000661C9"/>
    <w:rsid w:val="00067F39"/>
    <w:rsid w:val="000724CD"/>
    <w:rsid w:val="00073571"/>
    <w:rsid w:val="00074756"/>
    <w:rsid w:val="000757FF"/>
    <w:rsid w:val="00077DD5"/>
    <w:rsid w:val="00081009"/>
    <w:rsid w:val="00081560"/>
    <w:rsid w:val="000872B3"/>
    <w:rsid w:val="0009671D"/>
    <w:rsid w:val="00096DEB"/>
    <w:rsid w:val="000A0B45"/>
    <w:rsid w:val="000A1265"/>
    <w:rsid w:val="000A2F03"/>
    <w:rsid w:val="000A6F49"/>
    <w:rsid w:val="000B169D"/>
    <w:rsid w:val="000B3686"/>
    <w:rsid w:val="000B3BC5"/>
    <w:rsid w:val="000B4A37"/>
    <w:rsid w:val="000B5DE1"/>
    <w:rsid w:val="000B7F10"/>
    <w:rsid w:val="000C17F3"/>
    <w:rsid w:val="000C2531"/>
    <w:rsid w:val="000C33FC"/>
    <w:rsid w:val="000C37C0"/>
    <w:rsid w:val="000C47AA"/>
    <w:rsid w:val="000D09A0"/>
    <w:rsid w:val="000D0AB0"/>
    <w:rsid w:val="000D269F"/>
    <w:rsid w:val="000D2AFA"/>
    <w:rsid w:val="000D347F"/>
    <w:rsid w:val="000D423C"/>
    <w:rsid w:val="000D573D"/>
    <w:rsid w:val="000D57CE"/>
    <w:rsid w:val="000D5E09"/>
    <w:rsid w:val="000D6BB5"/>
    <w:rsid w:val="000D706E"/>
    <w:rsid w:val="000D7085"/>
    <w:rsid w:val="000E0CC7"/>
    <w:rsid w:val="000E1F14"/>
    <w:rsid w:val="000E7325"/>
    <w:rsid w:val="000F1427"/>
    <w:rsid w:val="001032C7"/>
    <w:rsid w:val="00105749"/>
    <w:rsid w:val="00106D5A"/>
    <w:rsid w:val="00112232"/>
    <w:rsid w:val="00114BC4"/>
    <w:rsid w:val="00123500"/>
    <w:rsid w:val="00127E55"/>
    <w:rsid w:val="001320F3"/>
    <w:rsid w:val="00142943"/>
    <w:rsid w:val="00142D5C"/>
    <w:rsid w:val="00142DC6"/>
    <w:rsid w:val="001443DC"/>
    <w:rsid w:val="00147F36"/>
    <w:rsid w:val="0015196F"/>
    <w:rsid w:val="001526D9"/>
    <w:rsid w:val="001545FE"/>
    <w:rsid w:val="001561F1"/>
    <w:rsid w:val="00156530"/>
    <w:rsid w:val="0016015B"/>
    <w:rsid w:val="0016080C"/>
    <w:rsid w:val="001618D9"/>
    <w:rsid w:val="00162590"/>
    <w:rsid w:val="00166012"/>
    <w:rsid w:val="00167A37"/>
    <w:rsid w:val="00170517"/>
    <w:rsid w:val="00170AD8"/>
    <w:rsid w:val="00171619"/>
    <w:rsid w:val="00171AB4"/>
    <w:rsid w:val="0017234A"/>
    <w:rsid w:val="0017435A"/>
    <w:rsid w:val="0017579A"/>
    <w:rsid w:val="00175CB7"/>
    <w:rsid w:val="00176DFC"/>
    <w:rsid w:val="00181259"/>
    <w:rsid w:val="001815B6"/>
    <w:rsid w:val="0018187E"/>
    <w:rsid w:val="0018349A"/>
    <w:rsid w:val="00186992"/>
    <w:rsid w:val="00190189"/>
    <w:rsid w:val="001938F0"/>
    <w:rsid w:val="00193F28"/>
    <w:rsid w:val="00194057"/>
    <w:rsid w:val="001944D1"/>
    <w:rsid w:val="00196051"/>
    <w:rsid w:val="001961D6"/>
    <w:rsid w:val="0019717A"/>
    <w:rsid w:val="001A01E9"/>
    <w:rsid w:val="001A1498"/>
    <w:rsid w:val="001A17A3"/>
    <w:rsid w:val="001A250F"/>
    <w:rsid w:val="001A2A14"/>
    <w:rsid w:val="001B0960"/>
    <w:rsid w:val="001B59CD"/>
    <w:rsid w:val="001B5EDC"/>
    <w:rsid w:val="001C18CA"/>
    <w:rsid w:val="001C1B5D"/>
    <w:rsid w:val="001C2AB4"/>
    <w:rsid w:val="001C2FB3"/>
    <w:rsid w:val="001C487B"/>
    <w:rsid w:val="001C4EA4"/>
    <w:rsid w:val="001C5DBF"/>
    <w:rsid w:val="001C6C0F"/>
    <w:rsid w:val="001D13C4"/>
    <w:rsid w:val="001D1CE7"/>
    <w:rsid w:val="001D2B84"/>
    <w:rsid w:val="001D2CF4"/>
    <w:rsid w:val="001D4200"/>
    <w:rsid w:val="001D46C8"/>
    <w:rsid w:val="001D607F"/>
    <w:rsid w:val="001D76E5"/>
    <w:rsid w:val="001E1BE1"/>
    <w:rsid w:val="001E4D41"/>
    <w:rsid w:val="001E62CD"/>
    <w:rsid w:val="001E6A39"/>
    <w:rsid w:val="001F2B65"/>
    <w:rsid w:val="001F31A7"/>
    <w:rsid w:val="001F418F"/>
    <w:rsid w:val="001F59C1"/>
    <w:rsid w:val="002014A2"/>
    <w:rsid w:val="002018CC"/>
    <w:rsid w:val="0020320E"/>
    <w:rsid w:val="0020605D"/>
    <w:rsid w:val="00206203"/>
    <w:rsid w:val="00207148"/>
    <w:rsid w:val="002071D6"/>
    <w:rsid w:val="00212BC6"/>
    <w:rsid w:val="0022598D"/>
    <w:rsid w:val="002259F5"/>
    <w:rsid w:val="00225B8D"/>
    <w:rsid w:val="00227030"/>
    <w:rsid w:val="00235CE3"/>
    <w:rsid w:val="002363A7"/>
    <w:rsid w:val="00244EAD"/>
    <w:rsid w:val="00245513"/>
    <w:rsid w:val="00246913"/>
    <w:rsid w:val="00246AA6"/>
    <w:rsid w:val="00246AEE"/>
    <w:rsid w:val="00247D1E"/>
    <w:rsid w:val="002500D1"/>
    <w:rsid w:val="0025054E"/>
    <w:rsid w:val="00250778"/>
    <w:rsid w:val="00251012"/>
    <w:rsid w:val="00252BBA"/>
    <w:rsid w:val="00253C77"/>
    <w:rsid w:val="00254331"/>
    <w:rsid w:val="00261E4E"/>
    <w:rsid w:val="00263582"/>
    <w:rsid w:val="002642F2"/>
    <w:rsid w:val="002654C8"/>
    <w:rsid w:val="00265B0B"/>
    <w:rsid w:val="0026639B"/>
    <w:rsid w:val="00266CBA"/>
    <w:rsid w:val="00267D59"/>
    <w:rsid w:val="0027192A"/>
    <w:rsid w:val="0027278E"/>
    <w:rsid w:val="00274397"/>
    <w:rsid w:val="0028090F"/>
    <w:rsid w:val="00282FCF"/>
    <w:rsid w:val="0028497E"/>
    <w:rsid w:val="00284E43"/>
    <w:rsid w:val="00285270"/>
    <w:rsid w:val="0028796D"/>
    <w:rsid w:val="002904CE"/>
    <w:rsid w:val="00290650"/>
    <w:rsid w:val="0029481F"/>
    <w:rsid w:val="002973E7"/>
    <w:rsid w:val="002B38CA"/>
    <w:rsid w:val="002B3E99"/>
    <w:rsid w:val="002B40D3"/>
    <w:rsid w:val="002B4706"/>
    <w:rsid w:val="002B6B15"/>
    <w:rsid w:val="002C0997"/>
    <w:rsid w:val="002C3A02"/>
    <w:rsid w:val="002C4375"/>
    <w:rsid w:val="002D0E1D"/>
    <w:rsid w:val="002D32D1"/>
    <w:rsid w:val="002D6027"/>
    <w:rsid w:val="002D63E4"/>
    <w:rsid w:val="002D70CE"/>
    <w:rsid w:val="002E20CB"/>
    <w:rsid w:val="002E6972"/>
    <w:rsid w:val="002E6E9B"/>
    <w:rsid w:val="002F2A79"/>
    <w:rsid w:val="002F3339"/>
    <w:rsid w:val="002F4B77"/>
    <w:rsid w:val="002F5002"/>
    <w:rsid w:val="002F51E8"/>
    <w:rsid w:val="002F63F2"/>
    <w:rsid w:val="002F76BC"/>
    <w:rsid w:val="00300131"/>
    <w:rsid w:val="00304693"/>
    <w:rsid w:val="00307490"/>
    <w:rsid w:val="00310214"/>
    <w:rsid w:val="00314646"/>
    <w:rsid w:val="00321597"/>
    <w:rsid w:val="003233AB"/>
    <w:rsid w:val="00323B46"/>
    <w:rsid w:val="00323F19"/>
    <w:rsid w:val="003261D5"/>
    <w:rsid w:val="00326241"/>
    <w:rsid w:val="003319AC"/>
    <w:rsid w:val="003334D5"/>
    <w:rsid w:val="00333870"/>
    <w:rsid w:val="003346D0"/>
    <w:rsid w:val="003357B4"/>
    <w:rsid w:val="00336DDD"/>
    <w:rsid w:val="00336EA6"/>
    <w:rsid w:val="003411DE"/>
    <w:rsid w:val="0034192C"/>
    <w:rsid w:val="00342A72"/>
    <w:rsid w:val="00344992"/>
    <w:rsid w:val="0035007C"/>
    <w:rsid w:val="00350B2E"/>
    <w:rsid w:val="0035235E"/>
    <w:rsid w:val="003524B4"/>
    <w:rsid w:val="0035422F"/>
    <w:rsid w:val="00354D98"/>
    <w:rsid w:val="0035742A"/>
    <w:rsid w:val="003609B6"/>
    <w:rsid w:val="00362CA7"/>
    <w:rsid w:val="00364599"/>
    <w:rsid w:val="00364FC6"/>
    <w:rsid w:val="00375D60"/>
    <w:rsid w:val="00380244"/>
    <w:rsid w:val="00380EB8"/>
    <w:rsid w:val="00381D74"/>
    <w:rsid w:val="00382E79"/>
    <w:rsid w:val="00384DDA"/>
    <w:rsid w:val="003854F3"/>
    <w:rsid w:val="00392EEA"/>
    <w:rsid w:val="003945A6"/>
    <w:rsid w:val="00394706"/>
    <w:rsid w:val="003A0304"/>
    <w:rsid w:val="003A389D"/>
    <w:rsid w:val="003A5049"/>
    <w:rsid w:val="003A6978"/>
    <w:rsid w:val="003B03D5"/>
    <w:rsid w:val="003B0B59"/>
    <w:rsid w:val="003B1776"/>
    <w:rsid w:val="003B43DD"/>
    <w:rsid w:val="003B5F1B"/>
    <w:rsid w:val="003B6B1B"/>
    <w:rsid w:val="003C3234"/>
    <w:rsid w:val="003D1A96"/>
    <w:rsid w:val="003D251B"/>
    <w:rsid w:val="003D6980"/>
    <w:rsid w:val="003E2079"/>
    <w:rsid w:val="003E3BCF"/>
    <w:rsid w:val="003E668B"/>
    <w:rsid w:val="003E6D06"/>
    <w:rsid w:val="003F152D"/>
    <w:rsid w:val="003F24BC"/>
    <w:rsid w:val="003F3664"/>
    <w:rsid w:val="003F6F43"/>
    <w:rsid w:val="0040191B"/>
    <w:rsid w:val="004047F4"/>
    <w:rsid w:val="00405C2D"/>
    <w:rsid w:val="00407448"/>
    <w:rsid w:val="00410325"/>
    <w:rsid w:val="004105F1"/>
    <w:rsid w:val="0041097F"/>
    <w:rsid w:val="00413BE9"/>
    <w:rsid w:val="00416368"/>
    <w:rsid w:val="004166EA"/>
    <w:rsid w:val="00417627"/>
    <w:rsid w:val="004203E6"/>
    <w:rsid w:val="0042196A"/>
    <w:rsid w:val="00421B9A"/>
    <w:rsid w:val="004224AF"/>
    <w:rsid w:val="00423D30"/>
    <w:rsid w:val="00423E85"/>
    <w:rsid w:val="004243F5"/>
    <w:rsid w:val="00425822"/>
    <w:rsid w:val="004317BA"/>
    <w:rsid w:val="00436FA0"/>
    <w:rsid w:val="004370F6"/>
    <w:rsid w:val="004430DF"/>
    <w:rsid w:val="00444027"/>
    <w:rsid w:val="0044411D"/>
    <w:rsid w:val="004452C7"/>
    <w:rsid w:val="00445BDB"/>
    <w:rsid w:val="00446656"/>
    <w:rsid w:val="0044721E"/>
    <w:rsid w:val="004503F3"/>
    <w:rsid w:val="00450804"/>
    <w:rsid w:val="00453334"/>
    <w:rsid w:val="00453A05"/>
    <w:rsid w:val="004563BF"/>
    <w:rsid w:val="00461979"/>
    <w:rsid w:val="00462A49"/>
    <w:rsid w:val="00465D10"/>
    <w:rsid w:val="0047007B"/>
    <w:rsid w:val="004701CE"/>
    <w:rsid w:val="0048195E"/>
    <w:rsid w:val="00482FB6"/>
    <w:rsid w:val="00483D2A"/>
    <w:rsid w:val="0048445F"/>
    <w:rsid w:val="0048627F"/>
    <w:rsid w:val="00487877"/>
    <w:rsid w:val="00490EAC"/>
    <w:rsid w:val="00491E04"/>
    <w:rsid w:val="00492281"/>
    <w:rsid w:val="00493BAF"/>
    <w:rsid w:val="00495734"/>
    <w:rsid w:val="004A3C2A"/>
    <w:rsid w:val="004A4E0E"/>
    <w:rsid w:val="004A554A"/>
    <w:rsid w:val="004B0F64"/>
    <w:rsid w:val="004B110D"/>
    <w:rsid w:val="004B1395"/>
    <w:rsid w:val="004B1864"/>
    <w:rsid w:val="004B2125"/>
    <w:rsid w:val="004B3CC5"/>
    <w:rsid w:val="004B6D8B"/>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E6BA1"/>
    <w:rsid w:val="004F12D7"/>
    <w:rsid w:val="004F229B"/>
    <w:rsid w:val="004F30CD"/>
    <w:rsid w:val="004F37AD"/>
    <w:rsid w:val="0050046E"/>
    <w:rsid w:val="00501CE7"/>
    <w:rsid w:val="0050351C"/>
    <w:rsid w:val="00503A34"/>
    <w:rsid w:val="00506743"/>
    <w:rsid w:val="00507BAD"/>
    <w:rsid w:val="00510125"/>
    <w:rsid w:val="00510E4A"/>
    <w:rsid w:val="00511AC7"/>
    <w:rsid w:val="0051371A"/>
    <w:rsid w:val="00514164"/>
    <w:rsid w:val="005141A3"/>
    <w:rsid w:val="00514B30"/>
    <w:rsid w:val="005165EE"/>
    <w:rsid w:val="00517417"/>
    <w:rsid w:val="00521A79"/>
    <w:rsid w:val="00523BC3"/>
    <w:rsid w:val="005249C6"/>
    <w:rsid w:val="0052678E"/>
    <w:rsid w:val="00531333"/>
    <w:rsid w:val="00532EAC"/>
    <w:rsid w:val="005338F0"/>
    <w:rsid w:val="00534D09"/>
    <w:rsid w:val="005356E3"/>
    <w:rsid w:val="00535E47"/>
    <w:rsid w:val="00535F70"/>
    <w:rsid w:val="005412BE"/>
    <w:rsid w:val="005432A4"/>
    <w:rsid w:val="00545775"/>
    <w:rsid w:val="00545A47"/>
    <w:rsid w:val="00545B76"/>
    <w:rsid w:val="005544E4"/>
    <w:rsid w:val="00554DAA"/>
    <w:rsid w:val="0055630B"/>
    <w:rsid w:val="00556E52"/>
    <w:rsid w:val="005612D5"/>
    <w:rsid w:val="00564097"/>
    <w:rsid w:val="005648E3"/>
    <w:rsid w:val="0056576A"/>
    <w:rsid w:val="00565AAE"/>
    <w:rsid w:val="00566798"/>
    <w:rsid w:val="005730B4"/>
    <w:rsid w:val="00573EA8"/>
    <w:rsid w:val="00574F88"/>
    <w:rsid w:val="005758B3"/>
    <w:rsid w:val="005764A3"/>
    <w:rsid w:val="00577DC1"/>
    <w:rsid w:val="00584CD0"/>
    <w:rsid w:val="00585017"/>
    <w:rsid w:val="00585C04"/>
    <w:rsid w:val="005960D7"/>
    <w:rsid w:val="00596B3C"/>
    <w:rsid w:val="00597AD3"/>
    <w:rsid w:val="005A0DA6"/>
    <w:rsid w:val="005A176D"/>
    <w:rsid w:val="005A1CF6"/>
    <w:rsid w:val="005A2B04"/>
    <w:rsid w:val="005A320A"/>
    <w:rsid w:val="005A42B1"/>
    <w:rsid w:val="005A48EE"/>
    <w:rsid w:val="005A570D"/>
    <w:rsid w:val="005A5A32"/>
    <w:rsid w:val="005A7BC5"/>
    <w:rsid w:val="005B29E6"/>
    <w:rsid w:val="005B316E"/>
    <w:rsid w:val="005B31D6"/>
    <w:rsid w:val="005B3AB6"/>
    <w:rsid w:val="005B783E"/>
    <w:rsid w:val="005C358B"/>
    <w:rsid w:val="005C3E88"/>
    <w:rsid w:val="005C420C"/>
    <w:rsid w:val="005C428D"/>
    <w:rsid w:val="005C44B2"/>
    <w:rsid w:val="005D0049"/>
    <w:rsid w:val="005D0FB3"/>
    <w:rsid w:val="005D11DE"/>
    <w:rsid w:val="005D2420"/>
    <w:rsid w:val="005D3002"/>
    <w:rsid w:val="005D3D35"/>
    <w:rsid w:val="005D4C0B"/>
    <w:rsid w:val="005D549B"/>
    <w:rsid w:val="005D7150"/>
    <w:rsid w:val="005D7C4F"/>
    <w:rsid w:val="005E00F5"/>
    <w:rsid w:val="005E0688"/>
    <w:rsid w:val="005E2A1D"/>
    <w:rsid w:val="005E3BF2"/>
    <w:rsid w:val="005E77F1"/>
    <w:rsid w:val="005F110C"/>
    <w:rsid w:val="005F15CA"/>
    <w:rsid w:val="005F7168"/>
    <w:rsid w:val="005F72EA"/>
    <w:rsid w:val="00600B46"/>
    <w:rsid w:val="00601C73"/>
    <w:rsid w:val="00601F11"/>
    <w:rsid w:val="006024A4"/>
    <w:rsid w:val="00604DB6"/>
    <w:rsid w:val="006056D2"/>
    <w:rsid w:val="00610C85"/>
    <w:rsid w:val="00612192"/>
    <w:rsid w:val="006139F9"/>
    <w:rsid w:val="00613BFD"/>
    <w:rsid w:val="00613C99"/>
    <w:rsid w:val="006156B1"/>
    <w:rsid w:val="006157F8"/>
    <w:rsid w:val="006161CF"/>
    <w:rsid w:val="00616C3A"/>
    <w:rsid w:val="006171CE"/>
    <w:rsid w:val="006173B6"/>
    <w:rsid w:val="00623B55"/>
    <w:rsid w:val="00626CB3"/>
    <w:rsid w:val="00627FCD"/>
    <w:rsid w:val="00631755"/>
    <w:rsid w:val="00633A32"/>
    <w:rsid w:val="00634CB4"/>
    <w:rsid w:val="006363C9"/>
    <w:rsid w:val="006403BD"/>
    <w:rsid w:val="006456C5"/>
    <w:rsid w:val="00651BE7"/>
    <w:rsid w:val="00653A94"/>
    <w:rsid w:val="00656555"/>
    <w:rsid w:val="0066594C"/>
    <w:rsid w:val="0066672A"/>
    <w:rsid w:val="006676EA"/>
    <w:rsid w:val="00670B3B"/>
    <w:rsid w:val="00670DF5"/>
    <w:rsid w:val="00672E52"/>
    <w:rsid w:val="00673D42"/>
    <w:rsid w:val="0067586F"/>
    <w:rsid w:val="00675A7F"/>
    <w:rsid w:val="0067645E"/>
    <w:rsid w:val="0067670F"/>
    <w:rsid w:val="00682047"/>
    <w:rsid w:val="006844ED"/>
    <w:rsid w:val="00685F0D"/>
    <w:rsid w:val="00687A5F"/>
    <w:rsid w:val="00692D10"/>
    <w:rsid w:val="00694977"/>
    <w:rsid w:val="00696CF7"/>
    <w:rsid w:val="006A03BF"/>
    <w:rsid w:val="006A0D1B"/>
    <w:rsid w:val="006A0F85"/>
    <w:rsid w:val="006A1155"/>
    <w:rsid w:val="006A1DA7"/>
    <w:rsid w:val="006A253B"/>
    <w:rsid w:val="006A2575"/>
    <w:rsid w:val="006A4C97"/>
    <w:rsid w:val="006A5433"/>
    <w:rsid w:val="006A56B3"/>
    <w:rsid w:val="006A5F9B"/>
    <w:rsid w:val="006B02A7"/>
    <w:rsid w:val="006B24A2"/>
    <w:rsid w:val="006B4B16"/>
    <w:rsid w:val="006B6AB4"/>
    <w:rsid w:val="006C0EB8"/>
    <w:rsid w:val="006C6950"/>
    <w:rsid w:val="006C7AC0"/>
    <w:rsid w:val="006D17A9"/>
    <w:rsid w:val="006D1DD3"/>
    <w:rsid w:val="006D3B11"/>
    <w:rsid w:val="006D5CA3"/>
    <w:rsid w:val="006D7B06"/>
    <w:rsid w:val="006E42C4"/>
    <w:rsid w:val="006E7E24"/>
    <w:rsid w:val="006F0EE8"/>
    <w:rsid w:val="006F2CB9"/>
    <w:rsid w:val="006F5351"/>
    <w:rsid w:val="006F5C8E"/>
    <w:rsid w:val="0070012C"/>
    <w:rsid w:val="00701EE8"/>
    <w:rsid w:val="0070274C"/>
    <w:rsid w:val="00703325"/>
    <w:rsid w:val="007077DF"/>
    <w:rsid w:val="00710A83"/>
    <w:rsid w:val="007110AA"/>
    <w:rsid w:val="00711904"/>
    <w:rsid w:val="00711F1C"/>
    <w:rsid w:val="0071352D"/>
    <w:rsid w:val="007173A6"/>
    <w:rsid w:val="00721613"/>
    <w:rsid w:val="0072396A"/>
    <w:rsid w:val="00725640"/>
    <w:rsid w:val="00726401"/>
    <w:rsid w:val="00727AE8"/>
    <w:rsid w:val="0073149D"/>
    <w:rsid w:val="00733C65"/>
    <w:rsid w:val="00737A05"/>
    <w:rsid w:val="00740B40"/>
    <w:rsid w:val="00742919"/>
    <w:rsid w:val="0074372F"/>
    <w:rsid w:val="00744529"/>
    <w:rsid w:val="00750978"/>
    <w:rsid w:val="00751A0E"/>
    <w:rsid w:val="007555A9"/>
    <w:rsid w:val="007563DE"/>
    <w:rsid w:val="00756442"/>
    <w:rsid w:val="00757067"/>
    <w:rsid w:val="0076085F"/>
    <w:rsid w:val="00763254"/>
    <w:rsid w:val="00763515"/>
    <w:rsid w:val="007638D8"/>
    <w:rsid w:val="00765410"/>
    <w:rsid w:val="007666DA"/>
    <w:rsid w:val="00766987"/>
    <w:rsid w:val="007674F8"/>
    <w:rsid w:val="007716CC"/>
    <w:rsid w:val="00771DE1"/>
    <w:rsid w:val="00771DFE"/>
    <w:rsid w:val="007759A5"/>
    <w:rsid w:val="00777BAE"/>
    <w:rsid w:val="00782ED7"/>
    <w:rsid w:val="00783318"/>
    <w:rsid w:val="00783DCC"/>
    <w:rsid w:val="00785A47"/>
    <w:rsid w:val="00785D48"/>
    <w:rsid w:val="00786432"/>
    <w:rsid w:val="00786945"/>
    <w:rsid w:val="00786E5E"/>
    <w:rsid w:val="0079125F"/>
    <w:rsid w:val="00793B8E"/>
    <w:rsid w:val="00793FDB"/>
    <w:rsid w:val="00795A39"/>
    <w:rsid w:val="00795BF5"/>
    <w:rsid w:val="00795C09"/>
    <w:rsid w:val="00796218"/>
    <w:rsid w:val="007A24DA"/>
    <w:rsid w:val="007A25E2"/>
    <w:rsid w:val="007A2CC4"/>
    <w:rsid w:val="007A6759"/>
    <w:rsid w:val="007A6D72"/>
    <w:rsid w:val="007B76BF"/>
    <w:rsid w:val="007B7C8F"/>
    <w:rsid w:val="007C18BB"/>
    <w:rsid w:val="007C267D"/>
    <w:rsid w:val="007C3FF6"/>
    <w:rsid w:val="007C4004"/>
    <w:rsid w:val="007C43BE"/>
    <w:rsid w:val="007D19E2"/>
    <w:rsid w:val="007D30D5"/>
    <w:rsid w:val="007D3D85"/>
    <w:rsid w:val="007D672C"/>
    <w:rsid w:val="007D7BBD"/>
    <w:rsid w:val="007D7FB5"/>
    <w:rsid w:val="007E0007"/>
    <w:rsid w:val="007E04F8"/>
    <w:rsid w:val="007E0C1A"/>
    <w:rsid w:val="007E0D2A"/>
    <w:rsid w:val="007E14B2"/>
    <w:rsid w:val="007E20AF"/>
    <w:rsid w:val="007E2665"/>
    <w:rsid w:val="007E4A8E"/>
    <w:rsid w:val="007E7C6C"/>
    <w:rsid w:val="007F18FC"/>
    <w:rsid w:val="007F4BB7"/>
    <w:rsid w:val="007F567D"/>
    <w:rsid w:val="00800F21"/>
    <w:rsid w:val="00801891"/>
    <w:rsid w:val="00801A31"/>
    <w:rsid w:val="008038A5"/>
    <w:rsid w:val="00804F0A"/>
    <w:rsid w:val="00805FAE"/>
    <w:rsid w:val="00806B16"/>
    <w:rsid w:val="00807C4E"/>
    <w:rsid w:val="008101FF"/>
    <w:rsid w:val="00811669"/>
    <w:rsid w:val="00817F0D"/>
    <w:rsid w:val="00821D63"/>
    <w:rsid w:val="00821DA7"/>
    <w:rsid w:val="0082210F"/>
    <w:rsid w:val="008228A4"/>
    <w:rsid w:val="0082295D"/>
    <w:rsid w:val="00826CED"/>
    <w:rsid w:val="008271B1"/>
    <w:rsid w:val="00827392"/>
    <w:rsid w:val="00831739"/>
    <w:rsid w:val="0083362F"/>
    <w:rsid w:val="008339B1"/>
    <w:rsid w:val="00833CA3"/>
    <w:rsid w:val="00833F7A"/>
    <w:rsid w:val="00834548"/>
    <w:rsid w:val="00835AD1"/>
    <w:rsid w:val="00837FEB"/>
    <w:rsid w:val="008414E8"/>
    <w:rsid w:val="00842384"/>
    <w:rsid w:val="00842696"/>
    <w:rsid w:val="00844DF6"/>
    <w:rsid w:val="008459A6"/>
    <w:rsid w:val="008525EF"/>
    <w:rsid w:val="00853F7B"/>
    <w:rsid w:val="008544B8"/>
    <w:rsid w:val="00855D70"/>
    <w:rsid w:val="008579F3"/>
    <w:rsid w:val="00857AF9"/>
    <w:rsid w:val="00857F74"/>
    <w:rsid w:val="008605EF"/>
    <w:rsid w:val="008623F2"/>
    <w:rsid w:val="00863476"/>
    <w:rsid w:val="00863C43"/>
    <w:rsid w:val="00864BE9"/>
    <w:rsid w:val="0086581B"/>
    <w:rsid w:val="00865E3A"/>
    <w:rsid w:val="0087026D"/>
    <w:rsid w:val="008712C0"/>
    <w:rsid w:val="00874000"/>
    <w:rsid w:val="008742C5"/>
    <w:rsid w:val="00877054"/>
    <w:rsid w:val="008823F6"/>
    <w:rsid w:val="008828B3"/>
    <w:rsid w:val="008853F6"/>
    <w:rsid w:val="00885777"/>
    <w:rsid w:val="00886251"/>
    <w:rsid w:val="00890D98"/>
    <w:rsid w:val="008919E9"/>
    <w:rsid w:val="00891A8B"/>
    <w:rsid w:val="0089237E"/>
    <w:rsid w:val="00892D02"/>
    <w:rsid w:val="00894F80"/>
    <w:rsid w:val="008958B1"/>
    <w:rsid w:val="008A283D"/>
    <w:rsid w:val="008A30B1"/>
    <w:rsid w:val="008A456A"/>
    <w:rsid w:val="008A65E1"/>
    <w:rsid w:val="008A7D8A"/>
    <w:rsid w:val="008A7DBD"/>
    <w:rsid w:val="008B05BE"/>
    <w:rsid w:val="008B2972"/>
    <w:rsid w:val="008B312E"/>
    <w:rsid w:val="008B6026"/>
    <w:rsid w:val="008C0B17"/>
    <w:rsid w:val="008C0BB2"/>
    <w:rsid w:val="008C16EB"/>
    <w:rsid w:val="008C3C3F"/>
    <w:rsid w:val="008C6A91"/>
    <w:rsid w:val="008D00D9"/>
    <w:rsid w:val="008D0821"/>
    <w:rsid w:val="008D11DB"/>
    <w:rsid w:val="008E019D"/>
    <w:rsid w:val="008E0EE0"/>
    <w:rsid w:val="008E30AB"/>
    <w:rsid w:val="008E5F75"/>
    <w:rsid w:val="008F1CD2"/>
    <w:rsid w:val="008F3646"/>
    <w:rsid w:val="008F4231"/>
    <w:rsid w:val="008F7148"/>
    <w:rsid w:val="008F750F"/>
    <w:rsid w:val="00901B3C"/>
    <w:rsid w:val="009026E9"/>
    <w:rsid w:val="00903E56"/>
    <w:rsid w:val="00905BBA"/>
    <w:rsid w:val="00906D68"/>
    <w:rsid w:val="00910373"/>
    <w:rsid w:val="009118A4"/>
    <w:rsid w:val="009122D5"/>
    <w:rsid w:val="00914BA4"/>
    <w:rsid w:val="009158DF"/>
    <w:rsid w:val="009161B2"/>
    <w:rsid w:val="00920246"/>
    <w:rsid w:val="00920B7C"/>
    <w:rsid w:val="00920D9A"/>
    <w:rsid w:val="00921CEE"/>
    <w:rsid w:val="009224B5"/>
    <w:rsid w:val="009229F7"/>
    <w:rsid w:val="009265AB"/>
    <w:rsid w:val="0092741E"/>
    <w:rsid w:val="0093032A"/>
    <w:rsid w:val="00931286"/>
    <w:rsid w:val="009320EB"/>
    <w:rsid w:val="0093211B"/>
    <w:rsid w:val="00932226"/>
    <w:rsid w:val="009328A8"/>
    <w:rsid w:val="00933276"/>
    <w:rsid w:val="0093330E"/>
    <w:rsid w:val="00935077"/>
    <w:rsid w:val="00935D03"/>
    <w:rsid w:val="00936763"/>
    <w:rsid w:val="00943203"/>
    <w:rsid w:val="009450AB"/>
    <w:rsid w:val="009456EA"/>
    <w:rsid w:val="00947B4F"/>
    <w:rsid w:val="00947BAC"/>
    <w:rsid w:val="00947E28"/>
    <w:rsid w:val="0095076C"/>
    <w:rsid w:val="009522ED"/>
    <w:rsid w:val="009526C0"/>
    <w:rsid w:val="00953878"/>
    <w:rsid w:val="00954B24"/>
    <w:rsid w:val="00957AF5"/>
    <w:rsid w:val="0096151F"/>
    <w:rsid w:val="00962B99"/>
    <w:rsid w:val="009644F8"/>
    <w:rsid w:val="00967EF2"/>
    <w:rsid w:val="009767F5"/>
    <w:rsid w:val="00977178"/>
    <w:rsid w:val="00983E72"/>
    <w:rsid w:val="00985D99"/>
    <w:rsid w:val="00990180"/>
    <w:rsid w:val="009934F5"/>
    <w:rsid w:val="0099416D"/>
    <w:rsid w:val="00997391"/>
    <w:rsid w:val="009A03FE"/>
    <w:rsid w:val="009A2FA9"/>
    <w:rsid w:val="009A4435"/>
    <w:rsid w:val="009A5080"/>
    <w:rsid w:val="009A684C"/>
    <w:rsid w:val="009B0758"/>
    <w:rsid w:val="009B1363"/>
    <w:rsid w:val="009B2D19"/>
    <w:rsid w:val="009B3301"/>
    <w:rsid w:val="009B7C27"/>
    <w:rsid w:val="009C0674"/>
    <w:rsid w:val="009C1F7E"/>
    <w:rsid w:val="009C2D7D"/>
    <w:rsid w:val="009C2EA7"/>
    <w:rsid w:val="009C508C"/>
    <w:rsid w:val="009D01D5"/>
    <w:rsid w:val="009D1C14"/>
    <w:rsid w:val="009D2E3B"/>
    <w:rsid w:val="009D36A5"/>
    <w:rsid w:val="009D3C7D"/>
    <w:rsid w:val="009D5596"/>
    <w:rsid w:val="009D594E"/>
    <w:rsid w:val="009E0522"/>
    <w:rsid w:val="009E0F72"/>
    <w:rsid w:val="009E332E"/>
    <w:rsid w:val="009E3EA5"/>
    <w:rsid w:val="009E53F2"/>
    <w:rsid w:val="009E65B3"/>
    <w:rsid w:val="009E729C"/>
    <w:rsid w:val="009F22BD"/>
    <w:rsid w:val="009F38E3"/>
    <w:rsid w:val="009F6F17"/>
    <w:rsid w:val="00A01398"/>
    <w:rsid w:val="00A02C7C"/>
    <w:rsid w:val="00A04B95"/>
    <w:rsid w:val="00A06673"/>
    <w:rsid w:val="00A1089E"/>
    <w:rsid w:val="00A12287"/>
    <w:rsid w:val="00A14F5A"/>
    <w:rsid w:val="00A17399"/>
    <w:rsid w:val="00A20E76"/>
    <w:rsid w:val="00A22DAF"/>
    <w:rsid w:val="00A27D78"/>
    <w:rsid w:val="00A30720"/>
    <w:rsid w:val="00A315BF"/>
    <w:rsid w:val="00A3221D"/>
    <w:rsid w:val="00A325D2"/>
    <w:rsid w:val="00A3548E"/>
    <w:rsid w:val="00A3600B"/>
    <w:rsid w:val="00A365F1"/>
    <w:rsid w:val="00A3709B"/>
    <w:rsid w:val="00A416DD"/>
    <w:rsid w:val="00A41F9B"/>
    <w:rsid w:val="00A4267C"/>
    <w:rsid w:val="00A42AF4"/>
    <w:rsid w:val="00A44739"/>
    <w:rsid w:val="00A46389"/>
    <w:rsid w:val="00A508D7"/>
    <w:rsid w:val="00A50D0B"/>
    <w:rsid w:val="00A52163"/>
    <w:rsid w:val="00A53DD7"/>
    <w:rsid w:val="00A55D92"/>
    <w:rsid w:val="00A646CE"/>
    <w:rsid w:val="00A655D2"/>
    <w:rsid w:val="00A665E6"/>
    <w:rsid w:val="00A66F5D"/>
    <w:rsid w:val="00A673FF"/>
    <w:rsid w:val="00A725E6"/>
    <w:rsid w:val="00A744FE"/>
    <w:rsid w:val="00A74C17"/>
    <w:rsid w:val="00A750BC"/>
    <w:rsid w:val="00A75783"/>
    <w:rsid w:val="00A758AD"/>
    <w:rsid w:val="00A760A3"/>
    <w:rsid w:val="00A76178"/>
    <w:rsid w:val="00A761B0"/>
    <w:rsid w:val="00A76A9E"/>
    <w:rsid w:val="00A82633"/>
    <w:rsid w:val="00A83514"/>
    <w:rsid w:val="00A83A42"/>
    <w:rsid w:val="00A872A7"/>
    <w:rsid w:val="00A91C5F"/>
    <w:rsid w:val="00A943F5"/>
    <w:rsid w:val="00A9751A"/>
    <w:rsid w:val="00A976F0"/>
    <w:rsid w:val="00A97AE4"/>
    <w:rsid w:val="00AA0B11"/>
    <w:rsid w:val="00AA21F0"/>
    <w:rsid w:val="00AA2AA6"/>
    <w:rsid w:val="00AA4E7A"/>
    <w:rsid w:val="00AA7770"/>
    <w:rsid w:val="00AB2539"/>
    <w:rsid w:val="00AB3A53"/>
    <w:rsid w:val="00AC0734"/>
    <w:rsid w:val="00AC1FF0"/>
    <w:rsid w:val="00AC235B"/>
    <w:rsid w:val="00AC49C3"/>
    <w:rsid w:val="00AC691B"/>
    <w:rsid w:val="00AC7023"/>
    <w:rsid w:val="00AD11E2"/>
    <w:rsid w:val="00AD72C5"/>
    <w:rsid w:val="00AE0ADE"/>
    <w:rsid w:val="00AE1CBC"/>
    <w:rsid w:val="00AE3117"/>
    <w:rsid w:val="00AE36E2"/>
    <w:rsid w:val="00AF04A4"/>
    <w:rsid w:val="00AF1F92"/>
    <w:rsid w:val="00AF2E67"/>
    <w:rsid w:val="00AF3F3E"/>
    <w:rsid w:val="00AF4CDF"/>
    <w:rsid w:val="00AF4FFA"/>
    <w:rsid w:val="00AF5D33"/>
    <w:rsid w:val="00B015AA"/>
    <w:rsid w:val="00B026E1"/>
    <w:rsid w:val="00B03DBE"/>
    <w:rsid w:val="00B04626"/>
    <w:rsid w:val="00B047A1"/>
    <w:rsid w:val="00B07145"/>
    <w:rsid w:val="00B100A8"/>
    <w:rsid w:val="00B10336"/>
    <w:rsid w:val="00B1093E"/>
    <w:rsid w:val="00B11445"/>
    <w:rsid w:val="00B169E1"/>
    <w:rsid w:val="00B16A5B"/>
    <w:rsid w:val="00B21CD0"/>
    <w:rsid w:val="00B26D37"/>
    <w:rsid w:val="00B34BF5"/>
    <w:rsid w:val="00B35B1D"/>
    <w:rsid w:val="00B37251"/>
    <w:rsid w:val="00B37EA5"/>
    <w:rsid w:val="00B41897"/>
    <w:rsid w:val="00B445E3"/>
    <w:rsid w:val="00B46E88"/>
    <w:rsid w:val="00B51068"/>
    <w:rsid w:val="00B51192"/>
    <w:rsid w:val="00B51D81"/>
    <w:rsid w:val="00B52802"/>
    <w:rsid w:val="00B52C6B"/>
    <w:rsid w:val="00B5563A"/>
    <w:rsid w:val="00B557D9"/>
    <w:rsid w:val="00B5606E"/>
    <w:rsid w:val="00B56B0A"/>
    <w:rsid w:val="00B56F60"/>
    <w:rsid w:val="00B56FB6"/>
    <w:rsid w:val="00B5759B"/>
    <w:rsid w:val="00B60204"/>
    <w:rsid w:val="00B60500"/>
    <w:rsid w:val="00B60548"/>
    <w:rsid w:val="00B60561"/>
    <w:rsid w:val="00B62902"/>
    <w:rsid w:val="00B65840"/>
    <w:rsid w:val="00B669BF"/>
    <w:rsid w:val="00B67E85"/>
    <w:rsid w:val="00B745F2"/>
    <w:rsid w:val="00B751D4"/>
    <w:rsid w:val="00B767E7"/>
    <w:rsid w:val="00B76BFF"/>
    <w:rsid w:val="00B831D9"/>
    <w:rsid w:val="00B83371"/>
    <w:rsid w:val="00B8340F"/>
    <w:rsid w:val="00B968DF"/>
    <w:rsid w:val="00B97395"/>
    <w:rsid w:val="00B97ABE"/>
    <w:rsid w:val="00BA297A"/>
    <w:rsid w:val="00BA2D4A"/>
    <w:rsid w:val="00BA6C16"/>
    <w:rsid w:val="00BB12E6"/>
    <w:rsid w:val="00BB46B9"/>
    <w:rsid w:val="00BB470D"/>
    <w:rsid w:val="00BB5B73"/>
    <w:rsid w:val="00BB66F5"/>
    <w:rsid w:val="00BC0F0D"/>
    <w:rsid w:val="00BC23BF"/>
    <w:rsid w:val="00BC4D72"/>
    <w:rsid w:val="00BC6C44"/>
    <w:rsid w:val="00BD009D"/>
    <w:rsid w:val="00BD072F"/>
    <w:rsid w:val="00BD1C33"/>
    <w:rsid w:val="00BD4B50"/>
    <w:rsid w:val="00BD7F4E"/>
    <w:rsid w:val="00BE1084"/>
    <w:rsid w:val="00BE1860"/>
    <w:rsid w:val="00BE4B94"/>
    <w:rsid w:val="00BE4D80"/>
    <w:rsid w:val="00BE793A"/>
    <w:rsid w:val="00BF05FF"/>
    <w:rsid w:val="00BF1602"/>
    <w:rsid w:val="00BF1986"/>
    <w:rsid w:val="00BF1C76"/>
    <w:rsid w:val="00BF1E9D"/>
    <w:rsid w:val="00BF30D2"/>
    <w:rsid w:val="00BF3B6F"/>
    <w:rsid w:val="00BF6926"/>
    <w:rsid w:val="00BF7C6D"/>
    <w:rsid w:val="00C00291"/>
    <w:rsid w:val="00C03714"/>
    <w:rsid w:val="00C06FF9"/>
    <w:rsid w:val="00C07703"/>
    <w:rsid w:val="00C10A65"/>
    <w:rsid w:val="00C13FF4"/>
    <w:rsid w:val="00C15319"/>
    <w:rsid w:val="00C235D4"/>
    <w:rsid w:val="00C23992"/>
    <w:rsid w:val="00C24237"/>
    <w:rsid w:val="00C2437C"/>
    <w:rsid w:val="00C25BBD"/>
    <w:rsid w:val="00C27F23"/>
    <w:rsid w:val="00C30618"/>
    <w:rsid w:val="00C308C3"/>
    <w:rsid w:val="00C3276B"/>
    <w:rsid w:val="00C335B1"/>
    <w:rsid w:val="00C355B2"/>
    <w:rsid w:val="00C36583"/>
    <w:rsid w:val="00C40C24"/>
    <w:rsid w:val="00C40D8B"/>
    <w:rsid w:val="00C433F7"/>
    <w:rsid w:val="00C43836"/>
    <w:rsid w:val="00C443D1"/>
    <w:rsid w:val="00C45209"/>
    <w:rsid w:val="00C455F2"/>
    <w:rsid w:val="00C54CA0"/>
    <w:rsid w:val="00C62F8F"/>
    <w:rsid w:val="00C6359D"/>
    <w:rsid w:val="00C66DBC"/>
    <w:rsid w:val="00C67CB4"/>
    <w:rsid w:val="00C71511"/>
    <w:rsid w:val="00C71EAB"/>
    <w:rsid w:val="00C72329"/>
    <w:rsid w:val="00C74A60"/>
    <w:rsid w:val="00C770A1"/>
    <w:rsid w:val="00C84740"/>
    <w:rsid w:val="00C84DBC"/>
    <w:rsid w:val="00C861A7"/>
    <w:rsid w:val="00C87E3C"/>
    <w:rsid w:val="00C917BD"/>
    <w:rsid w:val="00C921D5"/>
    <w:rsid w:val="00C9222E"/>
    <w:rsid w:val="00C92760"/>
    <w:rsid w:val="00C94353"/>
    <w:rsid w:val="00C9633C"/>
    <w:rsid w:val="00CA0022"/>
    <w:rsid w:val="00CA0785"/>
    <w:rsid w:val="00CA1B05"/>
    <w:rsid w:val="00CA23D3"/>
    <w:rsid w:val="00CA5158"/>
    <w:rsid w:val="00CA53A1"/>
    <w:rsid w:val="00CA592A"/>
    <w:rsid w:val="00CB0213"/>
    <w:rsid w:val="00CB0F4A"/>
    <w:rsid w:val="00CB23D8"/>
    <w:rsid w:val="00CB289E"/>
    <w:rsid w:val="00CB41D0"/>
    <w:rsid w:val="00CB6558"/>
    <w:rsid w:val="00CB6C92"/>
    <w:rsid w:val="00CB7F3F"/>
    <w:rsid w:val="00CC20E9"/>
    <w:rsid w:val="00CC32D9"/>
    <w:rsid w:val="00CC3360"/>
    <w:rsid w:val="00CC3CB9"/>
    <w:rsid w:val="00CC51BE"/>
    <w:rsid w:val="00CC5C87"/>
    <w:rsid w:val="00CC6ED1"/>
    <w:rsid w:val="00CD1407"/>
    <w:rsid w:val="00CD3493"/>
    <w:rsid w:val="00CD67A3"/>
    <w:rsid w:val="00CD681B"/>
    <w:rsid w:val="00CE2B01"/>
    <w:rsid w:val="00CE2BFF"/>
    <w:rsid w:val="00CE48C4"/>
    <w:rsid w:val="00CE5B84"/>
    <w:rsid w:val="00CE798F"/>
    <w:rsid w:val="00CF084D"/>
    <w:rsid w:val="00CF23F6"/>
    <w:rsid w:val="00CF2857"/>
    <w:rsid w:val="00CF3BED"/>
    <w:rsid w:val="00CF46C6"/>
    <w:rsid w:val="00CF69FA"/>
    <w:rsid w:val="00D024AD"/>
    <w:rsid w:val="00D04008"/>
    <w:rsid w:val="00D04325"/>
    <w:rsid w:val="00D117C0"/>
    <w:rsid w:val="00D122BB"/>
    <w:rsid w:val="00D12E3B"/>
    <w:rsid w:val="00D14067"/>
    <w:rsid w:val="00D1465D"/>
    <w:rsid w:val="00D17D0C"/>
    <w:rsid w:val="00D21AAF"/>
    <w:rsid w:val="00D21DB1"/>
    <w:rsid w:val="00D229E5"/>
    <w:rsid w:val="00D2390C"/>
    <w:rsid w:val="00D2481E"/>
    <w:rsid w:val="00D25512"/>
    <w:rsid w:val="00D26E0E"/>
    <w:rsid w:val="00D27049"/>
    <w:rsid w:val="00D27B04"/>
    <w:rsid w:val="00D27C87"/>
    <w:rsid w:val="00D309DE"/>
    <w:rsid w:val="00D31EA8"/>
    <w:rsid w:val="00D33411"/>
    <w:rsid w:val="00D33AB9"/>
    <w:rsid w:val="00D34982"/>
    <w:rsid w:val="00D34BAD"/>
    <w:rsid w:val="00D355ED"/>
    <w:rsid w:val="00D35D9D"/>
    <w:rsid w:val="00D412BA"/>
    <w:rsid w:val="00D45947"/>
    <w:rsid w:val="00D45C8A"/>
    <w:rsid w:val="00D460BB"/>
    <w:rsid w:val="00D46BC9"/>
    <w:rsid w:val="00D5113F"/>
    <w:rsid w:val="00D523B1"/>
    <w:rsid w:val="00D53792"/>
    <w:rsid w:val="00D543C8"/>
    <w:rsid w:val="00D56ABE"/>
    <w:rsid w:val="00D57ADA"/>
    <w:rsid w:val="00D60F91"/>
    <w:rsid w:val="00D62942"/>
    <w:rsid w:val="00D67BAB"/>
    <w:rsid w:val="00D700D6"/>
    <w:rsid w:val="00D74186"/>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300E"/>
    <w:rsid w:val="00DA4001"/>
    <w:rsid w:val="00DA4233"/>
    <w:rsid w:val="00DA43A0"/>
    <w:rsid w:val="00DA6AB7"/>
    <w:rsid w:val="00DA7E55"/>
    <w:rsid w:val="00DB206D"/>
    <w:rsid w:val="00DB46A4"/>
    <w:rsid w:val="00DB474F"/>
    <w:rsid w:val="00DB67DA"/>
    <w:rsid w:val="00DC11DD"/>
    <w:rsid w:val="00DC17B0"/>
    <w:rsid w:val="00DC416B"/>
    <w:rsid w:val="00DC75CF"/>
    <w:rsid w:val="00DC76E9"/>
    <w:rsid w:val="00DD1DE6"/>
    <w:rsid w:val="00DD6563"/>
    <w:rsid w:val="00DE1938"/>
    <w:rsid w:val="00DE1B84"/>
    <w:rsid w:val="00DF0EE0"/>
    <w:rsid w:val="00DF0F39"/>
    <w:rsid w:val="00DF330C"/>
    <w:rsid w:val="00DF3713"/>
    <w:rsid w:val="00DF523B"/>
    <w:rsid w:val="00E0141A"/>
    <w:rsid w:val="00E0542A"/>
    <w:rsid w:val="00E0606C"/>
    <w:rsid w:val="00E11B5A"/>
    <w:rsid w:val="00E14017"/>
    <w:rsid w:val="00E15FD2"/>
    <w:rsid w:val="00E24FC9"/>
    <w:rsid w:val="00E309EC"/>
    <w:rsid w:val="00E34154"/>
    <w:rsid w:val="00E37477"/>
    <w:rsid w:val="00E40BEF"/>
    <w:rsid w:val="00E42763"/>
    <w:rsid w:val="00E44145"/>
    <w:rsid w:val="00E47EF9"/>
    <w:rsid w:val="00E5067F"/>
    <w:rsid w:val="00E53396"/>
    <w:rsid w:val="00E54271"/>
    <w:rsid w:val="00E556CE"/>
    <w:rsid w:val="00E55C93"/>
    <w:rsid w:val="00E56DFE"/>
    <w:rsid w:val="00E57C81"/>
    <w:rsid w:val="00E60946"/>
    <w:rsid w:val="00E62AD5"/>
    <w:rsid w:val="00E6627F"/>
    <w:rsid w:val="00E6756F"/>
    <w:rsid w:val="00E72EFB"/>
    <w:rsid w:val="00E769EB"/>
    <w:rsid w:val="00E76BE8"/>
    <w:rsid w:val="00E76D35"/>
    <w:rsid w:val="00E76D83"/>
    <w:rsid w:val="00E80C66"/>
    <w:rsid w:val="00E81422"/>
    <w:rsid w:val="00E82076"/>
    <w:rsid w:val="00E84830"/>
    <w:rsid w:val="00E8500C"/>
    <w:rsid w:val="00E87B75"/>
    <w:rsid w:val="00E9074A"/>
    <w:rsid w:val="00E907FE"/>
    <w:rsid w:val="00E91639"/>
    <w:rsid w:val="00E9235D"/>
    <w:rsid w:val="00E94CF7"/>
    <w:rsid w:val="00E97889"/>
    <w:rsid w:val="00EA4786"/>
    <w:rsid w:val="00EA5C58"/>
    <w:rsid w:val="00EA6976"/>
    <w:rsid w:val="00EA6FAC"/>
    <w:rsid w:val="00EA710F"/>
    <w:rsid w:val="00EB04A4"/>
    <w:rsid w:val="00EB5F73"/>
    <w:rsid w:val="00EC4EA9"/>
    <w:rsid w:val="00EC56BF"/>
    <w:rsid w:val="00EC6233"/>
    <w:rsid w:val="00EC62F6"/>
    <w:rsid w:val="00EC771B"/>
    <w:rsid w:val="00ED0744"/>
    <w:rsid w:val="00ED1546"/>
    <w:rsid w:val="00ED3731"/>
    <w:rsid w:val="00ED53FE"/>
    <w:rsid w:val="00ED6AAC"/>
    <w:rsid w:val="00ED7BBD"/>
    <w:rsid w:val="00EE0DA6"/>
    <w:rsid w:val="00EE17E5"/>
    <w:rsid w:val="00EE2484"/>
    <w:rsid w:val="00EE2FDA"/>
    <w:rsid w:val="00EE6047"/>
    <w:rsid w:val="00EF14BC"/>
    <w:rsid w:val="00EF22CD"/>
    <w:rsid w:val="00EF25B7"/>
    <w:rsid w:val="00EF6BC1"/>
    <w:rsid w:val="00EF7E3C"/>
    <w:rsid w:val="00F03624"/>
    <w:rsid w:val="00F06610"/>
    <w:rsid w:val="00F134D2"/>
    <w:rsid w:val="00F13F4B"/>
    <w:rsid w:val="00F17B9E"/>
    <w:rsid w:val="00F21831"/>
    <w:rsid w:val="00F21F30"/>
    <w:rsid w:val="00F22A8A"/>
    <w:rsid w:val="00F23B89"/>
    <w:rsid w:val="00F24923"/>
    <w:rsid w:val="00F249DB"/>
    <w:rsid w:val="00F252A7"/>
    <w:rsid w:val="00F25A20"/>
    <w:rsid w:val="00F30D00"/>
    <w:rsid w:val="00F30F01"/>
    <w:rsid w:val="00F31343"/>
    <w:rsid w:val="00F31519"/>
    <w:rsid w:val="00F342EF"/>
    <w:rsid w:val="00F36907"/>
    <w:rsid w:val="00F37CFB"/>
    <w:rsid w:val="00F400EA"/>
    <w:rsid w:val="00F445F0"/>
    <w:rsid w:val="00F4616C"/>
    <w:rsid w:val="00F50737"/>
    <w:rsid w:val="00F527EC"/>
    <w:rsid w:val="00F55195"/>
    <w:rsid w:val="00F55627"/>
    <w:rsid w:val="00F56206"/>
    <w:rsid w:val="00F57252"/>
    <w:rsid w:val="00F67C10"/>
    <w:rsid w:val="00F700AC"/>
    <w:rsid w:val="00F75D35"/>
    <w:rsid w:val="00F76461"/>
    <w:rsid w:val="00F77190"/>
    <w:rsid w:val="00F77FBA"/>
    <w:rsid w:val="00F82702"/>
    <w:rsid w:val="00F85354"/>
    <w:rsid w:val="00F874A3"/>
    <w:rsid w:val="00F91A4F"/>
    <w:rsid w:val="00F91BCA"/>
    <w:rsid w:val="00F9494C"/>
    <w:rsid w:val="00F94B81"/>
    <w:rsid w:val="00F96196"/>
    <w:rsid w:val="00F96E37"/>
    <w:rsid w:val="00F97999"/>
    <w:rsid w:val="00FA0670"/>
    <w:rsid w:val="00FA21E3"/>
    <w:rsid w:val="00FA308A"/>
    <w:rsid w:val="00FA37B9"/>
    <w:rsid w:val="00FA454D"/>
    <w:rsid w:val="00FA49F3"/>
    <w:rsid w:val="00FA49FE"/>
    <w:rsid w:val="00FA5BE5"/>
    <w:rsid w:val="00FA61D3"/>
    <w:rsid w:val="00FA6CC7"/>
    <w:rsid w:val="00FA72B8"/>
    <w:rsid w:val="00FA7395"/>
    <w:rsid w:val="00FA7727"/>
    <w:rsid w:val="00FB1CA3"/>
    <w:rsid w:val="00FB4440"/>
    <w:rsid w:val="00FB68A1"/>
    <w:rsid w:val="00FB6F23"/>
    <w:rsid w:val="00FB7961"/>
    <w:rsid w:val="00FC4A7B"/>
    <w:rsid w:val="00FC5396"/>
    <w:rsid w:val="00FD22AD"/>
    <w:rsid w:val="00FD235D"/>
    <w:rsid w:val="00FD4402"/>
    <w:rsid w:val="00FD4A00"/>
    <w:rsid w:val="00FD731D"/>
    <w:rsid w:val="00FE0525"/>
    <w:rsid w:val="00FE29CC"/>
    <w:rsid w:val="00FE2EE4"/>
    <w:rsid w:val="00FE306B"/>
    <w:rsid w:val="00FE3D4B"/>
    <w:rsid w:val="00FE43BC"/>
    <w:rsid w:val="00FE6D2F"/>
    <w:rsid w:val="00FF1098"/>
    <w:rsid w:val="00FF206D"/>
    <w:rsid w:val="00FF319E"/>
    <w:rsid w:val="00FF34A2"/>
    <w:rsid w:val="00FF6E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852171">
      <w:bodyDiv w:val="1"/>
      <w:marLeft w:val="0"/>
      <w:marRight w:val="0"/>
      <w:marTop w:val="0"/>
      <w:marBottom w:val="0"/>
      <w:divBdr>
        <w:top w:val="none" w:sz="0" w:space="0" w:color="auto"/>
        <w:left w:val="none" w:sz="0" w:space="0" w:color="auto"/>
        <w:bottom w:val="none" w:sz="0" w:space="0" w:color="auto"/>
        <w:right w:val="none" w:sz="0" w:space="0" w:color="auto"/>
      </w:divBdr>
      <w:divsChild>
        <w:div w:id="1618564749">
          <w:marLeft w:val="0"/>
          <w:marRight w:val="0"/>
          <w:marTop w:val="0"/>
          <w:marBottom w:val="0"/>
          <w:divBdr>
            <w:top w:val="none" w:sz="0" w:space="0" w:color="auto"/>
            <w:left w:val="none" w:sz="0" w:space="0" w:color="auto"/>
            <w:bottom w:val="none" w:sz="0" w:space="0" w:color="auto"/>
            <w:right w:val="none" w:sz="0" w:space="0" w:color="auto"/>
          </w:divBdr>
          <w:divsChild>
            <w:div w:id="273099476">
              <w:marLeft w:val="0"/>
              <w:marRight w:val="0"/>
              <w:marTop w:val="0"/>
              <w:marBottom w:val="0"/>
              <w:divBdr>
                <w:top w:val="none" w:sz="0" w:space="0" w:color="auto"/>
                <w:left w:val="none" w:sz="0" w:space="0" w:color="auto"/>
                <w:bottom w:val="none" w:sz="0" w:space="0" w:color="auto"/>
                <w:right w:val="none" w:sz="0" w:space="0" w:color="auto"/>
              </w:divBdr>
            </w:div>
            <w:div w:id="759067027">
              <w:marLeft w:val="0"/>
              <w:marRight w:val="0"/>
              <w:marTop w:val="0"/>
              <w:marBottom w:val="0"/>
              <w:divBdr>
                <w:top w:val="none" w:sz="0" w:space="0" w:color="auto"/>
                <w:left w:val="none" w:sz="0" w:space="0" w:color="auto"/>
                <w:bottom w:val="none" w:sz="0" w:space="0" w:color="auto"/>
                <w:right w:val="none" w:sz="0" w:space="0" w:color="auto"/>
              </w:divBdr>
            </w:div>
            <w:div w:id="873808830">
              <w:marLeft w:val="0"/>
              <w:marRight w:val="0"/>
              <w:marTop w:val="0"/>
              <w:marBottom w:val="0"/>
              <w:divBdr>
                <w:top w:val="none" w:sz="0" w:space="0" w:color="auto"/>
                <w:left w:val="none" w:sz="0" w:space="0" w:color="auto"/>
                <w:bottom w:val="none" w:sz="0" w:space="0" w:color="auto"/>
                <w:right w:val="none" w:sz="0" w:space="0" w:color="auto"/>
              </w:divBdr>
            </w:div>
            <w:div w:id="1498106857">
              <w:marLeft w:val="0"/>
              <w:marRight w:val="0"/>
              <w:marTop w:val="0"/>
              <w:marBottom w:val="0"/>
              <w:divBdr>
                <w:top w:val="none" w:sz="0" w:space="0" w:color="auto"/>
                <w:left w:val="none" w:sz="0" w:space="0" w:color="auto"/>
                <w:bottom w:val="none" w:sz="0" w:space="0" w:color="auto"/>
                <w:right w:val="none" w:sz="0" w:space="0" w:color="auto"/>
              </w:divBdr>
            </w:div>
            <w:div w:id="121118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171281">
      <w:bodyDiv w:val="1"/>
      <w:marLeft w:val="0"/>
      <w:marRight w:val="0"/>
      <w:marTop w:val="0"/>
      <w:marBottom w:val="0"/>
      <w:divBdr>
        <w:top w:val="none" w:sz="0" w:space="0" w:color="auto"/>
        <w:left w:val="none" w:sz="0" w:space="0" w:color="auto"/>
        <w:bottom w:val="none" w:sz="0" w:space="0" w:color="auto"/>
        <w:right w:val="none" w:sz="0" w:space="0" w:color="auto"/>
      </w:divBdr>
      <w:divsChild>
        <w:div w:id="1840535999">
          <w:marLeft w:val="0"/>
          <w:marRight w:val="0"/>
          <w:marTop w:val="0"/>
          <w:marBottom w:val="0"/>
          <w:divBdr>
            <w:top w:val="none" w:sz="0" w:space="0" w:color="auto"/>
            <w:left w:val="none" w:sz="0" w:space="0" w:color="auto"/>
            <w:bottom w:val="none" w:sz="0" w:space="0" w:color="auto"/>
            <w:right w:val="none" w:sz="0" w:space="0" w:color="auto"/>
          </w:divBdr>
          <w:divsChild>
            <w:div w:id="190317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01526">
      <w:bodyDiv w:val="1"/>
      <w:marLeft w:val="0"/>
      <w:marRight w:val="0"/>
      <w:marTop w:val="0"/>
      <w:marBottom w:val="0"/>
      <w:divBdr>
        <w:top w:val="none" w:sz="0" w:space="0" w:color="auto"/>
        <w:left w:val="none" w:sz="0" w:space="0" w:color="auto"/>
        <w:bottom w:val="none" w:sz="0" w:space="0" w:color="auto"/>
        <w:right w:val="none" w:sz="0" w:space="0" w:color="auto"/>
      </w:divBdr>
      <w:divsChild>
        <w:div w:id="1603610214">
          <w:marLeft w:val="0"/>
          <w:marRight w:val="0"/>
          <w:marTop w:val="0"/>
          <w:marBottom w:val="0"/>
          <w:divBdr>
            <w:top w:val="none" w:sz="0" w:space="0" w:color="auto"/>
            <w:left w:val="none" w:sz="0" w:space="0" w:color="auto"/>
            <w:bottom w:val="none" w:sz="0" w:space="0" w:color="auto"/>
            <w:right w:val="none" w:sz="0" w:space="0" w:color="auto"/>
          </w:divBdr>
          <w:divsChild>
            <w:div w:id="11502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5431">
      <w:bodyDiv w:val="1"/>
      <w:marLeft w:val="0"/>
      <w:marRight w:val="0"/>
      <w:marTop w:val="0"/>
      <w:marBottom w:val="0"/>
      <w:divBdr>
        <w:top w:val="none" w:sz="0" w:space="0" w:color="auto"/>
        <w:left w:val="none" w:sz="0" w:space="0" w:color="auto"/>
        <w:bottom w:val="none" w:sz="0" w:space="0" w:color="auto"/>
        <w:right w:val="none" w:sz="0" w:space="0" w:color="auto"/>
      </w:divBdr>
      <w:divsChild>
        <w:div w:id="1077635243">
          <w:marLeft w:val="0"/>
          <w:marRight w:val="0"/>
          <w:marTop w:val="0"/>
          <w:marBottom w:val="0"/>
          <w:divBdr>
            <w:top w:val="none" w:sz="0" w:space="0" w:color="auto"/>
            <w:left w:val="none" w:sz="0" w:space="0" w:color="auto"/>
            <w:bottom w:val="none" w:sz="0" w:space="0" w:color="auto"/>
            <w:right w:val="none" w:sz="0" w:space="0" w:color="auto"/>
          </w:divBdr>
          <w:divsChild>
            <w:div w:id="155146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721901">
      <w:bodyDiv w:val="1"/>
      <w:marLeft w:val="0"/>
      <w:marRight w:val="0"/>
      <w:marTop w:val="0"/>
      <w:marBottom w:val="0"/>
      <w:divBdr>
        <w:top w:val="none" w:sz="0" w:space="0" w:color="auto"/>
        <w:left w:val="none" w:sz="0" w:space="0" w:color="auto"/>
        <w:bottom w:val="none" w:sz="0" w:space="0" w:color="auto"/>
        <w:right w:val="none" w:sz="0" w:space="0" w:color="auto"/>
      </w:divBdr>
      <w:divsChild>
        <w:div w:id="977416186">
          <w:marLeft w:val="0"/>
          <w:marRight w:val="0"/>
          <w:marTop w:val="0"/>
          <w:marBottom w:val="0"/>
          <w:divBdr>
            <w:top w:val="none" w:sz="0" w:space="0" w:color="auto"/>
            <w:left w:val="none" w:sz="0" w:space="0" w:color="auto"/>
            <w:bottom w:val="none" w:sz="0" w:space="0" w:color="auto"/>
            <w:right w:val="none" w:sz="0" w:space="0" w:color="auto"/>
          </w:divBdr>
          <w:divsChild>
            <w:div w:id="1596135431">
              <w:marLeft w:val="0"/>
              <w:marRight w:val="0"/>
              <w:marTop w:val="0"/>
              <w:marBottom w:val="0"/>
              <w:divBdr>
                <w:top w:val="none" w:sz="0" w:space="0" w:color="auto"/>
                <w:left w:val="none" w:sz="0" w:space="0" w:color="auto"/>
                <w:bottom w:val="none" w:sz="0" w:space="0" w:color="auto"/>
                <w:right w:val="none" w:sz="0" w:space="0" w:color="auto"/>
              </w:divBdr>
            </w:div>
            <w:div w:id="1646274794">
              <w:marLeft w:val="0"/>
              <w:marRight w:val="0"/>
              <w:marTop w:val="0"/>
              <w:marBottom w:val="0"/>
              <w:divBdr>
                <w:top w:val="none" w:sz="0" w:space="0" w:color="auto"/>
                <w:left w:val="none" w:sz="0" w:space="0" w:color="auto"/>
                <w:bottom w:val="none" w:sz="0" w:space="0" w:color="auto"/>
                <w:right w:val="none" w:sz="0" w:space="0" w:color="auto"/>
              </w:divBdr>
            </w:div>
            <w:div w:id="942541459">
              <w:marLeft w:val="0"/>
              <w:marRight w:val="0"/>
              <w:marTop w:val="0"/>
              <w:marBottom w:val="0"/>
              <w:divBdr>
                <w:top w:val="none" w:sz="0" w:space="0" w:color="auto"/>
                <w:left w:val="none" w:sz="0" w:space="0" w:color="auto"/>
                <w:bottom w:val="none" w:sz="0" w:space="0" w:color="auto"/>
                <w:right w:val="none" w:sz="0" w:space="0" w:color="auto"/>
              </w:divBdr>
            </w:div>
            <w:div w:id="1085151943">
              <w:marLeft w:val="0"/>
              <w:marRight w:val="0"/>
              <w:marTop w:val="0"/>
              <w:marBottom w:val="0"/>
              <w:divBdr>
                <w:top w:val="none" w:sz="0" w:space="0" w:color="auto"/>
                <w:left w:val="none" w:sz="0" w:space="0" w:color="auto"/>
                <w:bottom w:val="none" w:sz="0" w:space="0" w:color="auto"/>
                <w:right w:val="none" w:sz="0" w:space="0" w:color="auto"/>
              </w:divBdr>
            </w:div>
            <w:div w:id="170991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187">
      <w:bodyDiv w:val="1"/>
      <w:marLeft w:val="0"/>
      <w:marRight w:val="0"/>
      <w:marTop w:val="0"/>
      <w:marBottom w:val="0"/>
      <w:divBdr>
        <w:top w:val="none" w:sz="0" w:space="0" w:color="auto"/>
        <w:left w:val="none" w:sz="0" w:space="0" w:color="auto"/>
        <w:bottom w:val="none" w:sz="0" w:space="0" w:color="auto"/>
        <w:right w:val="none" w:sz="0" w:space="0" w:color="auto"/>
      </w:divBdr>
      <w:divsChild>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92492">
      <w:bodyDiv w:val="1"/>
      <w:marLeft w:val="0"/>
      <w:marRight w:val="0"/>
      <w:marTop w:val="0"/>
      <w:marBottom w:val="0"/>
      <w:divBdr>
        <w:top w:val="none" w:sz="0" w:space="0" w:color="auto"/>
        <w:left w:val="none" w:sz="0" w:space="0" w:color="auto"/>
        <w:bottom w:val="none" w:sz="0" w:space="0" w:color="auto"/>
        <w:right w:val="none" w:sz="0" w:space="0" w:color="auto"/>
      </w:divBdr>
      <w:divsChild>
        <w:div w:id="1476723787">
          <w:marLeft w:val="0"/>
          <w:marRight w:val="0"/>
          <w:marTop w:val="0"/>
          <w:marBottom w:val="0"/>
          <w:divBdr>
            <w:top w:val="none" w:sz="0" w:space="0" w:color="auto"/>
            <w:left w:val="none" w:sz="0" w:space="0" w:color="auto"/>
            <w:bottom w:val="none" w:sz="0" w:space="0" w:color="auto"/>
            <w:right w:val="none" w:sz="0" w:space="0" w:color="auto"/>
          </w:divBdr>
          <w:divsChild>
            <w:div w:id="1564951761">
              <w:marLeft w:val="0"/>
              <w:marRight w:val="0"/>
              <w:marTop w:val="0"/>
              <w:marBottom w:val="0"/>
              <w:divBdr>
                <w:top w:val="none" w:sz="0" w:space="0" w:color="auto"/>
                <w:left w:val="none" w:sz="0" w:space="0" w:color="auto"/>
                <w:bottom w:val="none" w:sz="0" w:space="0" w:color="auto"/>
                <w:right w:val="none" w:sz="0" w:space="0" w:color="auto"/>
              </w:divBdr>
            </w:div>
            <w:div w:id="364445974">
              <w:marLeft w:val="0"/>
              <w:marRight w:val="0"/>
              <w:marTop w:val="0"/>
              <w:marBottom w:val="0"/>
              <w:divBdr>
                <w:top w:val="none" w:sz="0" w:space="0" w:color="auto"/>
                <w:left w:val="none" w:sz="0" w:space="0" w:color="auto"/>
                <w:bottom w:val="none" w:sz="0" w:space="0" w:color="auto"/>
                <w:right w:val="none" w:sz="0" w:space="0" w:color="auto"/>
              </w:divBdr>
            </w:div>
            <w:div w:id="850801805">
              <w:marLeft w:val="0"/>
              <w:marRight w:val="0"/>
              <w:marTop w:val="0"/>
              <w:marBottom w:val="0"/>
              <w:divBdr>
                <w:top w:val="none" w:sz="0" w:space="0" w:color="auto"/>
                <w:left w:val="none" w:sz="0" w:space="0" w:color="auto"/>
                <w:bottom w:val="none" w:sz="0" w:space="0" w:color="auto"/>
                <w:right w:val="none" w:sz="0" w:space="0" w:color="auto"/>
              </w:divBdr>
            </w:div>
            <w:div w:id="29511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347741">
      <w:bodyDiv w:val="1"/>
      <w:marLeft w:val="0"/>
      <w:marRight w:val="0"/>
      <w:marTop w:val="0"/>
      <w:marBottom w:val="0"/>
      <w:divBdr>
        <w:top w:val="none" w:sz="0" w:space="0" w:color="auto"/>
        <w:left w:val="none" w:sz="0" w:space="0" w:color="auto"/>
        <w:bottom w:val="none" w:sz="0" w:space="0" w:color="auto"/>
        <w:right w:val="none" w:sz="0" w:space="0" w:color="auto"/>
      </w:divBdr>
      <w:divsChild>
        <w:div w:id="717509369">
          <w:marLeft w:val="0"/>
          <w:marRight w:val="0"/>
          <w:marTop w:val="0"/>
          <w:marBottom w:val="0"/>
          <w:divBdr>
            <w:top w:val="none" w:sz="0" w:space="0" w:color="auto"/>
            <w:left w:val="none" w:sz="0" w:space="0" w:color="auto"/>
            <w:bottom w:val="none" w:sz="0" w:space="0" w:color="auto"/>
            <w:right w:val="none" w:sz="0" w:space="0" w:color="auto"/>
          </w:divBdr>
          <w:divsChild>
            <w:div w:id="319042803">
              <w:marLeft w:val="0"/>
              <w:marRight w:val="0"/>
              <w:marTop w:val="0"/>
              <w:marBottom w:val="0"/>
              <w:divBdr>
                <w:top w:val="none" w:sz="0" w:space="0" w:color="auto"/>
                <w:left w:val="none" w:sz="0" w:space="0" w:color="auto"/>
                <w:bottom w:val="none" w:sz="0" w:space="0" w:color="auto"/>
                <w:right w:val="none" w:sz="0" w:space="0" w:color="auto"/>
              </w:divBdr>
            </w:div>
            <w:div w:id="1946957428">
              <w:marLeft w:val="0"/>
              <w:marRight w:val="0"/>
              <w:marTop w:val="0"/>
              <w:marBottom w:val="0"/>
              <w:divBdr>
                <w:top w:val="none" w:sz="0" w:space="0" w:color="auto"/>
                <w:left w:val="none" w:sz="0" w:space="0" w:color="auto"/>
                <w:bottom w:val="none" w:sz="0" w:space="0" w:color="auto"/>
                <w:right w:val="none" w:sz="0" w:space="0" w:color="auto"/>
              </w:divBdr>
            </w:div>
            <w:div w:id="324364566">
              <w:marLeft w:val="0"/>
              <w:marRight w:val="0"/>
              <w:marTop w:val="0"/>
              <w:marBottom w:val="0"/>
              <w:divBdr>
                <w:top w:val="none" w:sz="0" w:space="0" w:color="auto"/>
                <w:left w:val="none" w:sz="0" w:space="0" w:color="auto"/>
                <w:bottom w:val="none" w:sz="0" w:space="0" w:color="auto"/>
                <w:right w:val="none" w:sz="0" w:space="0" w:color="auto"/>
              </w:divBdr>
            </w:div>
            <w:div w:id="47155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154199">
      <w:bodyDiv w:val="1"/>
      <w:marLeft w:val="0"/>
      <w:marRight w:val="0"/>
      <w:marTop w:val="0"/>
      <w:marBottom w:val="0"/>
      <w:divBdr>
        <w:top w:val="none" w:sz="0" w:space="0" w:color="auto"/>
        <w:left w:val="none" w:sz="0" w:space="0" w:color="auto"/>
        <w:bottom w:val="none" w:sz="0" w:space="0" w:color="auto"/>
        <w:right w:val="none" w:sz="0" w:space="0" w:color="auto"/>
      </w:divBdr>
      <w:divsChild>
        <w:div w:id="546767430">
          <w:marLeft w:val="0"/>
          <w:marRight w:val="0"/>
          <w:marTop w:val="0"/>
          <w:marBottom w:val="0"/>
          <w:divBdr>
            <w:top w:val="none" w:sz="0" w:space="0" w:color="auto"/>
            <w:left w:val="none" w:sz="0" w:space="0" w:color="auto"/>
            <w:bottom w:val="none" w:sz="0" w:space="0" w:color="auto"/>
            <w:right w:val="none" w:sz="0" w:space="0" w:color="auto"/>
          </w:divBdr>
          <w:divsChild>
            <w:div w:id="83803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299187028">
      <w:bodyDiv w:val="1"/>
      <w:marLeft w:val="0"/>
      <w:marRight w:val="0"/>
      <w:marTop w:val="0"/>
      <w:marBottom w:val="0"/>
      <w:divBdr>
        <w:top w:val="none" w:sz="0" w:space="0" w:color="auto"/>
        <w:left w:val="none" w:sz="0" w:space="0" w:color="auto"/>
        <w:bottom w:val="none" w:sz="0" w:space="0" w:color="auto"/>
        <w:right w:val="none" w:sz="0" w:space="0" w:color="auto"/>
      </w:divBdr>
      <w:divsChild>
        <w:div w:id="312834018">
          <w:marLeft w:val="0"/>
          <w:marRight w:val="0"/>
          <w:marTop w:val="0"/>
          <w:marBottom w:val="0"/>
          <w:divBdr>
            <w:top w:val="none" w:sz="0" w:space="0" w:color="auto"/>
            <w:left w:val="none" w:sz="0" w:space="0" w:color="auto"/>
            <w:bottom w:val="none" w:sz="0" w:space="0" w:color="auto"/>
            <w:right w:val="none" w:sz="0" w:space="0" w:color="auto"/>
          </w:divBdr>
          <w:divsChild>
            <w:div w:id="4558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055876">
      <w:bodyDiv w:val="1"/>
      <w:marLeft w:val="0"/>
      <w:marRight w:val="0"/>
      <w:marTop w:val="0"/>
      <w:marBottom w:val="0"/>
      <w:divBdr>
        <w:top w:val="none" w:sz="0" w:space="0" w:color="auto"/>
        <w:left w:val="none" w:sz="0" w:space="0" w:color="auto"/>
        <w:bottom w:val="none" w:sz="0" w:space="0" w:color="auto"/>
        <w:right w:val="none" w:sz="0" w:space="0" w:color="auto"/>
      </w:divBdr>
      <w:divsChild>
        <w:div w:id="1320377886">
          <w:marLeft w:val="0"/>
          <w:marRight w:val="0"/>
          <w:marTop w:val="0"/>
          <w:marBottom w:val="0"/>
          <w:divBdr>
            <w:top w:val="none" w:sz="0" w:space="0" w:color="auto"/>
            <w:left w:val="none" w:sz="0" w:space="0" w:color="auto"/>
            <w:bottom w:val="none" w:sz="0" w:space="0" w:color="auto"/>
            <w:right w:val="none" w:sz="0" w:space="0" w:color="auto"/>
          </w:divBdr>
          <w:divsChild>
            <w:div w:id="1478454025">
              <w:marLeft w:val="0"/>
              <w:marRight w:val="0"/>
              <w:marTop w:val="0"/>
              <w:marBottom w:val="0"/>
              <w:divBdr>
                <w:top w:val="none" w:sz="0" w:space="0" w:color="auto"/>
                <w:left w:val="none" w:sz="0" w:space="0" w:color="auto"/>
                <w:bottom w:val="none" w:sz="0" w:space="0" w:color="auto"/>
                <w:right w:val="none" w:sz="0" w:space="0" w:color="auto"/>
              </w:divBdr>
            </w:div>
            <w:div w:id="1306664843">
              <w:marLeft w:val="0"/>
              <w:marRight w:val="0"/>
              <w:marTop w:val="0"/>
              <w:marBottom w:val="0"/>
              <w:divBdr>
                <w:top w:val="none" w:sz="0" w:space="0" w:color="auto"/>
                <w:left w:val="none" w:sz="0" w:space="0" w:color="auto"/>
                <w:bottom w:val="none" w:sz="0" w:space="0" w:color="auto"/>
                <w:right w:val="none" w:sz="0" w:space="0" w:color="auto"/>
              </w:divBdr>
            </w:div>
            <w:div w:id="626937328">
              <w:marLeft w:val="0"/>
              <w:marRight w:val="0"/>
              <w:marTop w:val="0"/>
              <w:marBottom w:val="0"/>
              <w:divBdr>
                <w:top w:val="none" w:sz="0" w:space="0" w:color="auto"/>
                <w:left w:val="none" w:sz="0" w:space="0" w:color="auto"/>
                <w:bottom w:val="none" w:sz="0" w:space="0" w:color="auto"/>
                <w:right w:val="none" w:sz="0" w:space="0" w:color="auto"/>
              </w:divBdr>
            </w:div>
            <w:div w:id="45840576">
              <w:marLeft w:val="0"/>
              <w:marRight w:val="0"/>
              <w:marTop w:val="0"/>
              <w:marBottom w:val="0"/>
              <w:divBdr>
                <w:top w:val="none" w:sz="0" w:space="0" w:color="auto"/>
                <w:left w:val="none" w:sz="0" w:space="0" w:color="auto"/>
                <w:bottom w:val="none" w:sz="0" w:space="0" w:color="auto"/>
                <w:right w:val="none" w:sz="0" w:space="0" w:color="auto"/>
              </w:divBdr>
            </w:div>
            <w:div w:id="436828871">
              <w:marLeft w:val="0"/>
              <w:marRight w:val="0"/>
              <w:marTop w:val="0"/>
              <w:marBottom w:val="0"/>
              <w:divBdr>
                <w:top w:val="none" w:sz="0" w:space="0" w:color="auto"/>
                <w:left w:val="none" w:sz="0" w:space="0" w:color="auto"/>
                <w:bottom w:val="none" w:sz="0" w:space="0" w:color="auto"/>
                <w:right w:val="none" w:sz="0" w:space="0" w:color="auto"/>
              </w:divBdr>
            </w:div>
            <w:div w:id="1152483062">
              <w:marLeft w:val="0"/>
              <w:marRight w:val="0"/>
              <w:marTop w:val="0"/>
              <w:marBottom w:val="0"/>
              <w:divBdr>
                <w:top w:val="none" w:sz="0" w:space="0" w:color="auto"/>
                <w:left w:val="none" w:sz="0" w:space="0" w:color="auto"/>
                <w:bottom w:val="none" w:sz="0" w:space="0" w:color="auto"/>
                <w:right w:val="none" w:sz="0" w:space="0" w:color="auto"/>
              </w:divBdr>
            </w:div>
            <w:div w:id="1194003975">
              <w:marLeft w:val="0"/>
              <w:marRight w:val="0"/>
              <w:marTop w:val="0"/>
              <w:marBottom w:val="0"/>
              <w:divBdr>
                <w:top w:val="none" w:sz="0" w:space="0" w:color="auto"/>
                <w:left w:val="none" w:sz="0" w:space="0" w:color="auto"/>
                <w:bottom w:val="none" w:sz="0" w:space="0" w:color="auto"/>
                <w:right w:val="none" w:sz="0" w:space="0" w:color="auto"/>
              </w:divBdr>
            </w:div>
            <w:div w:id="1074164295">
              <w:marLeft w:val="0"/>
              <w:marRight w:val="0"/>
              <w:marTop w:val="0"/>
              <w:marBottom w:val="0"/>
              <w:divBdr>
                <w:top w:val="none" w:sz="0" w:space="0" w:color="auto"/>
                <w:left w:val="none" w:sz="0" w:space="0" w:color="auto"/>
                <w:bottom w:val="none" w:sz="0" w:space="0" w:color="auto"/>
                <w:right w:val="none" w:sz="0" w:space="0" w:color="auto"/>
              </w:divBdr>
            </w:div>
            <w:div w:id="982584543">
              <w:marLeft w:val="0"/>
              <w:marRight w:val="0"/>
              <w:marTop w:val="0"/>
              <w:marBottom w:val="0"/>
              <w:divBdr>
                <w:top w:val="none" w:sz="0" w:space="0" w:color="auto"/>
                <w:left w:val="none" w:sz="0" w:space="0" w:color="auto"/>
                <w:bottom w:val="none" w:sz="0" w:space="0" w:color="auto"/>
                <w:right w:val="none" w:sz="0" w:space="0" w:color="auto"/>
              </w:divBdr>
            </w:div>
            <w:div w:id="1307903402">
              <w:marLeft w:val="0"/>
              <w:marRight w:val="0"/>
              <w:marTop w:val="0"/>
              <w:marBottom w:val="0"/>
              <w:divBdr>
                <w:top w:val="none" w:sz="0" w:space="0" w:color="auto"/>
                <w:left w:val="none" w:sz="0" w:space="0" w:color="auto"/>
                <w:bottom w:val="none" w:sz="0" w:space="0" w:color="auto"/>
                <w:right w:val="none" w:sz="0" w:space="0" w:color="auto"/>
              </w:divBdr>
            </w:div>
            <w:div w:id="1578592307">
              <w:marLeft w:val="0"/>
              <w:marRight w:val="0"/>
              <w:marTop w:val="0"/>
              <w:marBottom w:val="0"/>
              <w:divBdr>
                <w:top w:val="none" w:sz="0" w:space="0" w:color="auto"/>
                <w:left w:val="none" w:sz="0" w:space="0" w:color="auto"/>
                <w:bottom w:val="none" w:sz="0" w:space="0" w:color="auto"/>
                <w:right w:val="none" w:sz="0" w:space="0" w:color="auto"/>
              </w:divBdr>
            </w:div>
            <w:div w:id="5643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2111">
      <w:bodyDiv w:val="1"/>
      <w:marLeft w:val="0"/>
      <w:marRight w:val="0"/>
      <w:marTop w:val="0"/>
      <w:marBottom w:val="0"/>
      <w:divBdr>
        <w:top w:val="none" w:sz="0" w:space="0" w:color="auto"/>
        <w:left w:val="none" w:sz="0" w:space="0" w:color="auto"/>
        <w:bottom w:val="none" w:sz="0" w:space="0" w:color="auto"/>
        <w:right w:val="none" w:sz="0" w:space="0" w:color="auto"/>
      </w:divBdr>
      <w:divsChild>
        <w:div w:id="234583868">
          <w:marLeft w:val="0"/>
          <w:marRight w:val="0"/>
          <w:marTop w:val="0"/>
          <w:marBottom w:val="0"/>
          <w:divBdr>
            <w:top w:val="none" w:sz="0" w:space="0" w:color="auto"/>
            <w:left w:val="none" w:sz="0" w:space="0" w:color="auto"/>
            <w:bottom w:val="none" w:sz="0" w:space="0" w:color="auto"/>
            <w:right w:val="none" w:sz="0" w:space="0" w:color="auto"/>
          </w:divBdr>
          <w:divsChild>
            <w:div w:id="172772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78694">
      <w:bodyDiv w:val="1"/>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sChild>
            <w:div w:id="145929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69438">
      <w:bodyDiv w:val="1"/>
      <w:marLeft w:val="0"/>
      <w:marRight w:val="0"/>
      <w:marTop w:val="0"/>
      <w:marBottom w:val="0"/>
      <w:divBdr>
        <w:top w:val="none" w:sz="0" w:space="0" w:color="auto"/>
        <w:left w:val="none" w:sz="0" w:space="0" w:color="auto"/>
        <w:bottom w:val="none" w:sz="0" w:space="0" w:color="auto"/>
        <w:right w:val="none" w:sz="0" w:space="0" w:color="auto"/>
      </w:divBdr>
      <w:divsChild>
        <w:div w:id="1927961475">
          <w:marLeft w:val="0"/>
          <w:marRight w:val="0"/>
          <w:marTop w:val="0"/>
          <w:marBottom w:val="0"/>
          <w:divBdr>
            <w:top w:val="none" w:sz="0" w:space="0" w:color="auto"/>
            <w:left w:val="none" w:sz="0" w:space="0" w:color="auto"/>
            <w:bottom w:val="none" w:sz="0" w:space="0" w:color="auto"/>
            <w:right w:val="none" w:sz="0" w:space="0" w:color="auto"/>
          </w:divBdr>
          <w:divsChild>
            <w:div w:id="208066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0334">
      <w:bodyDiv w:val="1"/>
      <w:marLeft w:val="0"/>
      <w:marRight w:val="0"/>
      <w:marTop w:val="0"/>
      <w:marBottom w:val="0"/>
      <w:divBdr>
        <w:top w:val="none" w:sz="0" w:space="0" w:color="auto"/>
        <w:left w:val="none" w:sz="0" w:space="0" w:color="auto"/>
        <w:bottom w:val="none" w:sz="0" w:space="0" w:color="auto"/>
        <w:right w:val="none" w:sz="0" w:space="0" w:color="auto"/>
      </w:divBdr>
      <w:divsChild>
        <w:div w:id="1401097637">
          <w:marLeft w:val="0"/>
          <w:marRight w:val="0"/>
          <w:marTop w:val="0"/>
          <w:marBottom w:val="0"/>
          <w:divBdr>
            <w:top w:val="none" w:sz="0" w:space="0" w:color="auto"/>
            <w:left w:val="none" w:sz="0" w:space="0" w:color="auto"/>
            <w:bottom w:val="none" w:sz="0" w:space="0" w:color="auto"/>
            <w:right w:val="none" w:sz="0" w:space="0" w:color="auto"/>
          </w:divBdr>
          <w:divsChild>
            <w:div w:id="21138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blog.ganttpro.com/es/ganttproject-caracteristicas-ventajas-y-desventajas/"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51" Type="http://schemas.openxmlformats.org/officeDocument/2006/relationships/hyperlink" Target="https://www.jotdown.es/2024/06/la-inmediatez-el-principal-problema-del-siglo-xxi/"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traffic/v1.0/meters"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hyperlink" Target="https://api.euskadi.eus/euskalmet/readings/summarized/byDay/forStation/%7bestacion%7d/%7bsensor%7d/measures/%7btipo_medida%7d/%7bmedida%7d/at/%7byear%7d/%7bmonth%7d/%7bday%7d"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4.png"/><Relationship Id="rId55" Type="http://schemas.openxmlformats.org/officeDocument/2006/relationships/image" Target="media/image28.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hyperlink" Target="https://api.euskadi.eus/traffic/v1.0/flows/byYear/%7byear_month%5b0%5d%7d/byMeter/%7bmeter%7d1?_page=%7bconfig.contador_pags%7d" TargetMode="Externa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api.euskadi.eus/traffic//v1.0/incidences/byDate/%7byear%7d/%7bmonth%7d/%7bday%7d"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hyperlink" Target="https://github.com/iker-sebastian/TFM" TargetMode="External"/><Relationship Id="rId58" Type="http://schemas.openxmlformats.org/officeDocument/2006/relationships/image" Target="media/image31.png"/><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3.png"/><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traffic/v1.0/meters?_page=%7bconfig.contador_pags%7d" TargetMode="External"/><Relationship Id="rId30" Type="http://schemas.openxmlformats.org/officeDocument/2006/relationships/hyperlink" Target="https://api.euskadi.eus/air-quality/measurements/daily/counties/%7bprov%7d/from/%7binicio%7d/to/%7bfin%7d" TargetMode="Externa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hyperlink" Target="https://app.powerbi.com/groups/me/reports/0081ba80-08e1-4d4c-910c-d4011ce5033c/b66579ccba4ad3256de1?experience=power-bi" TargetMode="External"/><Relationship Id="rId56"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hyperlink" Target="https://api.euskadi.eus/euskalmet/stations/%7best%7d/%7bsnap%7d"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hyperlink" Target="https://api.euskadi.eus/traffic/v1.0/flows/byYear/%7byear_month%5b0%5d%7d/byMeter/%7bmeter%7d" TargetMode="External"/><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hyperlink" Target="https://api.euskadi.eus/euskalmet/stations"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4.xml><?xml version="1.0" encoding="utf-8"?>
<ds:datastoreItem xmlns:ds="http://schemas.openxmlformats.org/officeDocument/2006/customXml" ds:itemID="{BE74C307-52FE-48C3-92C2-E1552852BA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144</TotalTime>
  <Pages>104</Pages>
  <Words>33047</Words>
  <Characters>181761</Characters>
  <Application>Microsoft Office Word</Application>
  <DocSecurity>0</DocSecurity>
  <Lines>1514</Lines>
  <Paragraphs>428</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21438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183</cp:revision>
  <cp:lastPrinted>2024-09-09T19:16:00Z</cp:lastPrinted>
  <dcterms:created xsi:type="dcterms:W3CDTF">2019-09-27T08:36:00Z</dcterms:created>
  <dcterms:modified xsi:type="dcterms:W3CDTF">2024-09-0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RgDM7Vd6"/&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